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E97C2" w14:textId="3350262E" w:rsidR="003E75A9" w:rsidRPr="00D913FF" w:rsidRDefault="003E75A9" w:rsidP="0050404E">
      <w:pPr>
        <w:spacing w:line="360" w:lineRule="auto"/>
        <w:ind w:left="2160" w:firstLine="720"/>
        <w:rPr>
          <w:rFonts w:ascii="Times New Roman" w:hAnsi="Times New Roman" w:cs="Times New Roman"/>
        </w:rPr>
      </w:pPr>
      <w:bookmarkStart w:id="0" w:name="_GoBack"/>
      <w:bookmarkEnd w:id="0"/>
      <w:r w:rsidRPr="00D913FF">
        <w:rPr>
          <w:rFonts w:ascii="Times New Roman" w:hAnsi="Times New Roman" w:cs="Times New Roman"/>
          <w:b/>
          <w:u w:val="single"/>
        </w:rPr>
        <w:t>Background</w:t>
      </w:r>
    </w:p>
    <w:p w14:paraId="1305BEDC" w14:textId="74269E91" w:rsidR="004E47A4" w:rsidRPr="00D913FF" w:rsidRDefault="00CF51D5" w:rsidP="003E75A9">
      <w:pPr>
        <w:spacing w:line="360" w:lineRule="auto"/>
        <w:rPr>
          <w:rFonts w:ascii="Times New Roman" w:hAnsi="Times New Roman" w:cs="Times New Roman"/>
        </w:rPr>
      </w:pPr>
      <w:r w:rsidRPr="00D913FF">
        <w:rPr>
          <w:rFonts w:ascii="Times New Roman" w:hAnsi="Times New Roman" w:cs="Times New Roman"/>
        </w:rPr>
        <w:t>P</w:t>
      </w:r>
      <w:r w:rsidR="003E75A9" w:rsidRPr="00D913FF">
        <w:rPr>
          <w:rFonts w:ascii="Times New Roman" w:hAnsi="Times New Roman" w:cs="Times New Roman"/>
        </w:rPr>
        <w:t xml:space="preserve">ostnatal women may experience a variety of psychological difficulties that can be distressing. It </w:t>
      </w:r>
      <w:r w:rsidRPr="00D913FF">
        <w:rPr>
          <w:rFonts w:ascii="Times New Roman" w:hAnsi="Times New Roman" w:cs="Times New Roman"/>
        </w:rPr>
        <w:t>is</w:t>
      </w:r>
      <w:r w:rsidR="003E75A9" w:rsidRPr="00D913FF">
        <w:rPr>
          <w:rFonts w:ascii="Times New Roman" w:hAnsi="Times New Roman" w:cs="Times New Roman"/>
        </w:rPr>
        <w:t xml:space="preserve"> increasingly recognised that although childbirth is a safe and satisfying experience for the majority of women, the event itself </w:t>
      </w:r>
      <w:r w:rsidRPr="00D913FF">
        <w:rPr>
          <w:rFonts w:ascii="Times New Roman" w:hAnsi="Times New Roman" w:cs="Times New Roman"/>
        </w:rPr>
        <w:t>can</w:t>
      </w:r>
      <w:r w:rsidR="003E75A9" w:rsidRPr="00D913FF">
        <w:rPr>
          <w:rFonts w:ascii="Times New Roman" w:hAnsi="Times New Roman" w:cs="Times New Roman"/>
        </w:rPr>
        <w:t xml:space="preserve"> be experienced as traumatic and may result in posttraumatic stress disorder following childbirth</w:t>
      </w:r>
      <w:r w:rsidR="009D6BDC"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jad.2016.10.009","ISSN":"0165-0327","abstract":"Background: Previous reviews have provided preliminary insights into risk factors and possible prevalence of Post-traumatic Stress Disorder (PTSD) postpartum with no attempt to examine prenatal PTSD. This study aimed to assess the prevalence of PTSD during pregnancy and after birth, and the course of PTSD over this time.Methods: PsychINFO, PubMed, Scopus and Web of Science were searched using PTSD terms crossed with perinatal terms. Studies were included if they reported the prevalence of PTSD during pregnancy or after birth using a diagnostic measure.Results: 59 studies (N =24267) met inclusion criteria: 35 studies of prenatal PTSD and 28 studies of postpartum PTSD (where 4 studies provided prevalence of PTSD in pregnancy and postpartum). In community samples the mean prevalence of prenatal PTSD was 3.3% (95%, CI 2.44-4.54). The majority of postpartum studies measured PTSD in relation to childbirth with a mean prevalence of 4.0% (95%, CI 2.77-5.71) in community samples. Women in high-risk groups were at more risk of PTSD with a mean prevalence of 18.95% (95%, CI 10.62-31.43) in pregnancy and 18.5% (95%, CI 10.6-30.38) after birth. Using clinical interviews was associated with lower prevalence rates in pregnancy and higher prevalence rates postpartum.Limitations: Limitations include use of stringent diagnostic criteria, wide variability of PTSD rates, and inadequacy of studies on prenatal PTSD measured in three trimesters.Conclusions: PTSD is prevalent during pregnancy and after birth and may increase postpartum if not identified and treated. Assessment and treatment in maternity services is recommended.","author":[{"dropping-particle":"","family":"Yildiz","given":"Pelin Dikmen","non-dropping-particle":"","parse-names":false,"suffix":""},{"dropping-particle":"","family":"Ayers","given":"Susan","non-dropping-particle":"","parse-names":false,"suffix":""},{"dropping-particle":"","family":"Phillips","given":"Louise","non-dropping-particle":"","parse-names":false,"suffix":""}],"container-title":"Journal of Affective Disorders","id":"ITEM-1","issued":{"date-parts":[["2017","1","15"]]},"note":"Accession Number: 120142388. Language: English. Entry Date: 20171101. Revision Date: 20180428. Publication Type: journal article; meta analysis; research; systematic review. Journal Subset: Biomedical; Blind Peer Reviewed; Continental Europe; Double Blind Peer Reviewed; Editorial Board Reviewed; Europe; Expert Peer Reviewed; Peer Reviewed. Special Interest: Evidence-Based Practice. NLM UID: 7906073.","page":"634-645","publisher":"Elsevier B.V.","publisher-place":"Centre for Maternal and Child Health Research, School of Health Sciences, City, University of London, Northampton Square, London EC1V 0HB, UK","title":"The prevalence of posttraumatic stress disorder in pregnancy and after birth: A systematic review and meta-analysis.","type":"article-journal","volume":"208"},"uris":["http://www.mendeley.com/documents/?uuid=5dde6eb3-c8b6-42c2-bf25-deaacc444b65"]}],"mendeley":{"formattedCitation":"(Yildiz et al., 2017)","plainTextFormattedCitation":"(Yildiz et al., 2017)","previouslyFormattedCitation":"(Yildiz et al., 2017)"},"properties":{"noteIndex":0},"schema":"https://github.com/citation-style-language/schema/raw/master/csl-citation.json"}</w:instrText>
      </w:r>
      <w:r w:rsidR="009D6BDC" w:rsidRPr="00D913FF">
        <w:rPr>
          <w:rFonts w:ascii="Times New Roman" w:hAnsi="Times New Roman" w:cs="Times New Roman"/>
        </w:rPr>
        <w:fldChar w:fldCharType="separate"/>
      </w:r>
      <w:r w:rsidR="009D6BDC" w:rsidRPr="00D913FF">
        <w:rPr>
          <w:rFonts w:ascii="Times New Roman" w:hAnsi="Times New Roman" w:cs="Times New Roman"/>
          <w:noProof/>
        </w:rPr>
        <w:t>(Yildiz et al., 2017)</w:t>
      </w:r>
      <w:r w:rsidR="009D6BDC" w:rsidRPr="00D913FF">
        <w:rPr>
          <w:rFonts w:ascii="Times New Roman" w:hAnsi="Times New Roman" w:cs="Times New Roman"/>
        </w:rPr>
        <w:fldChar w:fldCharType="end"/>
      </w:r>
      <w:r w:rsidR="009D6BDC"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cpr.2014.05.003","ISSN":"1873-7811","abstract":"Research has demonstrated that women develop postpartum PTSD. Prevalence of postpartum PTSD has ranged from 1% to 30%, and many risk factors have been identified as predictors of postpartum PTSD. While qualitative reviews have identified patterns of risk, the lack of quantitative reviews prevents the field from identifying specific risk factors and making a single estimate of the prevalence of postpartum PTSD. The current meta-analysis investigated prevalence and risk factors of postpartum PTSD, both due to childbirth and other events, among community and targeted samples. Prevalence of postpartum PTSD in community samples was estimated to be 3.1% and in at-risk samples at 15.7%. Important risk factors in community samples included current depression, labor experiences such as interactions with medical staff, as well as a history of psychopathology. In at-risk samples, impactful risk factors included current depression and infant complications. Further research should investigate how attitudes towards pregnancy and childbirth may interact with women's experiences during delivery. Additionally, studies need to begin to evaluate possible long-term effects that these symptoms may have on women and their families.; Copyright © 2014 Elsevier Ltd. All rights reserved.","author":[{"dropping-particle":"","family":"Grekin","given":"Rebecca","non-dropping-particle":"","parse-names":false,"suffix":""},{"dropping-particle":"","family":"O'Hara","given":"Michael W","non-dropping-particle":"","parse-names":false,"suffix":""}],"container-title":"Clinical Psychology Review","id":"ITEM-1","issue":"5","issued":{"date-parts":[["2014","7"]]},"note":"Accession Number: 24952134. Language: English. Date Revised: 20140816. Date Created: 20140816. Date Completed: 20150511. Update Code: 20161213. Publication Type: Journal Article. Journal ID: 8111117. Publication Model: Print-Electronic. Cited Medium: Internet. NLM ISO Abbr: Clin Psychol Rev. Linking ISSN: 02727358. Subset: IM; Date of Electronic Publication: 2014 May 27. Current Imprints: Publication: Tarrytown Ny : Elsevier Science; Original Imprints: Publication: New York : Pergamon Press, c1981-","page":"389-401","publisher":"Elsevier Science","publisher-place":"Department of Psychology, University of Iowa, 11 Seashore Hall E, Iowa City, IA 52246, United States. Electronic address: rebecca-grekin@uiowa.edu.","title":"Prevalence and risk factors of postpartum posttraumatic stress disorder: a meta-analysis.","type":"article-journal","volume":"34"},"uris":["http://www.mendeley.com/documents/?uuid=89e53eb6-f2d7-4235-a820-171d27b0c567"]}],"mendeley":{"formattedCitation":"(Grekin and O’Hara, 2014)","plainTextFormattedCitation":"(Grekin and O’Hara, 2014)","previouslyFormattedCitation":"(Grekin and O’Hara, 2014)"},"properties":{"noteIndex":0},"schema":"https://github.com/citation-style-language/schema/raw/master/csl-citation.json"}</w:instrText>
      </w:r>
      <w:r w:rsidR="009D6BDC" w:rsidRPr="00D913FF">
        <w:rPr>
          <w:rFonts w:ascii="Times New Roman" w:hAnsi="Times New Roman" w:cs="Times New Roman"/>
        </w:rPr>
        <w:fldChar w:fldCharType="separate"/>
      </w:r>
      <w:r w:rsidR="009D6BDC" w:rsidRPr="00D913FF">
        <w:rPr>
          <w:rFonts w:ascii="Times New Roman" w:hAnsi="Times New Roman" w:cs="Times New Roman"/>
          <w:noProof/>
        </w:rPr>
        <w:t>(Grekin and O’Hara, 2014)</w:t>
      </w:r>
      <w:r w:rsidR="009D6BDC" w:rsidRPr="00D913FF">
        <w:rPr>
          <w:rFonts w:ascii="Times New Roman" w:hAnsi="Times New Roman" w:cs="Times New Roman"/>
        </w:rPr>
        <w:fldChar w:fldCharType="end"/>
      </w:r>
      <w:r w:rsidR="009D6BDC" w:rsidRPr="00D913FF" w:rsidDel="009D6BDC">
        <w:rPr>
          <w:rFonts w:ascii="Times New Roman" w:hAnsi="Times New Roman" w:cs="Times New Roman"/>
        </w:rPr>
        <w:t xml:space="preserve">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0009-9201","author":[{"dropping-particle":"","family":"Ayers","given":"Susan","non-dropping-particle":"","parse-names":false,"suffix":""}],"container-title":"Clinical Obstetrics And Gynecology","id":"ITEM-1","issue":"3","issued":{"date-parts":[["2004","9"]]},"note":"Accession Number: 15326418. Language: English. Date Revised: 20091111. Date Created: 20040824. Date Completed: 20041202. Update Code: 20161213. Publication Type: Journal Article. Journal ID: 0070014. Publication Model: Print. Cited Medium: Print. NLM ISO Abbr: Clin Obstet Gynecol. Linking ISSN: 00099201. Subset: IM; Date of Electronic Publication: 20040901. Current Imprints: Publication: Hagerstown, MD : Lippincott Williams &amp;amp; Wilkins; Original Imprints: Publication: Hagerstown [Md., etc.] Harper &amp;amp; Row.","page":"552-567","publisher":"Lippincott Williams &amp; Wilkins","publisher-place":"Department of Psychology, University of Sussex, Brighton, United Kingdom. S.Ayers@sussex.ac.uk","title":"Delivery as a traumatic event: prevalence, risk factors, and treatment for postnatal posttraumatic stress disorder.","type":"article-journal","volume":"47"},"uris":["http://www.mendeley.com/documents/?uuid=d4518be9-cd28-484b-b46a-2ae4c87da821","http://www.mendeley.com/documents/?uuid=25425d9f-f265-4037-99fc-28a29a21ae72"]},{"id":"ITEM-2","itemData":{"ISSN":"0144-6657","abstract":"Objectives: To identify the prevalence and potential predictors of post-traumatic stress type symptoms following labour.; Design: A large sample, within-participants design with initial assessment and postal follow-up was utilized.; Method: Two hundred and sixty-four women who had 'normal' births were assessed within 72 hours on potential predictive measures and at 6 weeks post-partum for levels of symptoms of intrusions, avoidance and hyperarousal on a questionnaire derived from DSM-IV (American Psychiatric Association, 1994) criteria. Symptoms of depression and anxiety were also assessed.; Results: Three per cent showed questionnaire responses suggesting clinically significant levels on all three post-traumatic stress dimensions and a further 24% on at least one of these dimensions. Forward stepwise regression analysis yielded models for predicting outcome variables. Perceptions of low levels of support from partner and staff, patterns of blame and low perceived control in labour were found to be particularly related to experience of post-traumatic stress symptoms. Personal vulnerability factors such as previous mental health difficulties and trait anxiety were also related to such symptoms as well as being relevant predictors for anxiety and depression.; Conclusions: A proportion of women reports all three aspects of post-traumatic stress type symptoms following childbirth with many more reporting some components. A broader conceptualization of post-partum distress which takes account of the impact of labour is required. There may be opportunities for prevention through providing care in labour that enhances perceptions of control and support.; ","author":[{"dropping-particle":"","family":"Czarnocka","given":"J","non-dropping-particle":"","parse-names":false,"suffix":""},{"dropping-particle":"","family":"Slade","given":"P","non-dropping-particle":"","parse-names":false,"suffix":""}],"container-title":"The British Journal Of Clinical Psychology","id":"ITEM-2","issued":{"date-parts":[["2000","3"]]},"note":"Accession Number: 10789027. Language: English. Date Revised: 20161020. Date Created: 20000711. Date Completed: 20000711. Update Code: 20161213. Publication Type: Journal Article. Journal ID: 8105533. Publication Model: Print. Cited Medium: Print. NLM ISO Abbr: Br J Clin Psychol. Linking ISSN: 01446657. Subset: IM; Date of Electronic Publication: 20000301. Current Imprints: Publication: 2011- : West Sussex, England : Wiley-Blackwell; Original Imprints: Publication: Letchworth, Herts, [England] : The Society, c1981-","page":"35-51","publisher":"Wiley-Blackwell","publisher-place":"Department of Psychology, University of Sheffield, UK.","title":"Prevalence and predictors of post-traumatic stress symptoms following childbirth.","type":"article-journal","volume":"39 ( Pt 1)"},"uris":["http://www.mendeley.com/documents/?uuid=429fd7d4-5b07-468d-a50e-337d51401702"]}],"mendeley":{"formattedCitation":"(Ayers, 2004; Czarnocka and Slade, 2000)","manualFormatting":")","plainTextFormattedCitation":"(Ayers, 2004; Czarnocka and Slade, 2000)","previouslyFormattedCitation":"(Ayers, 2004; Czarnocka and Slade, 2000)"},"properties":{"noteIndex":0},"schema":"https://github.com/citation-style-language/schema/raw/master/csl-citation.json"}</w:instrText>
      </w:r>
      <w:r w:rsidR="003E75A9" w:rsidRPr="00D913FF">
        <w:rPr>
          <w:rFonts w:ascii="Times New Roman" w:hAnsi="Times New Roman" w:cs="Times New Roman"/>
        </w:rPr>
        <w:fldChar w:fldCharType="separate"/>
      </w:r>
      <w:r w:rsidR="003E75A9" w:rsidRPr="00D913FF">
        <w:rPr>
          <w:rFonts w:ascii="Times New Roman" w:hAnsi="Times New Roman" w:cs="Times New Roman"/>
          <w:noProof/>
        </w:rPr>
        <w:t>)</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w:t>
      </w:r>
      <w:r w:rsidR="00740467" w:rsidRPr="00D913FF">
        <w:rPr>
          <w:rFonts w:ascii="Times New Roman" w:hAnsi="Times New Roman" w:cs="Times New Roman"/>
        </w:rPr>
        <w:t xml:space="preserve">Post-traumatic stress disorder (PTSDFC) after childbirth </w:t>
      </w:r>
      <w:r w:rsidR="004E47A4" w:rsidRPr="00D913FF">
        <w:rPr>
          <w:rFonts w:ascii="Times New Roman" w:hAnsi="Times New Roman" w:cs="Times New Roman"/>
        </w:rPr>
        <w:t xml:space="preserve">creates </w:t>
      </w:r>
      <w:r w:rsidR="00AD08C2" w:rsidRPr="00D913FF">
        <w:rPr>
          <w:rFonts w:ascii="Times New Roman" w:hAnsi="Times New Roman" w:cs="Times New Roman"/>
        </w:rPr>
        <w:t>significant psychological</w:t>
      </w:r>
      <w:r w:rsidR="00740467" w:rsidRPr="00D913FF">
        <w:rPr>
          <w:rFonts w:ascii="Times New Roman" w:hAnsi="Times New Roman" w:cs="Times New Roman"/>
        </w:rPr>
        <w:t xml:space="preserve"> distress, with 3% of women suffering at full diagnostic levels and 5-9% when sub-diagnostic levels are included. </w:t>
      </w:r>
      <w:r w:rsidR="003E75A9" w:rsidRPr="00D913FF">
        <w:rPr>
          <w:rFonts w:ascii="Times New Roman" w:hAnsi="Times New Roman" w:cs="Times New Roman"/>
        </w:rPr>
        <w:t xml:space="preserve"> </w:t>
      </w:r>
      <w:r w:rsidR="004E47A4" w:rsidRPr="00D913FF">
        <w:rPr>
          <w:rFonts w:ascii="Times New Roman" w:hAnsi="Times New Roman" w:cs="Times New Roman"/>
        </w:rPr>
        <w:t xml:space="preserve">When considering those known to be at risk for experiencing birth as traumatic (for example those experiencing obstetric emergencies) the prevalence of PTSDFC has been estimated to </w:t>
      </w:r>
      <w:r w:rsidR="00AD08C2" w:rsidRPr="00D913FF">
        <w:rPr>
          <w:rFonts w:ascii="Times New Roman" w:hAnsi="Times New Roman" w:cs="Times New Roman"/>
        </w:rPr>
        <w:t>b</w:t>
      </w:r>
      <w:r w:rsidR="004E47A4" w:rsidRPr="00D913FF">
        <w:rPr>
          <w:rFonts w:ascii="Times New Roman" w:hAnsi="Times New Roman" w:cs="Times New Roman"/>
        </w:rPr>
        <w:t xml:space="preserve">e higher ranging between 15.7% and 18.5% </w:t>
      </w:r>
      <w:r w:rsidR="004E47A4"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cpr.2014.05.003","ISSN":"1873-7811","abstract":"Research has demonstrated that women develop postpartum PTSD. Prevalence of postpartum PTSD has ranged from 1% to 30%, and many risk factors have been identified as predictors of postpartum PTSD. While qualitative reviews have identified patterns of risk, the lack of quantitative reviews prevents the field from identifying specific risk factors and making a single estimate of the prevalence of postpartum PTSD. The current meta-analysis investigated prevalence and risk factors of postpartum PTSD, both due to childbirth and other events, among community and targeted samples. Prevalence of postpartum PTSD in community samples was estimated to be 3.1% and in at-risk samples at 15.7%. Important risk factors in community samples included current depression, labor experiences such as interactions with medical staff, as well as a history of psychopathology. In at-risk samples, impactful risk factors included current depression and infant complications. Further research should investigate how attitudes towards pregnancy and childbirth may interact with women's experiences during delivery. Additionally, studies need to begin to evaluate possible long-term effects that these symptoms may have on women and their families.; Copyright © 2014 Elsevier Ltd. All rights reserved.","author":[{"dropping-particle":"","family":"Grekin","given":"Rebecca","non-dropping-particle":"","parse-names":false,"suffix":""},{"dropping-particle":"","family":"O'Hara","given":"Michael W","non-dropping-particle":"","parse-names":false,"suffix":""}],"container-title":"Clinical Psychology Review","id":"ITEM-1","issue":"5","issued":{"date-parts":[["2014","7"]]},"note":"Accession Number: 24952134. Language: English. Date Revised: 20140816. Date Created: 20140816. Date Completed: 20150511. Update Code: 20161213. Publication Type: Journal Article. Journal ID: 8111117. Publication Model: Print-Electronic. Cited Medium: Internet. NLM ISO Abbr: Clin Psychol Rev. Linking ISSN: 02727358. Subset: IM; Date of Electronic Publication: 2014 May 27. Current Imprints: Publication: Tarrytown Ny : Elsevier Science; Original Imprints: Publication: New York : Pergamon Press, c1981-","page":"389-401","publisher":"Elsevier Science","publisher-place":"Department of Psychology, University of Iowa, 11 Seashore Hall E, Iowa City, IA 52246, United States. Electronic address: rebecca-grekin@uiowa.edu.","title":"Prevalence and risk factors of postpartum posttraumatic stress disorder: a meta-analysis.","type":"article-journal","volume":"34"},"uris":["http://www.mendeley.com/documents/?uuid=89e53eb6-f2d7-4235-a820-171d27b0c567"]}],"mendeley":{"formattedCitation":"(Grekin and O’Hara, 2014)","plainTextFormattedCitation":"(Grekin and O’Hara, 2014)","previouslyFormattedCitation":"(Grekin and O’Hara, 2014)"},"properties":{"noteIndex":0},"schema":"https://github.com/citation-style-language/schema/raw/master/csl-citation.json"}</w:instrText>
      </w:r>
      <w:r w:rsidR="004E47A4" w:rsidRPr="00D913FF">
        <w:rPr>
          <w:rFonts w:ascii="Times New Roman" w:hAnsi="Times New Roman" w:cs="Times New Roman"/>
        </w:rPr>
        <w:fldChar w:fldCharType="separate"/>
      </w:r>
      <w:r w:rsidR="004E47A4" w:rsidRPr="00D913FF">
        <w:rPr>
          <w:rFonts w:ascii="Times New Roman" w:hAnsi="Times New Roman" w:cs="Times New Roman"/>
          <w:noProof/>
        </w:rPr>
        <w:t>(Grekin and O’Hara, 2014)</w:t>
      </w:r>
      <w:r w:rsidR="004E47A4" w:rsidRPr="00D913FF">
        <w:rPr>
          <w:rFonts w:ascii="Times New Roman" w:hAnsi="Times New Roman" w:cs="Times New Roman"/>
        </w:rPr>
        <w:fldChar w:fldCharType="end"/>
      </w:r>
      <w:r w:rsidR="004E47A4" w:rsidRPr="00D913FF">
        <w:rPr>
          <w:rFonts w:ascii="Times New Roman" w:hAnsi="Times New Roman" w:cs="Times New Roman"/>
        </w:rPr>
        <w:t>.</w:t>
      </w:r>
    </w:p>
    <w:p w14:paraId="0E9D6698" w14:textId="77777777" w:rsidR="004E47A4" w:rsidRPr="00D913FF" w:rsidRDefault="004E47A4" w:rsidP="003E75A9">
      <w:pPr>
        <w:spacing w:line="360" w:lineRule="auto"/>
        <w:rPr>
          <w:rFonts w:ascii="Times New Roman" w:hAnsi="Times New Roman" w:cs="Times New Roman"/>
        </w:rPr>
      </w:pPr>
    </w:p>
    <w:p w14:paraId="7D90E2E3" w14:textId="2AB89B0C" w:rsidR="003E75A9" w:rsidRPr="00D913FF" w:rsidRDefault="004E47A4" w:rsidP="003E75A9">
      <w:pPr>
        <w:spacing w:line="360" w:lineRule="auto"/>
        <w:rPr>
          <w:rFonts w:ascii="Times New Roman" w:hAnsi="Times New Roman" w:cs="Times New Roman"/>
        </w:rPr>
      </w:pPr>
      <w:r w:rsidRPr="00D913FF">
        <w:rPr>
          <w:rFonts w:ascii="Times New Roman" w:hAnsi="Times New Roman" w:cs="Times New Roman"/>
        </w:rPr>
        <w:t>PTSD</w:t>
      </w:r>
      <w:r w:rsidR="00740467" w:rsidRPr="00D913FF">
        <w:rPr>
          <w:rFonts w:ascii="Times New Roman" w:hAnsi="Times New Roman" w:cs="Times New Roman"/>
        </w:rPr>
        <w:t xml:space="preserve"> </w:t>
      </w:r>
      <w:r w:rsidR="00CF51D5" w:rsidRPr="00D913FF">
        <w:rPr>
          <w:rFonts w:ascii="Times New Roman" w:hAnsi="Times New Roman" w:cs="Times New Roman"/>
        </w:rPr>
        <w:t xml:space="preserve">is classified as </w:t>
      </w:r>
      <w:r w:rsidR="003E75A9" w:rsidRPr="00D913FF">
        <w:rPr>
          <w:rFonts w:ascii="Times New Roman" w:hAnsi="Times New Roman" w:cs="Times New Roman"/>
        </w:rPr>
        <w:t>a trauma and stressor-related disorder in the Diagnostic and Statistical Manual (DSM)-5 (American Psychiatric Association, 2013)</w:t>
      </w:r>
      <w:r w:rsidR="00237B18" w:rsidRPr="00D913FF">
        <w:rPr>
          <w:rFonts w:ascii="Times New Roman" w:hAnsi="Times New Roman" w:cs="Times New Roman"/>
        </w:rPr>
        <w:t xml:space="preserve"> </w:t>
      </w:r>
      <w:r w:rsidR="00740467" w:rsidRPr="00D913FF">
        <w:rPr>
          <w:rFonts w:ascii="Times New Roman" w:hAnsi="Times New Roman" w:cs="Times New Roman"/>
        </w:rPr>
        <w:t xml:space="preserve">and </w:t>
      </w:r>
      <w:r w:rsidR="003E75A9" w:rsidRPr="00D913FF">
        <w:rPr>
          <w:rFonts w:ascii="Times New Roman" w:hAnsi="Times New Roman" w:cs="Times New Roman"/>
        </w:rPr>
        <w:t xml:space="preserve">characterised </w:t>
      </w:r>
      <w:r w:rsidR="00740467" w:rsidRPr="00D913FF">
        <w:rPr>
          <w:rFonts w:ascii="Times New Roman" w:hAnsi="Times New Roman" w:cs="Times New Roman"/>
        </w:rPr>
        <w:t xml:space="preserve">by </w:t>
      </w:r>
      <w:r w:rsidR="00CF51D5" w:rsidRPr="00D913FF">
        <w:rPr>
          <w:rFonts w:ascii="Times New Roman" w:hAnsi="Times New Roman" w:cs="Times New Roman"/>
        </w:rPr>
        <w:t>intrusions</w:t>
      </w:r>
      <w:r w:rsidR="00C0367A" w:rsidRPr="00D913FF">
        <w:rPr>
          <w:rFonts w:ascii="Times New Roman" w:hAnsi="Times New Roman" w:cs="Times New Roman"/>
        </w:rPr>
        <w:t xml:space="preserve"> typically involving reliving,</w:t>
      </w:r>
      <w:r w:rsidR="00CF51D5" w:rsidRPr="00D913FF">
        <w:rPr>
          <w:rFonts w:ascii="Times New Roman" w:hAnsi="Times New Roman" w:cs="Times New Roman"/>
        </w:rPr>
        <w:t xml:space="preserve"> avoidance </w:t>
      </w:r>
      <w:r w:rsidR="00C0367A" w:rsidRPr="00D913FF">
        <w:rPr>
          <w:rFonts w:ascii="Times New Roman" w:hAnsi="Times New Roman" w:cs="Times New Roman"/>
        </w:rPr>
        <w:t>of associated stimuli</w:t>
      </w:r>
      <w:r w:rsidR="00AD08C2" w:rsidRPr="00D913FF">
        <w:rPr>
          <w:rFonts w:ascii="Times New Roman" w:hAnsi="Times New Roman" w:cs="Times New Roman"/>
        </w:rPr>
        <w:t>,</w:t>
      </w:r>
      <w:r w:rsidR="00C0367A" w:rsidRPr="00D913FF">
        <w:rPr>
          <w:rFonts w:ascii="Times New Roman" w:hAnsi="Times New Roman" w:cs="Times New Roman"/>
        </w:rPr>
        <w:t xml:space="preserve"> </w:t>
      </w:r>
      <w:r w:rsidR="00CF51D5" w:rsidRPr="00D913FF">
        <w:rPr>
          <w:rFonts w:ascii="Times New Roman" w:hAnsi="Times New Roman" w:cs="Times New Roman"/>
        </w:rPr>
        <w:t xml:space="preserve">hyperarousal and </w:t>
      </w:r>
      <w:r w:rsidR="00C0367A" w:rsidRPr="00D913FF">
        <w:rPr>
          <w:rFonts w:ascii="Times New Roman" w:hAnsi="Times New Roman" w:cs="Times New Roman"/>
        </w:rPr>
        <w:t>change in cognitions and mood</w:t>
      </w:r>
      <w:r w:rsidR="003E75A9" w:rsidRPr="00D913FF">
        <w:rPr>
          <w:rFonts w:ascii="Times New Roman" w:hAnsi="Times New Roman" w:cs="Times New Roman"/>
        </w:rPr>
        <w:t xml:space="preserve">.  If symptoms have not resolved in the first few months and are left untreated, they have the potential to become long lasting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354-8506","abstract":"There is converging evidence that 1%-2% of women develop post-traumatic stress disorder (PTSD) as a result of childbirth. The current study aimed to explore the long-term effects of childbirth-related PTSD on women, their relationship with their partner and their relationship with their child. Semi-structured interviews were carried out with six women who reported clinically significant PTSD after birth, ranging from 7 months to 18 years beforehand. Interviews were transcribed and analysed using thematic analysis. Childbirth-related PTSD was found to have wide-ranging effects on women and their relationships. Women reported changes in physical well-being, mood and behaviour, social interaction, and fear of childbirth. Women reported negative effects on their relationship with their partner, including sexual dysfunction, disagreements and blame for events of birth. The motherA â'A baby bond was also seriously affected. Nearly all women reported initial feelings of rejection towards the baby but this changed over time. Long-term, women seemed to have either avoidant or anxious attachments with their child. It is concluded that childbirth-related PTSD can have severe and lasting effects on women and their relationships with their partner and children. Further research is needed to compare this to normal difficulties experienced by women after having children.","author":[{"dropping-particle":"","family":"Ayers","given":"S","non-dropping-particle":"","parse-names":false,"suffix":""},{"dropping-particle":"","family":"Eagle","given":"A","non-dropping-particle":"","parse-names":false,"suffix":""},{"dropping-particle":"","family":"Waring","given":"H","non-dropping-particle":"","parse-names":false,"suffix":""}],"container-title":"Psychology, Health &amp; Medicine","id":"ITEM-1","issue":"4","issued":{"date-parts":[["2006","11"]]},"note":"Accession Number: 106288051. Language: English. Entry Date: 20070518. Revision Date: 20150711. Publication Type: Journal Article; research. Journal Subset: Biomedical; Europe; Peer Reviewed; UK &amp;amp; Ireland. Instrumentation: PTSD Diagnostic Scale (PDS) (Foa et al) [adapted]. NLM UID: 9604099.","page":"389-398","publisher":"Routledge","publisher-place":"Department of Psychology, University of Sussex, Sussex BN1 9QH, UK; S.Ayers@sussex.ac.uk","title":"The effects of childbirth-related post-traumatic stress disorder on women and their relationships: a qualitative study.","type":"article-journal","volume":"11"},"uris":["http://www.mendeley.com/documents/?uuid=31992623-c3f0-4bed-b4ff-bd1ade8a94c6","http://www.mendeley.com/documents/?uuid=e0460673-21bb-4e97-83f0-ac0cfec83972"]},{"id":"ITEM-2","itemData":{"DOI":"10.1348/135910706X120627","ISSN":"1359-107X","abstract":"Previous research has established that women can develop childbirth-related post-traumatic stress disorder (PTSD), but the effect of this on a couple's relationship has not been examined. This study aimed to look at the experience and impact of childbirth-related PTSD in women and their partners. This was a qualitative interview study of six couples, where at least one partner had clinically significant symptoms of childbirth-related PTSD. Semi-structured interviews were conducted separately with each partner and interview transcripts subjected to thematic analysis. Analysis identified four themes with 18 subthemes as follows: (1) birth factors (pain, negative emotions in labour, perceived lack of control, lack of choice or lack of involvement in decision-making, restricted movement or physical restraint, and expectations not being met); (2) quality of care (information provision, staff factors, continuity of care and environment); (3) effects on relationship with partner (impact on physical relationship, communication within the relationship, negative emotions within the relationship, receiving or giving support from partner, coping together as a couple and overall effect on the relationship); and (4) effects on relationship with child (perceptions of the child and parent-baby bond). This study suggests that PTSD may have a negative impact on the couple's relationship and the parent-baby bond.","author":[{"dropping-particle":"","family":"Nicholls","given":"Karen","non-dropping-particle":"","parse-names":false,"suffix":""},{"dropping-particle":"","family":"Ayers","given":"Susan","non-dropping-particle":"","parse-names":false,"suffix":""}],"container-title":"British Journal of Health Psychology","id":"ITEM-2","issue":"4","issued":{"date-parts":[["2007","11"]]},"note":"Accession Number: 104800392. Language: English. Entry Date: 20110610. Revision Date: 20150711. Publication Type: Journal Article; research. Journal Subset: Biomedical; Double Blind Peer Reviewed; Editorial Board Reviewed; Europe; Expert Peer Reviewed; Peer Reviewed; UK &amp;amp; Ireland. NLM UID: 9605409.","page":"491-509","publisher":"Wiley-Blackwell","publisher-place":"University of Sussex, UK.","title":"Childbirth-related post-traumatic stress disorder in couples: a qualitative study.","type":"article-journal","volume":"12"},"uris":["http://www.mendeley.com/documents/?uuid=9940eaf7-9cff-4a8f-90c3-3009395453e3","http://www.mendeley.com/documents/?uuid=a326ac4d-76e1-45f3-bccc-85d430786cb2"]}],"mendeley":{"formattedCitation":"(Ayers et al., 2006; Nicholls and Ayers, 2007)","manualFormatting":"(Ayers, Eagle, &amp; Waring, 2006; Nicholls &amp; Ayers, 2007)","plainTextFormattedCitation":"(Ayers et al., 2006; Nicholls and Ayers, 2007)","previouslyFormattedCitation":"(Ayers et al., 2006; Nicholls and Ayers, 2007)"},"properties":{"noteIndex":0},"schema":"https://github.com/citation-style-language/schema/raw/master/csl-citation.json"}</w:instrText>
      </w:r>
      <w:r w:rsidR="003E75A9" w:rsidRPr="00D913FF">
        <w:rPr>
          <w:rFonts w:ascii="Times New Roman" w:hAnsi="Times New Roman" w:cs="Times New Roman"/>
        </w:rPr>
        <w:fldChar w:fldCharType="separate"/>
      </w:r>
      <w:r w:rsidR="003E75A9" w:rsidRPr="00D913FF">
        <w:rPr>
          <w:rFonts w:ascii="Times New Roman" w:hAnsi="Times New Roman" w:cs="Times New Roman"/>
          <w:noProof/>
        </w:rPr>
        <w:t>(Ayers, Eagle, &amp; Waring, 2006; Nicholls &amp; Ayers, 2007)</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The impact of PTSDFC on maternal psychological wellbeing can include feelings of low self-worth, an increased risk of experiencing symptoms of postnatal depression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11/j.1471-0528.2008.02083.x","ISSN":"1470-0328","abstract":"The objective of this study was to find risk factors in pregnancy for\npost-traumatic stress and depression 1 month after childbirth.\nFurthermore, the relation between post-traumatic stress and depression\nwas explored.\nA prospective longitudinal study.\nPregnant women in Linkoping and Kalmar, Sweden.\nA total of 1224 women were assessed in pregnancy, week 12-20 and 32, as\nwell as 1 month postpartum.\nPost-traumatic stress and depression after delivery were assessed 1\nmonth postpartum. Potential risk factors were assessed in early and late\npregnancy. Variables measured during pregnancy were trait anxiety,\ndepression, fear of childbirth, childbirth-related traumatic stress,\nstress coping capacity, social support, parity, educational level, age,\ngestation week, parity, educational level, civil status, previous\npsychological/psychiatric counselling, and previous experience of any\ntraumatic events. Delivery mode was assessed from the medical records.\nPrevalence of post-traumatic stress (criteria A, B, C, D, E, and F\naccording to DSM-IV) and depression (Beck's depression inventory).\nOne month postpartum, 12 (1.3%) women had post-traumatic stress (met\nsymptom criteria B, C, and D for post-traumatic stress disorder\naccording to Diagnostic and statistical manual of mental disorders, 4th\nedition {[}DSM-IV]). The most important risk factors in pregnancy were\ndepression in early pregnancy (OR = 16.3), severe fear of childbirth (OR\n= 6.2), and `pre'-traumatic stress (in view of the forthcoming delivery)\nin late pregnancy (OR = 12.5). The prevalence of depression was 5.6%.\nPost-traumatic stress and depression were positively related 1 month\npostpartum and were predicted by mainly the same factors.\nRisk factors for post-traumatic stress and depression after childbirth\ncan be assessed in early pregnancy. Post-traumatic stress and depression\nalso seem to share the same underlying vulnerability factors.","author":[{"dropping-particle":"","family":"Söderquist","given":"J","non-dropping-particle":"","parse-names":false,"suffix":""},{"dropping-particle":"","family":"Wijma","given":"B","non-dropping-particle":"","parse-names":false,"suffix":""},{"dropping-particle":"","family":"Thorbert","given":"G","non-dropping-particle":"","parse-names":false,"suffix":""},{"dropping-particle":"","family":"Wijma","given":"K","non-dropping-particle":"","parse-names":false,"suffix":""},{"dropping-particle":"","family":"Soderquist","given":"J","non-dropping-particle":"","parse-names":false,"suffix":""},{"dropping-particle":"","family":"Wijma","given":"B","non-dropping-particle":"","parse-names":false,"suffix":""},{"dropping-particle":"","family":"Thorbert","given":"G","non-dropping-particle":"","parse-names":false,"suffix":""},{"dropping-particle":"","family":"Wijma","given":"K","non-dropping-particle":"","parse-names":false,"suffix":""},{"dropping-particle":"","family":"Söderquist","given":"J","non-dropping-particle":"","parse-names":false,"suffix":""},{"dropping-particle":"","family":"Wijma","given":"B","non-dropping-particle":"","parse-names":false,"suffix":""},{"dropping-particle":"","family":"Thorbert","given":"G","non-dropping-particle":"","parse-names":false,"suffix":""},{"dropping-particle":"","family":"Wijma","given":"K","non-dropping-particle":"","parse-names":false,"suffix":""},{"dropping-particle":"","family":"Soderquist","given":"J","non-dropping-particle":"","parse-names":false,"suffix":""},{"dropping-particle":"","family":"Wijma","given":"B","non-dropping-particle":"","parse-names":false,"suffix":""},{"dropping-particle":"","family":"Thorbert","given":"G","non-dropping-particle":"","parse-names":false,"suffix":""},{"dropping-particle":"","family":"Wijma","given":"K","non-dropping-particle":"","parse-names":false,"suffix":""}],"container-title":"BJOG-AN INTERNATIONAL JOURNAL OF OBSTETRICS AND GYNAECOLOGY","id":"ITEM-1","issue":"5","issued":{"date-parts":[["2009","4"]]},"note":"From Duplicate 2 (Risk factors in pregnancy for post-traumatic stress and depression after childbirth - Soderquist, J; Wijma, B; Thorbert, G; Wijma, K; Söderquist, J; Wijma, B; Thorbert, G; Wijma, K; Soderquist, J; Wijma, B; Thorbert, G; Wijma, K)\n\nFrom Duplicate 1 (Risk factors in pregnancy for post-traumatic stress and depression after childbirth - Söderquist, J; Wijma, B; Thorbert, G; Wijma, K; Soderquist, J; Wijma, B; Thorbert, G; Wijma, K)\n\nFrom Duplicate 2 (Risk factors in pregnancy for post-traumatic stress and depression after childbirth. - Söderquist, J; Wijma, B; Thorbert, G; Wijma, K)\n\nAccession Number: 105480934. Language: English. Entry Date: 20090605. Revision Date: 20150711. Publication Type: Journal Article; research. Journal Subset: Biomedical; Europe; Peer Reviewed; UK &amp;amp; Ireland. Special Interest: Obstetric Care; Women's Health. NLM UID: 100935741.\n\nFrom Duplicate 3 (Risk factors in pregnancy for post-traumatic stress and depression after childbirth - Söderquist, J; Wijma, B; Thorbert, G; Wijma, K; Soderquist, J; Wijma, B; Thorbert, G; Wijma, K)\n\nFrom Duplicate 2 (Risk factors in pregnancy for post-traumatic stress and depression after childbirth. - Söderquist, J; Wijma, B; Thorbert, G; Wijma, K)\n\nAccession Number: 105480934. Language: English. Entry Date: 20090605. Revision Date: 20150711. Publication Type: Journal Article; research. Journal Subset: Biomedical; Europe; Peer Reviewed; UK &amp;amp; Ireland. Special Interest: Obstetric Care; Women's Health. NLM UID: 100935741.","page":"672-680","publisher":"Wiley-Blackwell","publisher-place":"Department of Welfare and Social Studies (ISV), Linköping University, Campus Norrköping, Norrköping, Sweden. johso@isv.liu.se","title":"Risk factors in pregnancy for post-traumatic stress and depression after childbirth","type":"article-journal","volume":"116"},"uris":["http://www.mendeley.com/documents/?uuid=2cc23ff2-ac40-4211-9915-f8291bdd2085","http://www.mendeley.com/documents/?uuid=bdd35d4a-3b6d-4a15-af66-6d9ff467e391"]}],"mendeley":{"formattedCitation":"(Söderquist et al., 2009)","plainTextFormattedCitation":"(Söderquist et al., 2009)","previouslyFormattedCitation":"(Söderquist et al., 2009)"},"properties":{"noteIndex":0},"schema":"https://github.com/citation-style-language/schema/raw/master/csl-citation.json"}</w:instrText>
      </w:r>
      <w:r w:rsidR="003E75A9" w:rsidRPr="00D913FF">
        <w:rPr>
          <w:rFonts w:ascii="Times New Roman" w:hAnsi="Times New Roman" w:cs="Times New Roman"/>
        </w:rPr>
        <w:fldChar w:fldCharType="separate"/>
      </w:r>
      <w:r w:rsidR="00B400A0" w:rsidRPr="00D913FF">
        <w:rPr>
          <w:rFonts w:ascii="Times New Roman" w:hAnsi="Times New Roman" w:cs="Times New Roman"/>
          <w:noProof/>
        </w:rPr>
        <w:t>(Söderquist et al., 2009)</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and developing a fear of subsequent pregnancies/births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3109/0167482X.2010.503330","ISSN":"1743-8942","abstract":"Prevalence and risk factors for the development of post traumatic stress disorder (PTSD) after childbirth is well described in the literature. However, its management and treatment has only begun to be investigated. The aim of this article is to describe the studies that examine the effects of interventions on PTSD after childbirth. MedLine, PILOTS, CINAHL and ISI Web of Science databases were systematically searched for randomised controlled trials, pilot studies and case studies using key words related to PTSD, childbirth, treatment and intervention. The reference lists of the retrieved articles were also used to supplement the search. A total of nine studies were retrieved. Seven studies that examined debriefing or counselling were identified; six randomised controlled trials and one pilot study. Also found were one case report describing the effects of cognitive behavioural therapy (CBT) on two women, and one pilot study of eye movement desensitisation and reprocessing (EMDR). Overall, there is limited evidence concerning the management of women with PTSD after childbirth. The results agree with the findings from the non-childbirth related literature: debriefing and counselling are inconclusively effective while CBT and EMDR may improve PTSD status but require investigation in controlled trials before conclusions could be drawn.;","author":[{"dropping-particle":"","family":"Lapp","given":"Leann K","non-dropping-particle":"","parse-names":false,"suffix":""},{"dropping-particle":"","family":"Agbokou","given":"Catherine","non-dropping-particle":"","parse-names":false,"suffix":""},{"dropping-particle":"","family":"Peretti","given":"Charles-Siegfried","non-dropping-particle":"","parse-names":false,"suffix":""},{"dropping-particle":"","family":"Ferreri","given":"Florian","non-dropping-particle":"","parse-names":false,"suffix":""}],"container-title":"Journal Of Psychosomatic Obstetrics And Gynaecology","id":"ITEM-1","issue":"3","issued":{"date-parts":[["2010","9"]]},"note":"Accession Number: 20653342. Language: English. Date Revised: 20100819. Date Created: 20100819. Date Completed: 20101130. Update Code: 20161213. Publication Type: Journal Article. Journal ID: 8308648. Publication Model: Print. Cited Medium: Internet. NLM ISO Abbr: J Psychosom Obstet Gynaecol. Linking ISSN: 0167482X. Subset: IM; Date of Electronic Publication: 20100901. Current Imprints: Publication: Sept. 2015- : Abingdon, Oxon, UK : Taylor &amp;amp; Francis; Original Imprints: Publication: Utrecht, the Netherlands : Bohn, Scheltema &amp;amp; Holkema, [1982-","page":"113-122","publisher":"Taylor &amp; Francis","publisher-place":"Hôpital Saint-Antoine, Université Pierre et Marie Curie, Paris VI, Service de Psychiatrie et de Psychologie Médicale de l'Adulte, Paris 75012, France.","title":"Management of post traumatic stress disorder after childbirth: a review.","type":"article-journal","volume":"31"},"uris":["http://www.mendeley.com/documents/?uuid=5ffc5961-20af-4078-bac7-d32e008647c5","http://www.mendeley.com/documents/?uuid=02b68df7-e872-4781-86e2-9470fa76c574"]}],"mendeley":{"formattedCitation":"(Lapp et al., 2010)","plainTextFormattedCitation":"(Lapp et al., 2010)","previouslyFormattedCitation":"(Lapp et al., 2010)"},"properties":{"noteIndex":0},"schema":"https://github.com/citation-style-language/schema/raw/master/csl-citation.json"}</w:instrText>
      </w:r>
      <w:r w:rsidR="003E75A9" w:rsidRPr="00D913FF">
        <w:rPr>
          <w:rFonts w:ascii="Times New Roman" w:hAnsi="Times New Roman" w:cs="Times New Roman"/>
        </w:rPr>
        <w:fldChar w:fldCharType="separate"/>
      </w:r>
      <w:r w:rsidR="00B400A0" w:rsidRPr="00D913FF">
        <w:rPr>
          <w:rFonts w:ascii="Times New Roman" w:hAnsi="Times New Roman" w:cs="Times New Roman"/>
          <w:noProof/>
        </w:rPr>
        <w:t>(Lapp et al., 2010)</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It can also have an impact on intimate relationships, relationships with other family members and infant feeding/bonding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3109/0167482X.2011.596962","ISSN":"1743-8942","abstract":"This study examined the prevalence of childbirth-related post-traumatic stress (PTS) symptoms at 2 years postpartum and the relationship between such symptoms and both self-reported parenting stress and perceptions of the mother-child relationship. 81 women completed measures of childbirth-related PTS symptoms at 6 weeks and 3 months postpartum; these results were used in an exploration of their predictive links with mother-child relationship and parenting measures at 2 years. 17.3% of respondents reported some PTS symptoms at a clinically significant level at 2 years postpartum. However, these symptoms were only weakly linked to parenting stress and were not related to mothers' perceptions of their children. However earlier PTS symptoms within 3 months of childbirth did show limited associations with parenting stress at 2 years but no association with child relationship outcomes once current depression was taken into account. Implications for clinical practice and the concept of childbirth-related post-traumatic stress disorder are discussed.; ","author":[{"dropping-particle":"","family":"McDonald","given":"Sarah","non-dropping-particle":"","parse-names":false,"suffix":""},{"dropping-particle":"","family":"Slade","given":"Pauline","non-dropping-particle":"","parse-names":false,"suffix":""},{"dropping-particle":"","family":"Spiby","given":"Helen","non-dropping-particle":"","parse-names":false,"suffix":""},{"dropping-particle":"","family":"Iles","given":"Jane","non-dropping-particle":"","parse-names":false,"suffix":""}],"container-title":"Journal Of Psychosomatic Obstetrics And Gynaecology","id":"ITEM-1","issue":"3","issued":{"date-parts":[["2011","9"]]},"note":"Accession Number: 21824044. Language: English. Date Revised: 20151119. Date Created: 20110809. Date Completed: 20111212. Update Code: 20161213. Publication Type: Journal Article. Journal ID: 8308648. Publication Model: Print. Cited Medium: Internet. NLM ISO Abbr: J Psychosom Obstet Gynaecol. Linking ISSN: 0167482X. Subset: IM; Date of Electronic Publication: 20110901. Current Imprints: Publication: Sept. 2015- : Abingdon, Oxon, UK : Taylor &amp;amp; Francis; Original Imprints: Publication: Utrecht, the Netherlands : Bohn, Scheltema &amp;amp; Holkema, [1982-","page":"141-146","publisher":"Taylor &amp; Francis","publisher-place":"Nottinghamshire NHS, Adult Mental Health, Kirkby-in-Ashfield, Mansfield, Nottingham, UK. sarah.mcdonald@nottshc.nhs.uk","title":"Post-traumatic stress symptoms, parenting stress and mother-child relationships following childbirth and at 2 years postpartum.","type":"article-journal","volume":"32"},"uris":["http://www.mendeley.com/documents/?uuid=e93c44e0-ffc1-4712-95e5-b0547c09cbfb","http://www.mendeley.com/documents/?uuid=5cc79c2e-9a5a-4d26-947c-d43cfb34d2d6"]}],"mendeley":{"formattedCitation":"(McDonald et al., 2011)","manualFormatting":"(McDonald, Slade, Spiby, &amp; Iles, 2011","plainTextFormattedCitation":"(McDonald et al., 2011)","previouslyFormattedCitation":"(McDonald et al., 2011)"},"properties":{"noteIndex":0},"schema":"https://github.com/citation-style-language/schema/raw/master/csl-citation.json"}</w:instrText>
      </w:r>
      <w:r w:rsidR="003E75A9" w:rsidRPr="00D913FF">
        <w:rPr>
          <w:rFonts w:ascii="Times New Roman" w:hAnsi="Times New Roman" w:cs="Times New Roman"/>
        </w:rPr>
        <w:fldChar w:fldCharType="separate"/>
      </w:r>
      <w:r w:rsidR="003E75A9" w:rsidRPr="00D913FF">
        <w:rPr>
          <w:rFonts w:ascii="Times New Roman" w:hAnsi="Times New Roman" w:cs="Times New Roman"/>
          <w:noProof/>
        </w:rPr>
        <w:t>(McDonald, Slade, Spiby, &amp; Iles, 2011</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w:t>
      </w:r>
      <w:r w:rsidR="003E75A9"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jad.2017.07.045","ISSN":"0165-0327","abstract":"Background: Approximately 3.3% of women in pregnancy have posttraumatic stress disorder (PTSD) and 4% of women postpartum PTSD. The impact of maternal PTSD during the perinatal period (from conception until one year postpartum) on child outcomes has not been systematically examined.Method: A systematic review was conducted to synthesize and critically evaluate quantitative research investigating the association between perinatal PTSD and child outcomes. Databases EMBASE, BNI, Medline, PsycInfo and CINAHL were searched using specific inclusion and exclusion criteria.Results: 26 papers reporting 21 studies were identified that examined associations between perinatal PTSD and postpartum birth outcomes, child development, and mother-infant relationship. Studies reviewed were heterogeneous, with poor-to-medium scores of methodological quality. Results showed that maternal postpartum PTSD is associated with low birth weight and lower rates of breastfeeding. Evidence for an association between maternal PTSD and preterm birth, fetal growth, head circumference, mother-infant interaction, the mother-infant relationship or child development is contradictory. Associations between maternal PTSD and infant salivary cortisol levels, and eating/sleeping difficulties are based on single studies, so require replication.Limitations: Methodological weaknesses of the studies included insufficient sample size, use of invalidated measures, and limited external validity.Conclusion: Findings suggest that perinatal PTSD is linked with some negative child outcomes. Early screening for PTSD during the perinatal period may be advisable and onward referral for effective treatment, if appropriate. Future research using larger sample sizes, validated and reliable clinical interviews to assess PTSD, and validated measures to assess a range of child outcomes, is needed.","author":[{"dropping-particle":"","family":"Cook","given":"Natalie","non-dropping-particle":"","parse-names":false,"suffix":""},{"dropping-particle":"","family":"Ayers","given":"Susan","non-dropping-particle":"","parse-names":false,"suffix":""},{"dropping-particle":"","family":"Horsch","given":"Antje","non-dropping-particle":"","parse-names":false,"suffix":""}],"container-title":"Journal of Affective Disorders","id":"ITEM-1","issued":{"date-parts":[["2018","1"]]},"note":"Accession Number: 125416438. Language: English. Entry Date: 20180413. Revision Date: 20180424. Publication Type: journal article; research; systematic review. Journal Subset: Biomedical; Blind Peer Reviewed; Continental Europe; Double Blind Peer Reviewed; Editorial Board Reviewed; Europe; Expert Peer Reviewed; Peer Reviewed. Special Interest: Evidence-Based Practice. NLM UID: 7906073.","page":"18-31","publisher":"Elsevier B.V.","publisher-place":"The Oxford Institute of Clinical Psychology Training, Isis Education Centre, Warneford Hospital, Oxford OX3 7JX, United Kingdom","title":"Maternal posttraumatic stress disorder during the perinatal period and child outcomes: A systematic review.","type":"article-journal","volume":"225"},"uris":["http://www.mendeley.com/documents/?uuid=7423f75f-2149-441f-b62f-438fa4021e6c"]}],"mendeley":{"formattedCitation":"(Cook et al., 2018)","manualFormatting":"Cook, Ayers, &amp; Horsch, 2018)","plainTextFormattedCitation":"(Cook et al., 2018)","previouslyFormattedCitation":"(Cook et al., 2018)"},"properties":{"noteIndex":0},"schema":"https://github.com/citation-style-language/schema/raw/master/csl-citation.json"}</w:instrText>
      </w:r>
      <w:r w:rsidR="003E75A9" w:rsidRPr="00D913FF">
        <w:rPr>
          <w:rFonts w:ascii="Times New Roman" w:hAnsi="Times New Roman" w:cs="Times New Roman"/>
        </w:rPr>
        <w:fldChar w:fldCharType="separate"/>
      </w:r>
      <w:r w:rsidR="003E75A9" w:rsidRPr="00D913FF">
        <w:rPr>
          <w:rFonts w:ascii="Times New Roman" w:hAnsi="Times New Roman" w:cs="Times New Roman"/>
          <w:noProof/>
        </w:rPr>
        <w:t>Cook, Ayers, &amp; Horsch, 2018)</w:t>
      </w:r>
      <w:r w:rsidR="003E75A9" w:rsidRPr="00D913FF">
        <w:rPr>
          <w:rFonts w:ascii="Times New Roman" w:hAnsi="Times New Roman" w:cs="Times New Roman"/>
        </w:rPr>
        <w:fldChar w:fldCharType="end"/>
      </w:r>
      <w:r w:rsidR="003E75A9" w:rsidRPr="00D913FF">
        <w:rPr>
          <w:rFonts w:ascii="Times New Roman" w:hAnsi="Times New Roman" w:cs="Times New Roman"/>
        </w:rPr>
        <w:t xml:space="preserve">. </w:t>
      </w:r>
    </w:p>
    <w:p w14:paraId="3A5D2782" w14:textId="77777777" w:rsidR="003E75A9" w:rsidRPr="00D913FF" w:rsidRDefault="003E75A9" w:rsidP="003E75A9">
      <w:pPr>
        <w:spacing w:line="360" w:lineRule="auto"/>
        <w:rPr>
          <w:rFonts w:ascii="Times New Roman" w:hAnsi="Times New Roman" w:cs="Times New Roman"/>
        </w:rPr>
      </w:pPr>
    </w:p>
    <w:p w14:paraId="22C1889C" w14:textId="707BBA60" w:rsidR="003E75A9" w:rsidRPr="00D913FF" w:rsidRDefault="003E75A9" w:rsidP="003E75A9">
      <w:pPr>
        <w:autoSpaceDE w:val="0"/>
        <w:autoSpaceDN w:val="0"/>
        <w:adjustRightInd w:val="0"/>
        <w:spacing w:after="240" w:line="360" w:lineRule="auto"/>
        <w:rPr>
          <w:rFonts w:ascii="Times New Roman" w:hAnsi="Times New Roman" w:cs="Times New Roman"/>
        </w:rPr>
      </w:pPr>
      <w:r w:rsidRPr="00D913FF">
        <w:rPr>
          <w:rFonts w:ascii="Times New Roman" w:hAnsi="Times New Roman" w:cs="Times New Roman"/>
        </w:rPr>
        <w:t xml:space="preserve">Although characterised by the same cluster of symptoms, the context of </w:t>
      </w:r>
      <w:r w:rsidR="00B0411E" w:rsidRPr="00D913FF">
        <w:rPr>
          <w:rFonts w:ascii="Times New Roman" w:hAnsi="Times New Roman" w:cs="Times New Roman"/>
        </w:rPr>
        <w:t>traumatic birth</w:t>
      </w:r>
      <w:r w:rsidRPr="00D913FF">
        <w:rPr>
          <w:rFonts w:ascii="Times New Roman" w:hAnsi="Times New Roman" w:cs="Times New Roman"/>
        </w:rPr>
        <w:t xml:space="preserve"> differs from that of other events </w:t>
      </w:r>
      <w:r w:rsidR="00392331" w:rsidRPr="00D913FF">
        <w:rPr>
          <w:rFonts w:ascii="Times New Roman" w:hAnsi="Times New Roman" w:cs="Times New Roman"/>
        </w:rPr>
        <w:t xml:space="preserve">leading </w:t>
      </w:r>
      <w:r w:rsidR="00542E3E" w:rsidRPr="00D913FF">
        <w:rPr>
          <w:rFonts w:ascii="Times New Roman" w:hAnsi="Times New Roman" w:cs="Times New Roman"/>
        </w:rPr>
        <w:t>to PTSD</w:t>
      </w:r>
      <w:r w:rsidRPr="00D913FF">
        <w:rPr>
          <w:rFonts w:ascii="Times New Roman" w:hAnsi="Times New Roman" w:cs="Times New Roman"/>
        </w:rPr>
        <w:t xml:space="preserve"> . For example, giving birth is </w:t>
      </w:r>
      <w:r w:rsidRPr="00D913FF">
        <w:rPr>
          <w:rFonts w:ascii="Times New Roman" w:hAnsi="Times New Roman" w:cs="Times New Roman"/>
          <w:i/>
        </w:rPr>
        <w:t>generally</w:t>
      </w:r>
      <w:r w:rsidRPr="00D913FF">
        <w:rPr>
          <w:rFonts w:ascii="Times New Roman" w:hAnsi="Times New Roman" w:cs="Times New Roman"/>
        </w:rPr>
        <w:t xml:space="preserve"> regarded as a positive event which is in contrast to the perception of other </w:t>
      </w:r>
      <w:r w:rsidR="00A45222" w:rsidRPr="00D913FF">
        <w:rPr>
          <w:rFonts w:ascii="Times New Roman" w:hAnsi="Times New Roman" w:cs="Times New Roman"/>
        </w:rPr>
        <w:t xml:space="preserve">traumatic </w:t>
      </w:r>
      <w:r w:rsidRPr="00D913FF">
        <w:rPr>
          <w:rFonts w:ascii="Times New Roman" w:hAnsi="Times New Roman" w:cs="Times New Roman"/>
        </w:rPr>
        <w:t xml:space="preserve">event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07/s00737-015-0560-x","ISSN":"1434-1816","abstract":"This paper critically analyses nine studies on postnatal posttraumatic stress disorder (PTSD) following traumatic childbirth, in order to find common themes of PTSD symptoms, using the cognitive model of PTSD as a guide; it critically appraised one of the studies in depth and it attempted to explain the lived experience of women suffering from postnatal PTSD following traumatic childbirth and the suitability of cognitive behavioural therapy (CBT) for postnatal PTSD. This paper found that women following traumatic childbirth do experience postnatal PTSD; postnatal PTSD symptoms are similar to PTSD symptoms of other events and that CBT for PTSD of other events is just as effective for postnatal PTSD. Future recommendations include more qualitative studies with interpretative phenomenological approach in order to establish evidence-based CBT treatment for this client group, and more referrals need to be sent to the psychological services for CBT intervention.","author":[{"dropping-particle":"","family":"James","given":"Stella","non-dropping-particle":"","parse-names":false,"suffix":""}],"container-title":"Archives of Women's Mental Health","id":"ITEM-1","issue":"6","issued":{"date-parts":[["2015","12"]]},"note":"Accession Number: 110590144. Language: English. Entry Date: 20151108. Revision Date: 20161130. Publication Type: Article; research; systematic review; tables/charts. Journal Subset: Biomedical; Blind Peer Reviewed; Editorial Board Reviewed; Expert Peer Reviewed; Peer Reviewed; USA. Special Interest: Evidence-Based Practice; Pediatric Care. NLM UID: 9815663.","page":"761-771","publisher":"Springer Science &amp; Business Media B.V.","publisher-place":"PG. Cert. Professional Doctorate for Health and Social Care, London UK","title":"Women's experiences of symptoms of posttraumatic stress disorder (PTSD) after traumatic childbirth: a review and critical appraisal.","type":"article-journal","volume":"18"},"uris":["http://www.mendeley.com/documents/?uuid=2a7105e3-01d3-42cb-bd44-ef32d156bc2e"]}],"mendeley":{"formattedCitation":"(James, 2015)","plainTextFormattedCitation":"(James, 2015)","previouslyFormattedCitation":"(James,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James, 2015)</w:t>
      </w:r>
      <w:r w:rsidRPr="00D913FF">
        <w:rPr>
          <w:rFonts w:ascii="Times New Roman" w:hAnsi="Times New Roman" w:cs="Times New Roman"/>
        </w:rPr>
        <w:fldChar w:fldCharType="end"/>
      </w:r>
      <w:r w:rsidRPr="00D913FF">
        <w:rPr>
          <w:rFonts w:ascii="Times New Roman" w:hAnsi="Times New Roman" w:cs="Times New Roman"/>
        </w:rPr>
        <w:t xml:space="preserve">.  </w:t>
      </w:r>
      <w:r w:rsidR="00392331" w:rsidRPr="00D913FF">
        <w:rPr>
          <w:rFonts w:ascii="Times New Roman" w:hAnsi="Times New Roman" w:cs="Times New Roman"/>
        </w:rPr>
        <w:t xml:space="preserve">It </w:t>
      </w:r>
      <w:r w:rsidRPr="00D913FF">
        <w:rPr>
          <w:rFonts w:ascii="Times New Roman" w:hAnsi="Times New Roman" w:cs="Times New Roman"/>
        </w:rPr>
        <w:t>is also a predictable event in the sense that following pregnancy a birth is expected, with variability existing in the birth events themselves.</w:t>
      </w:r>
      <w:r w:rsidR="00392331" w:rsidRPr="00D913FF">
        <w:rPr>
          <w:rFonts w:ascii="Times New Roman" w:hAnsi="Times New Roman" w:cs="Times New Roman"/>
        </w:rPr>
        <w:t xml:space="preserve"> It also takes place in the context of a care</w:t>
      </w:r>
      <w:r w:rsidRPr="00D913FF">
        <w:rPr>
          <w:rFonts w:ascii="Times New Roman" w:hAnsi="Times New Roman" w:cs="Times New Roman"/>
        </w:rPr>
        <w:t xml:space="preserve"> </w:t>
      </w:r>
      <w:r w:rsidR="00392331" w:rsidRPr="00D913FF">
        <w:rPr>
          <w:rFonts w:ascii="Times New Roman" w:hAnsi="Times New Roman" w:cs="Times New Roman"/>
        </w:rPr>
        <w:t xml:space="preserve">system and caregivers. </w:t>
      </w:r>
      <w:r w:rsidRPr="00D913FF">
        <w:rPr>
          <w:rFonts w:ascii="Times New Roman" w:hAnsi="Times New Roman" w:cs="Times New Roman"/>
          <w:color w:val="000000"/>
          <w:lang w:val="en-US"/>
        </w:rPr>
        <w:t xml:space="preserve">There may also be further differences with regards to the manifestation of symptoms.  For example, </w:t>
      </w:r>
      <w:r w:rsidRPr="00D913FF">
        <w:rPr>
          <w:rFonts w:ascii="Times New Roman" w:hAnsi="Times New Roman" w:cs="Times New Roman"/>
        </w:rPr>
        <w:t xml:space="preserve">hyperarousal symptoms </w:t>
      </w:r>
      <w:r w:rsidR="00684D5A" w:rsidRPr="00D913FF">
        <w:rPr>
          <w:rFonts w:ascii="Times New Roman" w:hAnsi="Times New Roman" w:cs="Times New Roman"/>
        </w:rPr>
        <w:t xml:space="preserve">are a common reaction postnatally probably because of the new responsibility for a vulnerable infant </w:t>
      </w:r>
      <w:r w:rsidR="00AD08C2" w:rsidRPr="00D913FF">
        <w:rPr>
          <w:rFonts w:ascii="Times New Roman" w:hAnsi="Times New Roman" w:cs="Times New Roman"/>
        </w:rPr>
        <w:t>and may</w:t>
      </w:r>
      <w:r w:rsidR="00684D5A" w:rsidRPr="00D913FF">
        <w:rPr>
          <w:rFonts w:ascii="Times New Roman" w:hAnsi="Times New Roman" w:cs="Times New Roman"/>
        </w:rPr>
        <w:t xml:space="preserve"> not be indicative of PTSD.  They </w:t>
      </w:r>
      <w:r w:rsidRPr="00D913FF">
        <w:rPr>
          <w:rFonts w:ascii="Times New Roman" w:hAnsi="Times New Roman" w:cs="Times New Roman"/>
        </w:rPr>
        <w:t xml:space="preserve"> should not be considered in isolation when assessing symptoms of PTSDFC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80/02646838.2015.1004164","ISSN":"0264-6838","abstract":"Background: Measurement is critical in postnatal posttraumatic stress disorder (PTSD) because symptoms may be influenced by normal postnatal phenomena such as physiological changes and fatigue. Objective: This study examined: (1) whether hyperarousal symptoms differ between women who have traumatic or nontraumatic births; (2) whether the construct of hyperarousal is coherent in postnatal women; and (3) whether hyperarousal symptoms are useful for identifying women who have traumatic births or PTSD. Methods: A survey of PTSD symptoms in 1,078 women recruited via the community or Internet who completed an online or paper questionnaire measuring childbirth-related PTSD symptoms between 1 and 36 months after birth. Women who had a traumatic birth as defined by DSM-IV criterion A (n = 458) were compared with women who did not have a traumatic birth (n = 591). Results: A one-factor dimension of hyperarousal was identified that included all five hyperarousal items. Diagnostic criteria of two or more hyperarousal symptoms in the previous week were reported by 75.3% of women with traumatic birth and 50.5% of women with nontraumatic births. The difference in mean hyperarousal symptoms between groups was substantial at 0.76 of a standard deviation (Hedge’s g, CI = 0.64, 0.89). A larger difference was observed between women with and without diagnostic PTSD (g = 1.64, CI 1.46, 1.81). However, receiver operating characteristic analyses showed hyperarousal symptoms have poor specificity and alternative ways of calculating symptoms did not improve this. Comparison with other PTSD symptoms found re-experiencing symptoms were most accurate at identifying women with traumatic births. Conclusions: Results suggest hyperarousal symptoms are associated with traumatic birth and are a coherent construct in postnatal women. However, they have poor specificity and should only be used as part of diagnostic criteria, not as a sole indicator. (PsycINFO Database Record (c) 2016 APA, all rights reserved)","author":[{"dropping-particle":"","family":"Ayers","given":"Susan","non-dropping-particle":"","parse-names":false,"suffix":""},{"dropping-particle":"","family":"Wright","given":"Daniel B","non-dropping-particle":"","parse-names":false,"suffix":""},{"dropping-particle":"","family":"Ford","given":"Elizabeth","non-dropping-particle":"","parse-names":false,"suffix":""}],"container-title":"Journal of Reproductive and Infant Psychology","id":"ITEM-1","issue":"3","issued":{"date-parts":[["2015","5"]]},"note":"Accession Number: 2015-21876-006. Partial author list: First Author &amp;amp; Affiliation: Ayers, Susan; Centre for Maternal and Child Health, City University London, London, United Kingdom. Release Date: 20150720. Publication Type: Journal (0100), Peer Reviewed Journal (0110). Format Covered: Electronic. Document Type: Journal Article. Language: English. Major Descriptor: Birth; Birth Trauma; Physiological Arousal; Postnatal Period; Posttraumatic Stress Disorder. Classification: Neuroses &amp;amp; Anxiety Disorders (3215). Population: Human (10); Female (40). Age Group: Adulthood (18 yrs &amp;amp; older) (300). Methodology: Empirical Study; Quantitative Study. References Available: Y. Page Count: 12. Issue Publication Date: May, 2015. Publication History: Accepted Date: Jan 1, 2015; First Submitted Date: Jul 22, 2014. Copyright Statement: Society for Reproductive and Infant Psychology. 2015.","page":"282-293","publisher":"Taylor &amp; Francis","publisher-place":"Ayers, Susan","title":"Hyperarousal symptoms after traumatic and nontraumatic births.","type":"article-journal","volume":"33"},"uris":["http://www.mendeley.com/documents/?uuid=5e21eacd-f919-4aa4-9351-2c70c9bf849a"]}],"mendeley":{"formattedCitation":"(Ayers et al., 2015)","plainTextFormattedCitation":"(Ayers et al., 2015)","previouslyFormattedCitation":"(Ayers et al.,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Ayers et al., 2015)</w:t>
      </w:r>
      <w:r w:rsidRPr="00D913FF">
        <w:rPr>
          <w:rFonts w:ascii="Times New Roman" w:hAnsi="Times New Roman" w:cs="Times New Roman"/>
        </w:rPr>
        <w:fldChar w:fldCharType="end"/>
      </w:r>
      <w:r w:rsidRPr="00D913FF">
        <w:rPr>
          <w:rFonts w:ascii="Times New Roman" w:hAnsi="Times New Roman" w:cs="Times New Roman"/>
        </w:rPr>
        <w:t xml:space="preserve">.  </w:t>
      </w:r>
    </w:p>
    <w:p w14:paraId="75A28F1A" w14:textId="5FD49DD2" w:rsidR="003E75A9" w:rsidRPr="00D913FF" w:rsidRDefault="003E75A9" w:rsidP="003E75A9">
      <w:pPr>
        <w:autoSpaceDE w:val="0"/>
        <w:autoSpaceDN w:val="0"/>
        <w:adjustRightInd w:val="0"/>
        <w:spacing w:after="240" w:line="360" w:lineRule="auto"/>
        <w:rPr>
          <w:rFonts w:ascii="Times New Roman" w:hAnsi="Times New Roman" w:cs="Times New Roman"/>
        </w:rPr>
      </w:pPr>
      <w:r w:rsidRPr="00D913FF">
        <w:rPr>
          <w:rFonts w:ascii="Times New Roman" w:hAnsi="Times New Roman" w:cs="Times New Roman"/>
        </w:rPr>
        <w:lastRenderedPageBreak/>
        <w:t xml:space="preserve">The </w:t>
      </w:r>
      <w:r w:rsidR="00BA7049" w:rsidRPr="00D913FF">
        <w:rPr>
          <w:rFonts w:ascii="Times New Roman" w:hAnsi="Times New Roman" w:cs="Times New Roman"/>
        </w:rPr>
        <w:t xml:space="preserve">recognition </w:t>
      </w:r>
      <w:r w:rsidRPr="00D913FF">
        <w:rPr>
          <w:rFonts w:ascii="Times New Roman" w:hAnsi="Times New Roman" w:cs="Times New Roman"/>
        </w:rPr>
        <w:t xml:space="preserve">that women </w:t>
      </w:r>
      <w:r w:rsidR="00BA7049" w:rsidRPr="00D913FF">
        <w:rPr>
          <w:rFonts w:ascii="Times New Roman" w:hAnsi="Times New Roman" w:cs="Times New Roman"/>
        </w:rPr>
        <w:t xml:space="preserve">can </w:t>
      </w:r>
      <w:r w:rsidRPr="00D913FF">
        <w:rPr>
          <w:rFonts w:ascii="Times New Roman" w:hAnsi="Times New Roman" w:cs="Times New Roman"/>
        </w:rPr>
        <w:t xml:space="preserve">experience PTSDFC has </w:t>
      </w:r>
      <w:r w:rsidR="00BA7049" w:rsidRPr="00D913FF">
        <w:rPr>
          <w:rFonts w:ascii="Times New Roman" w:hAnsi="Times New Roman" w:cs="Times New Roman"/>
        </w:rPr>
        <w:t>led to a</w:t>
      </w:r>
      <w:r w:rsidRPr="00D913FF">
        <w:rPr>
          <w:rFonts w:ascii="Times New Roman" w:hAnsi="Times New Roman" w:cs="Times New Roman"/>
        </w:rPr>
        <w:t xml:space="preserve"> need for effective interventions to reduce symptoms of distress. However, there is still some uncertainty surrounding the guidance for providing specific treatment for PTSDFC </w:t>
      </w:r>
      <w:r w:rsidRPr="00D913FF">
        <w:rPr>
          <w:rFonts w:ascii="Times New Roman" w:hAnsi="Times New Roman" w:cs="Times New Roman"/>
        </w:rPr>
        <w:fldChar w:fldCharType="begin" w:fldLock="1"/>
      </w:r>
      <w:r w:rsidR="006D698A" w:rsidRPr="00D913FF">
        <w:rPr>
          <w:rFonts w:ascii="Times New Roman" w:hAnsi="Times New Roman" w:cs="Times New Roman"/>
        </w:rPr>
        <w:instrText>ADDIN CSL_CITATION {"citationItems":[{"id":"ITEM-1","itemData":{"DOI":"10.1017/cbo9781107338876.046","abstract":"The summary of the published clinical guideline on Antenatal and postnatal mental health. It links to the published guidance and key documents.","author":[{"dropping-particle":"","family":"National Institute for Health and Care Exellence (NICE)","given":"","non-dropping-particle":"","parse-names":false,"suffix":""}],"container-title":"Obstetrics: Evidence-Based Algorithms","id":"ITEM-1","issue":"February 2016","issued":{"date-parts":[["2016"]]},"page":"215-225","title":"Antenatal and postnatal mental health","type":"article-journal"},"uris":["http://www.mendeley.com/documents/?uuid=71364ced-e474-47b1-84e8-e747e679ac47","http://www.mendeley.com/documents/?uuid=8ac7a7f9-de3e-48cc-a965-9504055ce8c2"]}],"mendeley":{"formattedCitation":"(National Institute for Health and Care Exellence (NICE), 2016)","manualFormatting":"(National Institute for Health and Care Excellence [NICE], 2016)","plainTextFormattedCitation":"(National Institute for Health and Care Exellence (NICE), 2016)","previouslyFormattedCitation":"(National Institute for Health and Care Exellence (NICE), 2016)"},"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w:t>
      </w:r>
      <w:r w:rsidR="005143A8" w:rsidRPr="00D913FF">
        <w:rPr>
          <w:rFonts w:ascii="Times New Roman" w:hAnsi="Times New Roman" w:cs="Times New Roman"/>
          <w:noProof/>
        </w:rPr>
        <w:t>National Institute for Health and Care Excellence [</w:t>
      </w:r>
      <w:r w:rsidRPr="00D913FF">
        <w:rPr>
          <w:rFonts w:ascii="Times New Roman" w:hAnsi="Times New Roman" w:cs="Times New Roman"/>
          <w:noProof/>
        </w:rPr>
        <w:t>NICE</w:t>
      </w:r>
      <w:r w:rsidR="005143A8" w:rsidRPr="00D913FF">
        <w:rPr>
          <w:rFonts w:ascii="Times New Roman" w:hAnsi="Times New Roman" w:cs="Times New Roman"/>
          <w:noProof/>
        </w:rPr>
        <w:t>]</w:t>
      </w:r>
      <w:r w:rsidRPr="00D913FF">
        <w:rPr>
          <w:rFonts w:ascii="Times New Roman" w:hAnsi="Times New Roman" w:cs="Times New Roman"/>
          <w:noProof/>
        </w:rPr>
        <w:t>, 2016)</w:t>
      </w:r>
      <w:r w:rsidRPr="00D913FF">
        <w:rPr>
          <w:rFonts w:ascii="Times New Roman" w:hAnsi="Times New Roman" w:cs="Times New Roman"/>
        </w:rPr>
        <w:fldChar w:fldCharType="end"/>
      </w:r>
      <w:r w:rsidRPr="00D913FF">
        <w:rPr>
          <w:rFonts w:ascii="Times New Roman" w:hAnsi="Times New Roman" w:cs="Times New Roman"/>
        </w:rPr>
        <w:t xml:space="preserve">. Given the contextual differences and the importance of women’s mental health in the postnatal period, determining which interventions are effective in treating PTSDFC is extremely important and should not be assumed on the basis of simple extrapolation from existing guidance on PTSD </w:t>
      </w:r>
      <w:r w:rsidR="00BA7049" w:rsidRPr="00D913FF">
        <w:rPr>
          <w:rFonts w:ascii="Times New Roman" w:hAnsi="Times New Roman" w:cs="Times New Roman"/>
        </w:rPr>
        <w:t xml:space="preserve"> more </w:t>
      </w:r>
      <w:r w:rsidRPr="00D913FF">
        <w:rPr>
          <w:rFonts w:ascii="Times New Roman" w:hAnsi="Times New Roman" w:cs="Times New Roman"/>
        </w:rPr>
        <w:t>generally</w:t>
      </w:r>
      <w:r w:rsidR="00CF0637" w:rsidRPr="00D913FF">
        <w:rPr>
          <w:rFonts w:ascii="Times New Roman" w:hAnsi="Times New Roman" w:cs="Times New Roman"/>
        </w:rPr>
        <w:t xml:space="preserve"> </w:t>
      </w:r>
      <w:r w:rsidR="00A95CE8"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07/978-3-319-92919-4_18","ISBN":"9783319929194","author":[{"dropping-particle":"","family":"National Institute of Health and Care Excellence (NICE)","given":"","non-dropping-particle":"","parse-names":false,"suffix":""}],"container-title":"Perinatal Psychopharmacology","id":"ITEM-1","issue":"December 2018","issued":{"date-parts":[["2019"]]},"number-of-pages":"297-313","title":"Post-traumatic Stress Disorder (NICE Guideline No. 116)","type":"report"},"uris":["http://www.mendeley.com/documents/?uuid=7f18d7f8-d5e6-4fb7-979d-5b0376c20016"]}],"mendeley":{"formattedCitation":"(National Institute of Health and Care Excellence (NICE), 2019)","manualFormatting":"(NICE, 2019)","plainTextFormattedCitation":"(National Institute of Health and Care Excellence (NICE), 2019)","previouslyFormattedCitation":"(National Institute of Health and Care Excellence (NICE), 2019)"},"properties":{"noteIndex":0},"schema":"https://github.com/citation-style-language/schema/raw/master/csl-citation.json"}</w:instrText>
      </w:r>
      <w:r w:rsidR="00A95CE8" w:rsidRPr="00D913FF">
        <w:rPr>
          <w:rFonts w:ascii="Times New Roman" w:hAnsi="Times New Roman" w:cs="Times New Roman"/>
        </w:rPr>
        <w:fldChar w:fldCharType="separate"/>
      </w:r>
      <w:r w:rsidR="00A95CE8" w:rsidRPr="00D913FF">
        <w:rPr>
          <w:rFonts w:ascii="Times New Roman" w:hAnsi="Times New Roman" w:cs="Times New Roman"/>
          <w:noProof/>
        </w:rPr>
        <w:t>(NICE, 2019)</w:t>
      </w:r>
      <w:r w:rsidR="00A95CE8" w:rsidRPr="00D913FF">
        <w:rPr>
          <w:rFonts w:ascii="Times New Roman" w:hAnsi="Times New Roman" w:cs="Times New Roman"/>
        </w:rPr>
        <w:fldChar w:fldCharType="end"/>
      </w:r>
    </w:p>
    <w:p w14:paraId="169C63D9" w14:textId="3BB97015" w:rsidR="00626FB9" w:rsidRPr="00D913FF" w:rsidRDefault="003E75A9" w:rsidP="003E75A9">
      <w:pPr>
        <w:autoSpaceDE w:val="0"/>
        <w:autoSpaceDN w:val="0"/>
        <w:adjustRightInd w:val="0"/>
        <w:spacing w:after="240" w:line="360" w:lineRule="auto"/>
        <w:rPr>
          <w:rFonts w:ascii="Times New Roman" w:hAnsi="Times New Roman" w:cs="Times New Roman"/>
        </w:rPr>
      </w:pPr>
      <w:r w:rsidRPr="00D913FF">
        <w:rPr>
          <w:rFonts w:ascii="Times New Roman" w:hAnsi="Times New Roman" w:cs="Times New Roman"/>
        </w:rPr>
        <w:t xml:space="preserve">Reviews/syntheses on the effectiveness of interventions that could provide specific guidance for interventions for PTSDFC have been relatively neglected.   One early review investigating the management of PTSDFC identified that there are inconsistencies regarding the effectiveness of some interventions such as debriefing and counselling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3109/0167482X.2010.503330","ISSN":"1743-8942","abstract":"Prevalence and risk factors for the development of post traumatic stress disorder (PTSD) after childbirth is well described in the literature. However, its management and treatment has only begun to be investigated. The aim of this article is to describe the studies that examine the effects of interventions on PTSD after childbirth. MedLine, PILOTS, CINAHL and ISI Web of Science databases were systematically searched for randomised controlled trials, pilot studies and case studies using key words related to PTSD, childbirth, treatment and intervention. The reference lists of the retrieved articles were also used to supplement the search. A total of nine studies were retrieved. Seven studies that examined debriefing or counselling were identified; six randomised controlled trials and one pilot study. Also found were one case report describing the effects of cognitive behavioural therapy (CBT) on two women, and one pilot study of eye movement desensitisation and reprocessing (EMDR). Overall, there is limited evidence concerning the management of women with PTSD after childbirth. The results agree with the findings from the non-childbirth related literature: debriefing and counselling are inconclusively effective while CBT and EMDR may improve PTSD status but require investigation in controlled trials before conclusions could be drawn.;","author":[{"dropping-particle":"","family":"Lapp","given":"Leann K","non-dropping-particle":"","parse-names":false,"suffix":""},{"dropping-particle":"","family":"Agbokou","given":"Catherine","non-dropping-particle":"","parse-names":false,"suffix":""},{"dropping-particle":"","family":"Peretti","given":"Charles-Siegfried","non-dropping-particle":"","parse-names":false,"suffix":""},{"dropping-particle":"","family":"Ferreri","given":"Florian","non-dropping-particle":"","parse-names":false,"suffix":""}],"container-title":"Journal Of Psychosomatic Obstetrics And Gynaecology","id":"ITEM-1","issue":"3","issued":{"date-parts":[["2010","9"]]},"note":"Accession Number: 20653342. Language: English. Date Revised: 20100819. Date Created: 20100819. Date Completed: 20101130. Update Code: 20161213. Publication Type: Journal Article. Journal ID: 8308648. Publication Model: Print. Cited Medium: Internet. NLM ISO Abbr: J Psychosom Obstet Gynaecol. Linking ISSN: 0167482X. Subset: IM; Date of Electronic Publication: 20100901. Current Imprints: Publication: Sept. 2015- : Abingdon, Oxon, UK : Taylor &amp;amp; Francis; Original Imprints: Publication: Utrecht, the Netherlands : Bohn, Scheltema &amp;amp; Holkema, [1982-","page":"113-122","publisher":"Taylor &amp; Francis","publisher-place":"Hôpital Saint-Antoine, Université Pierre et Marie Curie, Paris VI, Service de Psychiatrie et de Psychologie Médicale de l'Adulte, Paris 75012, France.","title":"Management of post traumatic stress disorder after childbirth: a review.","type":"article-journal","volume":"31"},"uris":["http://www.mendeley.com/documents/?uuid=02b68df7-e872-4781-86e2-9470fa76c574","http://www.mendeley.com/documents/?uuid=5ffc5961-20af-4078-bac7-d32e008647c5"]}],"mendeley":{"formattedCitation":"(Lapp et al., 2010)","plainTextFormattedCitation":"(Lapp et al., 2010)","previouslyFormattedCitation":"(Lapp et al., 2010)"},"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Lapp et al., 2010)</w:t>
      </w:r>
      <w:r w:rsidRPr="00D913FF">
        <w:rPr>
          <w:rFonts w:ascii="Times New Roman" w:hAnsi="Times New Roman" w:cs="Times New Roman"/>
        </w:rPr>
        <w:fldChar w:fldCharType="end"/>
      </w:r>
      <w:r w:rsidRPr="00D913FF">
        <w:rPr>
          <w:rFonts w:ascii="Times New Roman" w:hAnsi="Times New Roman" w:cs="Times New Roman"/>
        </w:rPr>
        <w:t xml:space="preserve">. Furthermore, a review of the efficacy of debriefing interventions for reducing PTSDFC found that the majority of studies reported that debriefing is ineffective, although a handful of studies showed it could be useful if targeted specifically at those who have experienced a traumatic birth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80/02646838.2015.1009881","ISSN":"0264-6838","abstract":"Objective: To review the efficacy of debriefing interventions for reducing posttraumatic stress (PTS) and/ or depressive symptoms in postnatal women. Background: Techniques referred to as debriefing have been adapted for use within maternity care settings to prevent the development of PTS symptoms or depression. There is a requirement to disaggregate methods and approaches used by existing studies, rather than review the research as a whole, to identify elements that may contribute to an efficacious intervention and to clarify what is currently a confused position. Methods: Papers assessing the utility of providing a brief psychological intervention involving discussion of a birth with the mother and a professional, to reduce symptoms of PTS or depression, were reviewed. Discussions could be structured or unstructured, and involve any aspect of discussing the birth, responses and coping strategies. Results: Nine papers (eight studies) were reviewed. While the majority of studies reported findings indicating that debriefing was ineffective for reducing PTS or depressive symptoms, there was evidence indicating that targeted interventions (for women who experienced a traumatic birth) were efficacious. Conclusion: There may be potential utility in providing a debriefing intervention for women who perceive their childbirth experience to have been traumatic. A diversity of approaches termed 'debriefing' highlight a requirement to consider alternative terminology; the term 'childbirth review' is suggested as a useful alternative. Further research evaluating the efficacy of debriefing using a targeted approach for trauma perception is recommended.","author":[{"dropping-particle":"","family":"Sheen","given":"Kayleigh","non-dropping-particle":"","parse-names":false,"suffix":""},{"dropping-particle":"","family":"Slade","given":"Pauline","non-dropping-particle":"","parse-names":false,"suffix":""}],"container-title":"Journal of Reproductive &amp; Infant Psychology","id":"ITEM-1","issue":"3","issued":{"date-parts":[["2015","6"]]},"note":"Accession Number: 108736919. Language: English. Entry Date: 20151013. Revision Date: 20161122. Publication Type: Article; pictorial; research; systematic review; tables/charts; meta synthesis. Journal Subset: Biomedical; Peer Reviewed; USA. Special Interest: Evidence-Based Practice. NLM UID: 8501885.","page":"308-320","publisher":"Taylor &amp; Francis Ltd","publisher-place":"Institute of Psychology, Health and Society, University of Liverpool, Liverpool, UK","title":"The efficacy of 'debriefing' after childbirth: Is there a case for targeted intervention?","type":"article-journal","volume":"33"},"uris":["http://www.mendeley.com/documents/?uuid=9ce04f02-1a59-4f72-98b3-0c3d1d2ec106","http://www.mendeley.com/documents/?uuid=5be895c8-cbdb-46a9-8c1e-202a59411b5a"]}],"mendeley":{"formattedCitation":"(Sheen and Slade, 2015)","plainTextFormattedCitation":"(Sheen and Slade, 2015)","previouslyFormattedCitation":"(Sheen and Slade,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Sheen and Slade, 2015)</w:t>
      </w:r>
      <w:r w:rsidRPr="00D913FF">
        <w:rPr>
          <w:rFonts w:ascii="Times New Roman" w:hAnsi="Times New Roman" w:cs="Times New Roman"/>
        </w:rPr>
        <w:fldChar w:fldCharType="end"/>
      </w:r>
      <w:r w:rsidRPr="00D913FF">
        <w:rPr>
          <w:rFonts w:ascii="Times New Roman" w:hAnsi="Times New Roman" w:cs="Times New Roman"/>
        </w:rPr>
        <w:t xml:space="preserve">. </w:t>
      </w:r>
      <w:r w:rsidR="001A2DB0" w:rsidRPr="00D913FF">
        <w:rPr>
          <w:rFonts w:ascii="Times New Roman" w:hAnsi="Times New Roman" w:cs="Times New Roman"/>
        </w:rPr>
        <w:t xml:space="preserve"> </w:t>
      </w:r>
      <w:r w:rsidR="003A384C" w:rsidRPr="00D913FF">
        <w:rPr>
          <w:rFonts w:ascii="Times New Roman" w:hAnsi="Times New Roman" w:cs="Times New Roman"/>
        </w:rPr>
        <w:t xml:space="preserve"> </w:t>
      </w:r>
    </w:p>
    <w:p w14:paraId="6A46F317" w14:textId="33293FAE" w:rsidR="003A4580" w:rsidRPr="00922BE9" w:rsidRDefault="00362838" w:rsidP="00766AEC">
      <w:pPr>
        <w:pStyle w:val="NormalWeb"/>
        <w:spacing w:line="360" w:lineRule="auto"/>
      </w:pPr>
      <w:r w:rsidRPr="00D913FF">
        <w:t>A</w:t>
      </w:r>
      <w:r w:rsidR="003A384C" w:rsidRPr="00D913FF">
        <w:t xml:space="preserve"> </w:t>
      </w:r>
      <w:r w:rsidR="00626FB9" w:rsidRPr="00D913FF">
        <w:t xml:space="preserve">systematic review and </w:t>
      </w:r>
      <w:r w:rsidR="00266DB9" w:rsidRPr="00D913FF">
        <w:t>meta-analysis</w:t>
      </w:r>
      <w:r w:rsidR="00626FB9" w:rsidRPr="00D913FF">
        <w:t xml:space="preserve"> </w:t>
      </w:r>
      <w:r w:rsidR="00562D8C" w:rsidRPr="00D913FF">
        <w:t>considering</w:t>
      </w:r>
      <w:r w:rsidR="00626FB9" w:rsidRPr="00D913FF">
        <w:t xml:space="preserve"> </w:t>
      </w:r>
      <w:r w:rsidR="00B603C9" w:rsidRPr="00D913FF">
        <w:t xml:space="preserve"> </w:t>
      </w:r>
      <w:r w:rsidR="005F53B3" w:rsidRPr="00D913FF">
        <w:t xml:space="preserve">trauma </w:t>
      </w:r>
      <w:r w:rsidR="0019281B" w:rsidRPr="00D913FF">
        <w:t xml:space="preserve">focussed </w:t>
      </w:r>
      <w:r w:rsidR="00626FB9" w:rsidRPr="00D913FF">
        <w:t xml:space="preserve">psychological therapies for </w:t>
      </w:r>
      <w:r w:rsidR="00542E3E" w:rsidRPr="00D913FF">
        <w:t>post</w:t>
      </w:r>
      <w:r w:rsidR="00542E3E">
        <w:t xml:space="preserve"> </w:t>
      </w:r>
      <w:r w:rsidR="00542E3E" w:rsidRPr="00D913FF">
        <w:t>traumatic</w:t>
      </w:r>
      <w:r w:rsidR="00626FB9" w:rsidRPr="00D913FF">
        <w:t xml:space="preserve"> stress disorder symptoms  </w:t>
      </w:r>
      <w:r w:rsidR="003A384C" w:rsidRPr="00D913FF">
        <w:t>has been reported</w:t>
      </w:r>
      <w:r w:rsidRPr="00D913FF">
        <w:t xml:space="preserve"> </w:t>
      </w:r>
      <w:r w:rsidRPr="00D913FF">
        <w:fldChar w:fldCharType="begin" w:fldLock="1"/>
      </w:r>
      <w:r w:rsidR="00556D65">
        <w:instrText>ADDIN CSL_CITATION {"citationItems":[{"id":"ITEM-1","itemData":{"DOI":"10.3389/fpsyt.2018.00591","author":[{"dropping-particle":"","family":"Furuta","given":"Marie","non-dropping-particle":"","parse-names":false,"suffix":""},{"dropping-particle":"","family":"Horsch","given":"Antje","non-dropping-particle":"","parse-names":false,"suffix":""},{"dropping-particle":"","family":"Ng","given":"Edmond S W","non-dropping-particle":"","parse-names":false,"suffix":""},{"dropping-particle":"","family":"Bick","given":"Debra","non-dropping-particle":"","parse-names":false,"suffix":""}],"id":"ITEM-1","issue":"November","issued":{"date-parts":[["2018"]]},"page":"3-6","title":"Effectiveness of Trauma-Focused Psychological Therapies for Treating Post-traumatic Stress Disorder Symptoms in Women Following Childbirth : A Systematic Review and","type":"article-journal","volume":"9"},"uris":["http://www.mendeley.com/documents/?uuid=7970a71d-f551-4dec-b35b-4781be089f2f"]}],"mendeley":{"formattedCitation":"(Furuta et al., 2018)","plainTextFormattedCitation":"(Furuta et al., 2018)","previouslyFormattedCitation":"(Furuta et al., 2018)"},"properties":{"noteIndex":0},"schema":"https://github.com/citation-style-language/schema/raw/master/csl-citation.json"}</w:instrText>
      </w:r>
      <w:r w:rsidRPr="00D913FF">
        <w:fldChar w:fldCharType="separate"/>
      </w:r>
      <w:r w:rsidRPr="00D913FF">
        <w:rPr>
          <w:noProof/>
        </w:rPr>
        <w:t>(Furuta et al., 2018)</w:t>
      </w:r>
      <w:r w:rsidRPr="00D913FF">
        <w:fldChar w:fldCharType="end"/>
      </w:r>
      <w:r w:rsidRPr="00D913FF">
        <w:t xml:space="preserve">. </w:t>
      </w:r>
      <w:r w:rsidR="00626FB9" w:rsidRPr="00D913FF">
        <w:t xml:space="preserve"> </w:t>
      </w:r>
      <w:r w:rsidR="00626FB9" w:rsidRPr="00D913FF">
        <w:rPr>
          <w:lang w:eastAsia="en-GB"/>
        </w:rPr>
        <w:t xml:space="preserve">Some studies included </w:t>
      </w:r>
      <w:r w:rsidR="00562D8C" w:rsidRPr="00D913FF">
        <w:rPr>
          <w:lang w:eastAsia="en-GB"/>
        </w:rPr>
        <w:t xml:space="preserve">though </w:t>
      </w:r>
      <w:r w:rsidR="00626FB9" w:rsidRPr="00D913FF">
        <w:rPr>
          <w:lang w:eastAsia="en-GB"/>
        </w:rPr>
        <w:t xml:space="preserve">were actually prevention studies as there was no measure of </w:t>
      </w:r>
      <w:r w:rsidR="00266DB9" w:rsidRPr="00D913FF">
        <w:rPr>
          <w:lang w:eastAsia="en-GB"/>
        </w:rPr>
        <w:t>pre-existing</w:t>
      </w:r>
      <w:r w:rsidR="00626FB9" w:rsidRPr="00D913FF">
        <w:rPr>
          <w:lang w:eastAsia="en-GB"/>
        </w:rPr>
        <w:t xml:space="preserve"> symptoms and the interventions were from 6 hours postpartum. </w:t>
      </w:r>
      <w:r w:rsidR="00082DA2" w:rsidRPr="00922BE9">
        <w:t xml:space="preserve">It is critical that if interventions for a condition are being evaluated then studies must have established that preintervention condition is </w:t>
      </w:r>
      <w:r w:rsidR="00082DA2">
        <w:t xml:space="preserve">actually </w:t>
      </w:r>
      <w:r w:rsidR="00082DA2" w:rsidRPr="00922BE9">
        <w:t xml:space="preserve">present. </w:t>
      </w:r>
      <w:r w:rsidR="004A048A">
        <w:t xml:space="preserve"> </w:t>
      </w:r>
      <w:r w:rsidR="00626FB9" w:rsidRPr="00D913FF">
        <w:rPr>
          <w:lang w:eastAsia="en-GB"/>
        </w:rPr>
        <w:t xml:space="preserve">Post traumatic stress symptoms by definition can only occur 4 weeks postnatally as this is the minimum duration to meet criterion.   </w:t>
      </w:r>
    </w:p>
    <w:p w14:paraId="3F511901" w14:textId="51792A5B" w:rsidR="00626FB9" w:rsidRPr="00D913FF" w:rsidRDefault="00626FB9" w:rsidP="003E75A9">
      <w:pPr>
        <w:autoSpaceDE w:val="0"/>
        <w:autoSpaceDN w:val="0"/>
        <w:adjustRightInd w:val="0"/>
        <w:spacing w:after="240" w:line="360" w:lineRule="auto"/>
        <w:rPr>
          <w:rFonts w:ascii="Times New Roman" w:hAnsi="Times New Roman" w:cs="Times New Roman"/>
        </w:rPr>
      </w:pPr>
      <w:r w:rsidRPr="00D913FF">
        <w:rPr>
          <w:rFonts w:ascii="Times New Roman" w:eastAsia="Times New Roman" w:hAnsi="Times New Roman" w:cs="Times New Roman"/>
          <w:lang w:eastAsia="en-GB"/>
        </w:rPr>
        <w:t xml:space="preserve">Studies including women who had had a still birth and therefore incorporating complex bereavement responses were also </w:t>
      </w:r>
      <w:r w:rsidR="000A0B42" w:rsidRPr="00D913FF">
        <w:rPr>
          <w:rFonts w:ascii="Times New Roman" w:eastAsia="Times New Roman" w:hAnsi="Times New Roman" w:cs="Times New Roman"/>
          <w:lang w:eastAsia="en-GB"/>
        </w:rPr>
        <w:t>included.</w:t>
      </w:r>
      <w:r w:rsidRPr="00D913FF">
        <w:rPr>
          <w:rFonts w:ascii="Times New Roman" w:eastAsia="Times New Roman" w:hAnsi="Times New Roman" w:cs="Times New Roman"/>
          <w:lang w:eastAsia="en-GB"/>
        </w:rPr>
        <w:t xml:space="preserve"> In terms of quantitative evidence there was therefore a need for a more targeted review specifically considering only studies with pre and </w:t>
      </w:r>
      <w:r w:rsidR="00D12EBC" w:rsidRPr="00D913FF">
        <w:rPr>
          <w:rFonts w:ascii="Times New Roman" w:eastAsia="Times New Roman" w:hAnsi="Times New Roman" w:cs="Times New Roman"/>
          <w:lang w:eastAsia="en-GB"/>
        </w:rPr>
        <w:t>post measures</w:t>
      </w:r>
      <w:r w:rsidRPr="00D913FF">
        <w:rPr>
          <w:rFonts w:ascii="Times New Roman" w:eastAsia="Times New Roman" w:hAnsi="Times New Roman" w:cs="Times New Roman"/>
          <w:lang w:eastAsia="en-GB"/>
        </w:rPr>
        <w:t xml:space="preserve"> of posttraumatic stress symptoms initially identified </w:t>
      </w:r>
      <w:r w:rsidR="005E3975" w:rsidRPr="00D913FF">
        <w:rPr>
          <w:rFonts w:ascii="Times New Roman" w:eastAsia="Times New Roman" w:hAnsi="Times New Roman" w:cs="Times New Roman"/>
          <w:lang w:eastAsia="en-GB"/>
        </w:rPr>
        <w:t xml:space="preserve">at least </w:t>
      </w:r>
      <w:r w:rsidRPr="00D913FF">
        <w:rPr>
          <w:rFonts w:ascii="Times New Roman" w:eastAsia="Times New Roman" w:hAnsi="Times New Roman" w:cs="Times New Roman"/>
          <w:lang w:eastAsia="en-GB"/>
        </w:rPr>
        <w:t>post 4 weeks postnatally</w:t>
      </w:r>
      <w:r w:rsidR="00B603C9" w:rsidRPr="00D913FF">
        <w:rPr>
          <w:rFonts w:ascii="Times New Roman" w:eastAsia="Times New Roman" w:hAnsi="Times New Roman" w:cs="Times New Roman"/>
          <w:lang w:eastAsia="en-GB"/>
        </w:rPr>
        <w:t>,</w:t>
      </w:r>
      <w:r w:rsidR="005E3975" w:rsidRPr="00D913FF">
        <w:rPr>
          <w:rFonts w:ascii="Times New Roman" w:eastAsia="Times New Roman" w:hAnsi="Times New Roman" w:cs="Times New Roman"/>
          <w:lang w:eastAsia="en-GB"/>
        </w:rPr>
        <w:t xml:space="preserve"> </w:t>
      </w:r>
      <w:r w:rsidRPr="00D913FF">
        <w:rPr>
          <w:rFonts w:ascii="Times New Roman" w:eastAsia="Times New Roman" w:hAnsi="Times New Roman" w:cs="Times New Roman"/>
          <w:lang w:eastAsia="en-GB"/>
        </w:rPr>
        <w:t>where there is a live infant</w:t>
      </w:r>
      <w:r w:rsidR="00082DA2">
        <w:rPr>
          <w:rFonts w:ascii="Times New Roman" w:eastAsia="Times New Roman" w:hAnsi="Times New Roman" w:cs="Times New Roman"/>
          <w:lang w:eastAsia="en-GB"/>
        </w:rPr>
        <w:t>.</w:t>
      </w:r>
      <w:r w:rsidRPr="00D913FF">
        <w:rPr>
          <w:rFonts w:ascii="Times New Roman" w:eastAsia="Times New Roman" w:hAnsi="Times New Roman" w:cs="Times New Roman"/>
          <w:lang w:eastAsia="en-GB"/>
        </w:rPr>
        <w:t xml:space="preserve"> </w:t>
      </w:r>
      <w:r w:rsidR="004A048A">
        <w:rPr>
          <w:rFonts w:ascii="Times New Roman" w:eastAsia="Times New Roman" w:hAnsi="Times New Roman" w:cs="Times New Roman"/>
          <w:lang w:eastAsia="en-GB"/>
        </w:rPr>
        <w:t>Such an approach ensures clinicians can access the key information about effective interventions in a rapid and accessible way</w:t>
      </w:r>
      <w:r w:rsidR="004A048A">
        <w:rPr>
          <w:lang w:eastAsia="en-GB"/>
        </w:rPr>
        <w:t xml:space="preserve">. </w:t>
      </w:r>
      <w:r w:rsidR="004A048A" w:rsidRPr="00D913FF">
        <w:rPr>
          <w:rFonts w:ascii="Times New Roman" w:hAnsi="Times New Roman" w:cs="Times New Roman"/>
        </w:rPr>
        <w:t>Th</w:t>
      </w:r>
      <w:r w:rsidR="004A048A">
        <w:rPr>
          <w:rFonts w:ascii="Times New Roman" w:hAnsi="Times New Roman" w:cs="Times New Roman"/>
        </w:rPr>
        <w:t xml:space="preserve">is </w:t>
      </w:r>
      <w:proofErr w:type="gramStart"/>
      <w:r w:rsidR="004A048A">
        <w:rPr>
          <w:rFonts w:ascii="Times New Roman" w:hAnsi="Times New Roman" w:cs="Times New Roman"/>
        </w:rPr>
        <w:t xml:space="preserve">review </w:t>
      </w:r>
      <w:r w:rsidR="004A048A" w:rsidRPr="00D913FF">
        <w:rPr>
          <w:rFonts w:ascii="Times New Roman" w:hAnsi="Times New Roman" w:cs="Times New Roman"/>
        </w:rPr>
        <w:t xml:space="preserve"> </w:t>
      </w:r>
      <w:r w:rsidR="00562D8C" w:rsidRPr="00D913FF">
        <w:rPr>
          <w:rFonts w:ascii="Times New Roman" w:hAnsi="Times New Roman" w:cs="Times New Roman"/>
        </w:rPr>
        <w:t>also</w:t>
      </w:r>
      <w:proofErr w:type="gramEnd"/>
      <w:r w:rsidR="00562D8C" w:rsidRPr="00D913FF">
        <w:rPr>
          <w:rFonts w:ascii="Times New Roman" w:hAnsi="Times New Roman" w:cs="Times New Roman"/>
        </w:rPr>
        <w:t xml:space="preserve"> </w:t>
      </w:r>
      <w:r w:rsidR="004A048A">
        <w:rPr>
          <w:rFonts w:ascii="Times New Roman" w:hAnsi="Times New Roman" w:cs="Times New Roman"/>
        </w:rPr>
        <w:t xml:space="preserve">provides </w:t>
      </w:r>
      <w:r w:rsidR="00562D8C" w:rsidRPr="00D913FF">
        <w:rPr>
          <w:rFonts w:ascii="Times New Roman" w:hAnsi="Times New Roman" w:cs="Times New Roman"/>
        </w:rPr>
        <w:t xml:space="preserve">the potential for available evidence in relation to the effectiveness of psychosocial as well as </w:t>
      </w:r>
      <w:r w:rsidR="00D12EBC" w:rsidRPr="00D913FF">
        <w:rPr>
          <w:rFonts w:ascii="Times New Roman" w:hAnsi="Times New Roman" w:cs="Times New Roman"/>
        </w:rPr>
        <w:t>psychological interventions</w:t>
      </w:r>
      <w:r w:rsidR="00562D8C" w:rsidRPr="00D913FF">
        <w:rPr>
          <w:rFonts w:ascii="Times New Roman" w:hAnsi="Times New Roman" w:cs="Times New Roman"/>
        </w:rPr>
        <w:t xml:space="preserve"> for PTSDFC to be considered.  </w:t>
      </w:r>
    </w:p>
    <w:p w14:paraId="26326EC7" w14:textId="48F4789E" w:rsidR="003E75A9" w:rsidRPr="00D913FF" w:rsidRDefault="00362838" w:rsidP="003E75A9">
      <w:pPr>
        <w:autoSpaceDE w:val="0"/>
        <w:autoSpaceDN w:val="0"/>
        <w:adjustRightInd w:val="0"/>
        <w:spacing w:after="240" w:line="360" w:lineRule="auto"/>
        <w:rPr>
          <w:rFonts w:ascii="Times New Roman" w:hAnsi="Times New Roman" w:cs="Times New Roman"/>
        </w:rPr>
      </w:pPr>
      <w:r w:rsidRPr="00D913FF">
        <w:rPr>
          <w:rFonts w:ascii="Times New Roman" w:hAnsi="Times New Roman" w:cs="Times New Roman"/>
        </w:rPr>
        <w:lastRenderedPageBreak/>
        <w:t xml:space="preserve">In </w:t>
      </w:r>
      <w:r w:rsidR="00084AA5" w:rsidRPr="00D913FF">
        <w:rPr>
          <w:rFonts w:ascii="Times New Roman" w:hAnsi="Times New Roman" w:cs="Times New Roman"/>
        </w:rPr>
        <w:t>addition,</w:t>
      </w:r>
      <w:r w:rsidRPr="00D913FF">
        <w:rPr>
          <w:rFonts w:ascii="Times New Roman" w:hAnsi="Times New Roman" w:cs="Times New Roman"/>
        </w:rPr>
        <w:t xml:space="preserve"> if </w:t>
      </w:r>
      <w:r w:rsidR="003E75A9" w:rsidRPr="00D913FF">
        <w:rPr>
          <w:rFonts w:ascii="Times New Roman" w:hAnsi="Times New Roman" w:cs="Times New Roman"/>
        </w:rPr>
        <w:t xml:space="preserve">services are to be effective in engaging women in need, then there needs to be a clear understanding of what </w:t>
      </w:r>
      <w:r w:rsidR="001C0D92" w:rsidRPr="00D913FF">
        <w:rPr>
          <w:rFonts w:ascii="Times New Roman" w:hAnsi="Times New Roman" w:cs="Times New Roman"/>
        </w:rPr>
        <w:t xml:space="preserve">factors may act as barriers what may </w:t>
      </w:r>
      <w:r w:rsidR="003E75A9" w:rsidRPr="00D913FF">
        <w:rPr>
          <w:rFonts w:ascii="Times New Roman" w:hAnsi="Times New Roman" w:cs="Times New Roman"/>
        </w:rPr>
        <w:t>facilitate uptake of psychological care</w:t>
      </w:r>
      <w:r w:rsidR="001C0D92" w:rsidRPr="00D913FF">
        <w:rPr>
          <w:rFonts w:ascii="Times New Roman" w:hAnsi="Times New Roman" w:cs="Times New Roman"/>
        </w:rPr>
        <w:t>.</w:t>
      </w:r>
      <w:r w:rsidR="003E75A9" w:rsidRPr="00D913FF">
        <w:rPr>
          <w:rFonts w:ascii="Times New Roman" w:hAnsi="Times New Roman" w:cs="Times New Roman"/>
        </w:rPr>
        <w:t xml:space="preserve">   Hence a </w:t>
      </w:r>
      <w:r w:rsidR="00D12EBC" w:rsidRPr="00D913FF">
        <w:rPr>
          <w:rFonts w:ascii="Times New Roman" w:hAnsi="Times New Roman" w:cs="Times New Roman"/>
        </w:rPr>
        <w:t>met synthesis</w:t>
      </w:r>
      <w:r w:rsidR="003E75A9" w:rsidRPr="00D913FF">
        <w:rPr>
          <w:rFonts w:ascii="Times New Roman" w:hAnsi="Times New Roman" w:cs="Times New Roman"/>
        </w:rPr>
        <w:t xml:space="preserve"> of qualitative evidence concerning women’s experiences of and </w:t>
      </w:r>
      <w:r w:rsidR="001659F0" w:rsidRPr="00D913FF">
        <w:rPr>
          <w:rFonts w:ascii="Times New Roman" w:hAnsi="Times New Roman" w:cs="Times New Roman"/>
        </w:rPr>
        <w:t>how</w:t>
      </w:r>
      <w:r w:rsidR="003E75A9" w:rsidRPr="00D913FF">
        <w:rPr>
          <w:rFonts w:ascii="Times New Roman" w:hAnsi="Times New Roman" w:cs="Times New Roman"/>
        </w:rPr>
        <w:t xml:space="preserve"> psychological care following birth experienced as traumatic </w:t>
      </w:r>
      <w:r w:rsidR="001659F0" w:rsidRPr="00D913FF">
        <w:rPr>
          <w:rFonts w:ascii="Times New Roman" w:hAnsi="Times New Roman" w:cs="Times New Roman"/>
        </w:rPr>
        <w:t xml:space="preserve">should be provided </w:t>
      </w:r>
      <w:r w:rsidR="003E75A9" w:rsidRPr="00D913FF">
        <w:rPr>
          <w:rFonts w:ascii="Times New Roman" w:hAnsi="Times New Roman" w:cs="Times New Roman"/>
        </w:rPr>
        <w:t xml:space="preserve">is also required. </w:t>
      </w:r>
    </w:p>
    <w:p w14:paraId="28268E6D" w14:textId="77777777" w:rsidR="003E75A9" w:rsidRPr="00D913FF" w:rsidRDefault="003E75A9" w:rsidP="003E75A9">
      <w:pPr>
        <w:autoSpaceDE w:val="0"/>
        <w:autoSpaceDN w:val="0"/>
        <w:adjustRightInd w:val="0"/>
        <w:spacing w:after="240" w:line="360" w:lineRule="auto"/>
        <w:rPr>
          <w:rFonts w:ascii="Times New Roman" w:hAnsi="Times New Roman" w:cs="Times New Roman"/>
          <w:b/>
          <w:u w:val="single"/>
        </w:rPr>
      </w:pPr>
    </w:p>
    <w:p w14:paraId="77D07CAA" w14:textId="77777777" w:rsidR="003E75A9" w:rsidRPr="00D913FF" w:rsidRDefault="003E75A9" w:rsidP="003E75A9">
      <w:pPr>
        <w:spacing w:line="360" w:lineRule="auto"/>
        <w:outlineLvl w:val="0"/>
        <w:rPr>
          <w:rFonts w:ascii="Times New Roman" w:hAnsi="Times New Roman" w:cs="Times New Roman"/>
          <w:b/>
          <w:u w:val="single"/>
        </w:rPr>
      </w:pPr>
      <w:r w:rsidRPr="00D913FF">
        <w:rPr>
          <w:rFonts w:ascii="Times New Roman" w:hAnsi="Times New Roman" w:cs="Times New Roman"/>
          <w:b/>
          <w:u w:val="single"/>
        </w:rPr>
        <w:t>Objectives</w:t>
      </w:r>
    </w:p>
    <w:p w14:paraId="144B84B0" w14:textId="77777777" w:rsidR="003E75A9" w:rsidRPr="00D913FF" w:rsidRDefault="003E75A9" w:rsidP="003E75A9">
      <w:pPr>
        <w:spacing w:line="360" w:lineRule="auto"/>
        <w:outlineLvl w:val="0"/>
        <w:rPr>
          <w:rFonts w:ascii="Times New Roman" w:hAnsi="Times New Roman" w:cs="Times New Roman"/>
          <w:b/>
          <w:u w:val="single"/>
        </w:rPr>
      </w:pPr>
    </w:p>
    <w:p w14:paraId="302E2264" w14:textId="484AA8CB" w:rsidR="003E75A9" w:rsidRPr="00D913FF" w:rsidRDefault="003E75A9" w:rsidP="003E75A9">
      <w:pPr>
        <w:pStyle w:val="ListParagraph"/>
        <w:numPr>
          <w:ilvl w:val="0"/>
          <w:numId w:val="1"/>
        </w:numPr>
        <w:spacing w:line="360" w:lineRule="auto"/>
        <w:rPr>
          <w:rFonts w:ascii="Times New Roman" w:hAnsi="Times New Roman" w:cs="Times New Roman"/>
        </w:rPr>
      </w:pPr>
      <w:r w:rsidRPr="00D913FF">
        <w:rPr>
          <w:rFonts w:ascii="Times New Roman" w:hAnsi="Times New Roman" w:cs="Times New Roman"/>
        </w:rPr>
        <w:t xml:space="preserve">To </w:t>
      </w:r>
      <w:r w:rsidR="004D2B60" w:rsidRPr="00D913FF">
        <w:rPr>
          <w:rFonts w:ascii="Times New Roman" w:hAnsi="Times New Roman" w:cs="Times New Roman"/>
        </w:rPr>
        <w:t xml:space="preserve">evaluate </w:t>
      </w:r>
      <w:r w:rsidRPr="00D913FF">
        <w:rPr>
          <w:rFonts w:ascii="Times New Roman" w:hAnsi="Times New Roman" w:cs="Times New Roman"/>
        </w:rPr>
        <w:t xml:space="preserve">the literature on psychological interventions for PTSD following childbirth </w:t>
      </w:r>
      <w:r w:rsidR="00851512" w:rsidRPr="00D913FF">
        <w:rPr>
          <w:rFonts w:ascii="Times New Roman" w:hAnsi="Times New Roman" w:cs="Times New Roman"/>
        </w:rPr>
        <w:t xml:space="preserve">in terms </w:t>
      </w:r>
      <w:r w:rsidR="006D698A" w:rsidRPr="00D913FF">
        <w:rPr>
          <w:rFonts w:ascii="Times New Roman" w:hAnsi="Times New Roman" w:cs="Times New Roman"/>
        </w:rPr>
        <w:t>of clinical</w:t>
      </w:r>
      <w:r w:rsidRPr="00D913FF">
        <w:rPr>
          <w:rFonts w:ascii="Times New Roman" w:hAnsi="Times New Roman" w:cs="Times New Roman"/>
        </w:rPr>
        <w:t xml:space="preserve"> effective</w:t>
      </w:r>
      <w:r w:rsidR="00851512" w:rsidRPr="00D913FF">
        <w:rPr>
          <w:rFonts w:ascii="Times New Roman" w:hAnsi="Times New Roman" w:cs="Times New Roman"/>
        </w:rPr>
        <w:t>ness</w:t>
      </w:r>
      <w:r w:rsidR="003E21BA" w:rsidRPr="00D913FF">
        <w:rPr>
          <w:rFonts w:ascii="Times New Roman" w:hAnsi="Times New Roman" w:cs="Times New Roman"/>
        </w:rPr>
        <w:t>.</w:t>
      </w:r>
      <w:r w:rsidRPr="00D913FF">
        <w:rPr>
          <w:rFonts w:ascii="Times New Roman" w:hAnsi="Times New Roman" w:cs="Times New Roman"/>
        </w:rPr>
        <w:t xml:space="preserve"> </w:t>
      </w:r>
      <w:r w:rsidR="001C4E28" w:rsidRPr="00D913FF">
        <w:rPr>
          <w:rFonts w:ascii="Times New Roman" w:hAnsi="Times New Roman" w:cs="Times New Roman"/>
        </w:rPr>
        <w:t xml:space="preserve"> </w:t>
      </w:r>
    </w:p>
    <w:p w14:paraId="74EA109F" w14:textId="4E6369DD" w:rsidR="003E75A9" w:rsidRPr="00D913FF" w:rsidRDefault="003E75A9" w:rsidP="003E75A9">
      <w:pPr>
        <w:pStyle w:val="ListParagraph"/>
        <w:numPr>
          <w:ilvl w:val="0"/>
          <w:numId w:val="1"/>
        </w:numPr>
        <w:spacing w:line="360" w:lineRule="auto"/>
        <w:rPr>
          <w:rFonts w:ascii="Times New Roman" w:hAnsi="Times New Roman" w:cs="Times New Roman"/>
        </w:rPr>
      </w:pPr>
      <w:r w:rsidRPr="00D913FF">
        <w:rPr>
          <w:rFonts w:ascii="Times New Roman" w:hAnsi="Times New Roman" w:cs="Times New Roman"/>
        </w:rPr>
        <w:t xml:space="preserve">To synthesise the qualitative literature on the </w:t>
      </w:r>
      <w:r w:rsidR="00BE49C7" w:rsidRPr="00D913FF">
        <w:rPr>
          <w:rFonts w:ascii="Times New Roman" w:hAnsi="Times New Roman" w:cs="Times New Roman"/>
        </w:rPr>
        <w:t xml:space="preserve">barriers </w:t>
      </w:r>
      <w:r w:rsidRPr="00D913FF">
        <w:rPr>
          <w:rFonts w:ascii="Times New Roman" w:hAnsi="Times New Roman" w:cs="Times New Roman"/>
        </w:rPr>
        <w:t xml:space="preserve">and </w:t>
      </w:r>
      <w:r w:rsidR="00D12EBC" w:rsidRPr="00D913FF">
        <w:rPr>
          <w:rFonts w:ascii="Times New Roman" w:hAnsi="Times New Roman" w:cs="Times New Roman"/>
        </w:rPr>
        <w:t>facilitators to</w:t>
      </w:r>
      <w:r w:rsidRPr="00D913FF">
        <w:rPr>
          <w:rFonts w:ascii="Times New Roman" w:hAnsi="Times New Roman" w:cs="Times New Roman"/>
        </w:rPr>
        <w:t xml:space="preserve"> uptake of interventions/care for PTSDFC</w:t>
      </w:r>
      <w:r w:rsidR="003E21BA" w:rsidRPr="00D913FF">
        <w:rPr>
          <w:rFonts w:ascii="Times New Roman" w:hAnsi="Times New Roman" w:cs="Times New Roman"/>
        </w:rPr>
        <w:t>.</w:t>
      </w:r>
      <w:r w:rsidRPr="00D913FF">
        <w:rPr>
          <w:rFonts w:ascii="Times New Roman" w:hAnsi="Times New Roman" w:cs="Times New Roman"/>
        </w:rPr>
        <w:t xml:space="preserve"> </w:t>
      </w:r>
    </w:p>
    <w:p w14:paraId="528C89BD" w14:textId="77777777" w:rsidR="003E75A9" w:rsidRPr="00D913FF" w:rsidRDefault="003E75A9" w:rsidP="003E75A9">
      <w:pPr>
        <w:spacing w:line="360" w:lineRule="auto"/>
        <w:rPr>
          <w:rFonts w:ascii="Times New Roman" w:hAnsi="Times New Roman" w:cs="Times New Roman"/>
          <w:b/>
          <w:u w:val="single"/>
        </w:rPr>
      </w:pPr>
    </w:p>
    <w:p w14:paraId="748CF9BD" w14:textId="7A7067C2" w:rsidR="003E75A9" w:rsidRPr="00D913FF" w:rsidRDefault="003E75A9" w:rsidP="00C0768F">
      <w:pPr>
        <w:spacing w:line="360" w:lineRule="auto"/>
        <w:ind w:left="3600"/>
        <w:rPr>
          <w:rFonts w:ascii="Times New Roman" w:hAnsi="Times New Roman" w:cs="Times New Roman"/>
          <w:b/>
          <w:u w:val="single"/>
        </w:rPr>
      </w:pPr>
      <w:r w:rsidRPr="00D913FF">
        <w:rPr>
          <w:rFonts w:ascii="Times New Roman" w:hAnsi="Times New Roman" w:cs="Times New Roman"/>
          <w:b/>
          <w:u w:val="single"/>
        </w:rPr>
        <w:t>Method</w:t>
      </w:r>
    </w:p>
    <w:p w14:paraId="45496B2C" w14:textId="641917D8" w:rsidR="00A705B4" w:rsidRPr="00D913FF" w:rsidRDefault="00A705B4" w:rsidP="00364D8C">
      <w:pPr>
        <w:spacing w:line="360" w:lineRule="auto"/>
        <w:ind w:left="1440" w:firstLine="720"/>
        <w:rPr>
          <w:rFonts w:ascii="Times New Roman" w:hAnsi="Times New Roman" w:cs="Times New Roman"/>
          <w:b/>
          <w:u w:val="single"/>
        </w:rPr>
      </w:pPr>
      <w:r w:rsidRPr="00D913FF">
        <w:rPr>
          <w:rFonts w:ascii="Times New Roman" w:hAnsi="Times New Roman" w:cs="Times New Roman"/>
          <w:b/>
          <w:u w:val="single"/>
        </w:rPr>
        <w:t xml:space="preserve">Review and Metasynthesis Protocol </w:t>
      </w:r>
    </w:p>
    <w:p w14:paraId="6D2AA07D" w14:textId="3ECA0D0A" w:rsidR="00C0768F" w:rsidRPr="00D913FF" w:rsidRDefault="003047D0" w:rsidP="003E75A9">
      <w:pPr>
        <w:spacing w:line="360" w:lineRule="auto"/>
        <w:rPr>
          <w:rFonts w:ascii="Times New Roman" w:hAnsi="Times New Roman" w:cs="Times New Roman"/>
        </w:rPr>
      </w:pPr>
      <w:r w:rsidRPr="00D913FF">
        <w:rPr>
          <w:rFonts w:ascii="Times New Roman" w:hAnsi="Times New Roman" w:cs="Times New Roman"/>
        </w:rPr>
        <w:t xml:space="preserve">The </w:t>
      </w:r>
      <w:r w:rsidR="00D12EBC" w:rsidRPr="00D913FF">
        <w:rPr>
          <w:rFonts w:ascii="Times New Roman" w:hAnsi="Times New Roman" w:cs="Times New Roman"/>
        </w:rPr>
        <w:t xml:space="preserve">combined </w:t>
      </w:r>
      <w:r w:rsidRPr="00D913FF">
        <w:rPr>
          <w:rFonts w:ascii="Times New Roman" w:hAnsi="Times New Roman" w:cs="Times New Roman"/>
        </w:rPr>
        <w:t xml:space="preserve">review </w:t>
      </w:r>
      <w:r w:rsidR="001D017D" w:rsidRPr="00D913FF">
        <w:rPr>
          <w:rFonts w:ascii="Times New Roman" w:hAnsi="Times New Roman" w:cs="Times New Roman"/>
        </w:rPr>
        <w:t xml:space="preserve">and metasynthesis </w:t>
      </w:r>
      <w:r w:rsidRPr="00D913FF">
        <w:rPr>
          <w:rFonts w:ascii="Times New Roman" w:hAnsi="Times New Roman" w:cs="Times New Roman"/>
        </w:rPr>
        <w:t xml:space="preserve">protocol was </w:t>
      </w:r>
      <w:r w:rsidR="00D12EBC" w:rsidRPr="00D913FF">
        <w:rPr>
          <w:rFonts w:ascii="Times New Roman" w:hAnsi="Times New Roman" w:cs="Times New Roman"/>
        </w:rPr>
        <w:t>registered on PROSPERO</w:t>
      </w:r>
      <w:r w:rsidRPr="00D913FF">
        <w:rPr>
          <w:rFonts w:ascii="Times New Roman" w:hAnsi="Times New Roman" w:cs="Times New Roman"/>
        </w:rPr>
        <w:t xml:space="preserve"> (International Prospective Register of Systematic Reviews) (CRD</w:t>
      </w:r>
      <w:r w:rsidR="00C0768F" w:rsidRPr="00D913FF">
        <w:rPr>
          <w:rFonts w:ascii="Times New Roman" w:hAnsi="Times New Roman" w:cs="Times New Roman"/>
        </w:rPr>
        <w:t xml:space="preserve"> 112728</w:t>
      </w:r>
      <w:r w:rsidRPr="00D913FF">
        <w:rPr>
          <w:rFonts w:ascii="Times New Roman" w:hAnsi="Times New Roman" w:cs="Times New Roman"/>
        </w:rPr>
        <w:t>)</w:t>
      </w:r>
      <w:r w:rsidR="00531DB1" w:rsidRPr="00D913FF">
        <w:rPr>
          <w:rFonts w:ascii="Times New Roman" w:hAnsi="Times New Roman" w:cs="Times New Roman"/>
        </w:rPr>
        <w:t xml:space="preserve">. </w:t>
      </w:r>
      <w:r w:rsidR="00090F93" w:rsidRPr="00D913FF">
        <w:rPr>
          <w:rFonts w:ascii="Times New Roman" w:hAnsi="Times New Roman" w:cs="Times New Roman"/>
        </w:rPr>
        <w:t>Quantitative r</w:t>
      </w:r>
      <w:r w:rsidR="00531DB1" w:rsidRPr="00D913FF">
        <w:rPr>
          <w:rFonts w:ascii="Times New Roman" w:hAnsi="Times New Roman" w:cs="Times New Roman"/>
        </w:rPr>
        <w:t>eporting was guided by Preferred Reporting Items for Systematic Reviews and Metaanalyses (PRISMA)</w:t>
      </w:r>
      <w:r w:rsidR="003E5B6B"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371/journal.pmed.1000100","ISBN":"2006062298","ISSN":"15491277","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 - a reporting guideline published in 1999 - 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 prisma-statement.org/) should be helpful resources to improve reporting of systematic reviews and metaanalyses. © 2009 Liberati et al.","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title":"The PRISMA statement for reporting systematic reviews and meta-analyses of studies that evaluate health care interventions: Explanation and elaboration","type":"article-journal","volume":"6"},"uris":["http://www.mendeley.com/documents/?uuid=3eba7e63-3cde-4b39-8ebc-788ac2263373"]}],"mendeley":{"formattedCitation":"(Liberati et al., 2009)","plainTextFormattedCitation":"(Liberati et al., 2009)","previouslyFormattedCitation":"(Liberati et al., 2009)"},"properties":{"noteIndex":0},"schema":"https://github.com/citation-style-language/schema/raw/master/csl-citation.json"}</w:instrText>
      </w:r>
      <w:r w:rsidR="003E5B6B" w:rsidRPr="00D913FF">
        <w:rPr>
          <w:rFonts w:ascii="Times New Roman" w:hAnsi="Times New Roman" w:cs="Times New Roman"/>
        </w:rPr>
        <w:fldChar w:fldCharType="separate"/>
      </w:r>
      <w:r w:rsidR="003E5B6B" w:rsidRPr="00D913FF">
        <w:rPr>
          <w:rFonts w:ascii="Times New Roman" w:hAnsi="Times New Roman" w:cs="Times New Roman"/>
          <w:noProof/>
        </w:rPr>
        <w:t>(Liberati et al., 2009)</w:t>
      </w:r>
      <w:r w:rsidR="003E5B6B" w:rsidRPr="00D913FF">
        <w:rPr>
          <w:rFonts w:ascii="Times New Roman" w:hAnsi="Times New Roman" w:cs="Times New Roman"/>
        </w:rPr>
        <w:fldChar w:fldCharType="end"/>
      </w:r>
      <w:r w:rsidR="00531DB1" w:rsidRPr="00D913FF">
        <w:rPr>
          <w:rFonts w:ascii="Times New Roman" w:hAnsi="Times New Roman" w:cs="Times New Roman"/>
        </w:rPr>
        <w:t>.</w:t>
      </w:r>
    </w:p>
    <w:p w14:paraId="45AC82F0" w14:textId="0102896B" w:rsidR="003E75A9" w:rsidRPr="00D913FF" w:rsidRDefault="00C0768F" w:rsidP="00531DB1">
      <w:pPr>
        <w:spacing w:line="360" w:lineRule="auto"/>
        <w:rPr>
          <w:rFonts w:ascii="Times New Roman" w:hAnsi="Times New Roman" w:cs="Times New Roman"/>
        </w:rPr>
      </w:pPr>
      <w:r w:rsidRPr="00D913FF">
        <w:rPr>
          <w:rFonts w:ascii="Times New Roman" w:hAnsi="Times New Roman" w:cs="Times New Roman"/>
        </w:rPr>
        <w:t xml:space="preserve">                                                            </w:t>
      </w:r>
    </w:p>
    <w:p w14:paraId="136ED544" w14:textId="77777777" w:rsidR="00531DB1" w:rsidRPr="00D913FF" w:rsidRDefault="00531DB1" w:rsidP="00364D8C">
      <w:pPr>
        <w:spacing w:line="360" w:lineRule="auto"/>
        <w:ind w:left="2880" w:firstLine="720"/>
        <w:rPr>
          <w:rFonts w:ascii="Times New Roman" w:hAnsi="Times New Roman" w:cs="Times New Roman"/>
          <w:b/>
          <w:u w:val="single"/>
        </w:rPr>
      </w:pPr>
      <w:r w:rsidRPr="00D913FF">
        <w:rPr>
          <w:rFonts w:ascii="Times New Roman" w:hAnsi="Times New Roman" w:cs="Times New Roman"/>
          <w:b/>
          <w:u w:val="single"/>
        </w:rPr>
        <w:t>Search Strategy</w:t>
      </w:r>
    </w:p>
    <w:p w14:paraId="1DF84568" w14:textId="473D5C40" w:rsidR="00531DB1" w:rsidRPr="00D913FF" w:rsidRDefault="00531DB1" w:rsidP="00531DB1">
      <w:pPr>
        <w:spacing w:line="360" w:lineRule="auto"/>
        <w:rPr>
          <w:rFonts w:ascii="Times New Roman" w:hAnsi="Times New Roman" w:cs="Times New Roman"/>
        </w:rPr>
      </w:pPr>
      <w:r w:rsidRPr="00D913FF">
        <w:rPr>
          <w:rFonts w:ascii="Times New Roman" w:hAnsi="Times New Roman" w:cs="Times New Roman"/>
        </w:rPr>
        <w:t>Web of Knowledge, CINAHL, MEDLINE, PSYCINFO, the Cochrane Central Register of Controlled Trials (CENTRAL), OpenGrey, UKCTG, and the ISRCTN were consulted to include refereed journal articles published in English up to 30</w:t>
      </w:r>
      <w:r w:rsidRPr="00D913FF">
        <w:rPr>
          <w:rFonts w:ascii="Times New Roman" w:hAnsi="Times New Roman" w:cs="Times New Roman"/>
          <w:vertAlign w:val="superscript"/>
        </w:rPr>
        <w:t>th</w:t>
      </w:r>
      <w:r w:rsidRPr="00D913FF">
        <w:rPr>
          <w:rFonts w:ascii="Times New Roman" w:hAnsi="Times New Roman" w:cs="Times New Roman"/>
        </w:rPr>
        <w:t xml:space="preserve"> April 2019</w:t>
      </w:r>
      <w:r w:rsidR="00234F40">
        <w:rPr>
          <w:rFonts w:ascii="Times New Roman" w:hAnsi="Times New Roman" w:cs="Times New Roman"/>
        </w:rPr>
        <w:t xml:space="preserve"> and updated on 21</w:t>
      </w:r>
      <w:r w:rsidR="00234F40" w:rsidRPr="00234F40">
        <w:rPr>
          <w:rFonts w:ascii="Times New Roman" w:hAnsi="Times New Roman" w:cs="Times New Roman"/>
          <w:vertAlign w:val="superscript"/>
        </w:rPr>
        <w:t>st</w:t>
      </w:r>
      <w:r w:rsidR="00234F40">
        <w:rPr>
          <w:rFonts w:ascii="Times New Roman" w:hAnsi="Times New Roman" w:cs="Times New Roman"/>
        </w:rPr>
        <w:t xml:space="preserve"> October 2020</w:t>
      </w:r>
      <w:r w:rsidRPr="00D913FF">
        <w:rPr>
          <w:rFonts w:ascii="Times New Roman" w:hAnsi="Times New Roman" w:cs="Times New Roman"/>
        </w:rPr>
        <w:t xml:space="preserve">.  Following consultation within a multi-disciplinary team which included a consultant clinical psychologist in perinatal mental health,  a general practitioner and a consultant obstetrician, a series of search terms were devised and consisted of the following: </w:t>
      </w:r>
      <w:r w:rsidR="00B128FC">
        <w:rPr>
          <w:rFonts w:ascii="Times New Roman" w:hAnsi="Times New Roman" w:cs="Times New Roman"/>
        </w:rPr>
        <w:t>(</w:t>
      </w:r>
      <w:r w:rsidRPr="00D913FF">
        <w:rPr>
          <w:rFonts w:ascii="Times New Roman" w:hAnsi="Times New Roman" w:cs="Times New Roman"/>
        </w:rPr>
        <w:t xml:space="preserve">(PTSD OR Posttraumatic OR Trauma* OR 'Post traumatic' OR post-traumatic) AND (Childbirth OR birth OR labour OR labor OR Delivery OR postnatal OR Perinatal OR postpartum) AND (Intervention OR Psycho* OR EMDR OR 'eye movement' OR counselling OR counseling OR CBT OR cognitive OR therapy OR Debrief*)). References lists were hand searched for any relevant papers. This process was checked with another researcher (PS). </w:t>
      </w:r>
    </w:p>
    <w:p w14:paraId="588B66FE" w14:textId="77777777" w:rsidR="00531DB1" w:rsidRPr="00D913FF" w:rsidRDefault="00531DB1" w:rsidP="00531DB1">
      <w:pPr>
        <w:spacing w:line="360" w:lineRule="auto"/>
        <w:rPr>
          <w:rFonts w:ascii="Times New Roman" w:hAnsi="Times New Roman" w:cs="Times New Roman"/>
        </w:rPr>
      </w:pPr>
    </w:p>
    <w:p w14:paraId="76FB11A9" w14:textId="77777777" w:rsidR="00531DB1" w:rsidRPr="00D913FF" w:rsidRDefault="00531DB1" w:rsidP="00531DB1">
      <w:pPr>
        <w:spacing w:line="360" w:lineRule="auto"/>
        <w:rPr>
          <w:rFonts w:ascii="Times New Roman" w:hAnsi="Times New Roman" w:cs="Times New Roman"/>
          <w:b/>
        </w:rPr>
      </w:pPr>
      <w:r w:rsidRPr="00D913FF">
        <w:rPr>
          <w:rFonts w:ascii="Times New Roman" w:hAnsi="Times New Roman" w:cs="Times New Roman"/>
        </w:rPr>
        <w:t xml:space="preserve">  </w:t>
      </w:r>
      <w:r w:rsidRPr="00D913FF">
        <w:rPr>
          <w:rFonts w:ascii="Times New Roman" w:hAnsi="Times New Roman" w:cs="Times New Roman"/>
        </w:rPr>
        <w:tab/>
      </w:r>
      <w:r w:rsidRPr="00D913FF">
        <w:rPr>
          <w:rFonts w:ascii="Times New Roman" w:hAnsi="Times New Roman" w:cs="Times New Roman"/>
        </w:rPr>
        <w:tab/>
      </w:r>
      <w:r w:rsidRPr="00D913FF">
        <w:rPr>
          <w:rFonts w:ascii="Times New Roman" w:hAnsi="Times New Roman" w:cs="Times New Roman"/>
        </w:rPr>
        <w:tab/>
      </w:r>
      <w:r w:rsidRPr="00D913FF">
        <w:rPr>
          <w:rFonts w:ascii="Times New Roman" w:hAnsi="Times New Roman" w:cs="Times New Roman"/>
        </w:rPr>
        <w:tab/>
      </w:r>
      <w:r w:rsidRPr="00D913FF">
        <w:rPr>
          <w:rFonts w:ascii="Times New Roman" w:hAnsi="Times New Roman" w:cs="Times New Roman"/>
          <w:b/>
        </w:rPr>
        <w:t>Inclusion and Exclusion Criteria</w:t>
      </w:r>
    </w:p>
    <w:p w14:paraId="18E1761C" w14:textId="77777777" w:rsidR="00531DB1" w:rsidRPr="00D913FF" w:rsidRDefault="00531DB1" w:rsidP="00531DB1">
      <w:pPr>
        <w:spacing w:line="360" w:lineRule="auto"/>
        <w:rPr>
          <w:rFonts w:ascii="Times New Roman" w:hAnsi="Times New Roman" w:cs="Times New Roman"/>
        </w:rPr>
      </w:pPr>
      <w:r w:rsidRPr="00D913FF">
        <w:rPr>
          <w:rFonts w:ascii="Times New Roman" w:hAnsi="Times New Roman" w:cs="Times New Roman"/>
        </w:rPr>
        <w:t>For the first objective, quantitative papers were included according to the following criteria organised according to PICO headings.</w:t>
      </w:r>
    </w:p>
    <w:p w14:paraId="1C7CD170" w14:textId="13DB6D55" w:rsidR="00531DB1" w:rsidRPr="00D913FF" w:rsidRDefault="00531DB1" w:rsidP="00531DB1">
      <w:pPr>
        <w:spacing w:line="360" w:lineRule="auto"/>
        <w:rPr>
          <w:rFonts w:ascii="Times New Roman" w:hAnsi="Times New Roman" w:cs="Times New Roman"/>
        </w:rPr>
      </w:pPr>
      <w:r w:rsidRPr="00D913FF">
        <w:rPr>
          <w:rFonts w:ascii="Times New Roman" w:hAnsi="Times New Roman" w:cs="Times New Roman"/>
        </w:rPr>
        <w:t xml:space="preserve">Participants: Women who had given birth </w:t>
      </w:r>
      <w:r w:rsidR="001C0D92" w:rsidRPr="00D913FF">
        <w:rPr>
          <w:rFonts w:ascii="Times New Roman" w:hAnsi="Times New Roman" w:cs="Times New Roman"/>
        </w:rPr>
        <w:t xml:space="preserve">to a live baby </w:t>
      </w:r>
      <w:r w:rsidRPr="00D913FF">
        <w:rPr>
          <w:rFonts w:ascii="Times New Roman" w:hAnsi="Times New Roman" w:cs="Times New Roman"/>
        </w:rPr>
        <w:t xml:space="preserve">and showed symptoms of post traumatic stress disorder as measured at four or more weeks after childbirth. To be included, it was also essential that baseline PTSD symptoms (on or after 4 weeks since the birth) prior to the intervention. It was also essential that the study sample overall was symptomatic prior to intervention.  </w:t>
      </w:r>
    </w:p>
    <w:p w14:paraId="7B7B712D" w14:textId="1E354B60" w:rsidR="00531DB1" w:rsidRPr="00D913FF" w:rsidRDefault="00531DB1" w:rsidP="00531DB1">
      <w:pPr>
        <w:spacing w:line="360" w:lineRule="auto"/>
        <w:rPr>
          <w:rFonts w:ascii="Times New Roman" w:hAnsi="Times New Roman" w:cs="Times New Roman"/>
          <w:u w:val="single"/>
        </w:rPr>
      </w:pPr>
      <w:r w:rsidRPr="00D913FF">
        <w:rPr>
          <w:rFonts w:ascii="Times New Roman" w:hAnsi="Times New Roman" w:cs="Times New Roman"/>
        </w:rPr>
        <w:t xml:space="preserve">Intervention:  Studies that investigated the use of a psychological or psychosocial intervention for PTSDFC.  </w:t>
      </w:r>
      <w:r w:rsidRPr="00D913FF">
        <w:rPr>
          <w:rFonts w:ascii="Times New Roman" w:hAnsi="Times New Roman" w:cs="Times New Roman"/>
          <w:u w:val="single"/>
        </w:rPr>
        <w:t xml:space="preserve">Acceptable interventions were defined as </w:t>
      </w:r>
      <w:r w:rsidR="00D12EBC" w:rsidRPr="00D913FF">
        <w:rPr>
          <w:rFonts w:ascii="Times New Roman" w:hAnsi="Times New Roman" w:cs="Times New Roman"/>
          <w:u w:val="single"/>
        </w:rPr>
        <w:t>follows:</w:t>
      </w:r>
      <w:r w:rsidRPr="00D913FF">
        <w:rPr>
          <w:rFonts w:ascii="Times New Roman" w:hAnsi="Times New Roman" w:cs="Times New Roman"/>
          <w:u w:val="single"/>
        </w:rPr>
        <w:t xml:space="preserve"> </w:t>
      </w:r>
      <w:r w:rsidR="00D12EBC" w:rsidRPr="00D913FF">
        <w:rPr>
          <w:rFonts w:ascii="Times New Roman" w:hAnsi="Times New Roman" w:cs="Times New Roman"/>
          <w:u w:val="single"/>
        </w:rPr>
        <w:t>Non-pharmacological</w:t>
      </w:r>
      <w:r w:rsidRPr="00D913FF">
        <w:rPr>
          <w:rFonts w:ascii="Times New Roman" w:hAnsi="Times New Roman" w:cs="Times New Roman"/>
          <w:u w:val="single"/>
        </w:rPr>
        <w:t xml:space="preserve"> interventions </w:t>
      </w:r>
      <w:r w:rsidR="00D12EBC" w:rsidRPr="00D913FF">
        <w:rPr>
          <w:rFonts w:ascii="Times New Roman" w:hAnsi="Times New Roman" w:cs="Times New Roman"/>
          <w:u w:val="single"/>
        </w:rPr>
        <w:t>targeting reduction</w:t>
      </w:r>
      <w:r w:rsidRPr="00D913FF">
        <w:rPr>
          <w:rFonts w:ascii="Times New Roman" w:hAnsi="Times New Roman" w:cs="Times New Roman"/>
          <w:u w:val="single"/>
        </w:rPr>
        <w:t xml:space="preserve"> of PTSD </w:t>
      </w:r>
      <w:r w:rsidR="00D12EBC" w:rsidRPr="00D913FF">
        <w:rPr>
          <w:rFonts w:ascii="Times New Roman" w:hAnsi="Times New Roman" w:cs="Times New Roman"/>
          <w:u w:val="single"/>
        </w:rPr>
        <w:t>symptoms and</w:t>
      </w:r>
      <w:r w:rsidRPr="00D913FF">
        <w:rPr>
          <w:rFonts w:ascii="Times New Roman" w:hAnsi="Times New Roman" w:cs="Times New Roman"/>
          <w:u w:val="single"/>
        </w:rPr>
        <w:t xml:space="preserve"> based on a psychological </w:t>
      </w:r>
      <w:r w:rsidR="00D12EBC" w:rsidRPr="00D913FF">
        <w:rPr>
          <w:rFonts w:ascii="Times New Roman" w:hAnsi="Times New Roman" w:cs="Times New Roman"/>
          <w:u w:val="single"/>
        </w:rPr>
        <w:t>method including but</w:t>
      </w:r>
      <w:r w:rsidRPr="00D913FF">
        <w:rPr>
          <w:rFonts w:ascii="Times New Roman" w:hAnsi="Times New Roman" w:cs="Times New Roman"/>
          <w:u w:val="single"/>
        </w:rPr>
        <w:t xml:space="preserve"> not limited to:</w:t>
      </w:r>
    </w:p>
    <w:p w14:paraId="49B1D417" w14:textId="77777777" w:rsidR="00531DB1" w:rsidRPr="00D913FF" w:rsidRDefault="00531DB1" w:rsidP="00CA24C3">
      <w:pPr>
        <w:autoSpaceDE w:val="0"/>
        <w:autoSpaceDN w:val="0"/>
        <w:adjustRightInd w:val="0"/>
        <w:spacing w:line="360" w:lineRule="auto"/>
        <w:rPr>
          <w:rFonts w:ascii="Times New Roman" w:hAnsi="Times New Roman" w:cs="Times New Roman"/>
          <w:u w:val="single"/>
        </w:rPr>
      </w:pPr>
      <w:r w:rsidRPr="00D913FF">
        <w:rPr>
          <w:rFonts w:ascii="Times New Roman" w:hAnsi="Times New Roman" w:cs="Times New Roman"/>
          <w:u w:val="single"/>
        </w:rPr>
        <w:t>1. Trauma focused cognitive behavioural therapy (TFCBT)</w:t>
      </w:r>
    </w:p>
    <w:p w14:paraId="178CFA33" w14:textId="77777777" w:rsidR="00BE1C29" w:rsidRDefault="00531DB1" w:rsidP="00CA24C3">
      <w:pPr>
        <w:autoSpaceDE w:val="0"/>
        <w:autoSpaceDN w:val="0"/>
        <w:adjustRightInd w:val="0"/>
        <w:spacing w:line="360" w:lineRule="auto"/>
        <w:rPr>
          <w:rFonts w:ascii="Times New Roman" w:hAnsi="Times New Roman" w:cs="Times New Roman"/>
          <w:u w:val="single"/>
        </w:rPr>
      </w:pPr>
      <w:r w:rsidRPr="00D913FF">
        <w:rPr>
          <w:rFonts w:ascii="Times New Roman" w:hAnsi="Times New Roman" w:cs="Times New Roman"/>
          <w:u w:val="single"/>
        </w:rPr>
        <w:t xml:space="preserve">2. Exposure (therapy) </w:t>
      </w:r>
    </w:p>
    <w:p w14:paraId="4622633A" w14:textId="7527EBC6" w:rsidR="00531DB1" w:rsidRPr="00D913FF" w:rsidRDefault="00531DB1" w:rsidP="00CA24C3">
      <w:pPr>
        <w:autoSpaceDE w:val="0"/>
        <w:autoSpaceDN w:val="0"/>
        <w:adjustRightInd w:val="0"/>
        <w:spacing w:line="360" w:lineRule="auto"/>
        <w:rPr>
          <w:rFonts w:ascii="Times New Roman" w:hAnsi="Times New Roman" w:cs="Times New Roman"/>
          <w:u w:val="single"/>
        </w:rPr>
      </w:pPr>
      <w:r w:rsidRPr="00D913FF">
        <w:rPr>
          <w:rFonts w:ascii="Times New Roman" w:hAnsi="Times New Roman" w:cs="Times New Roman"/>
          <w:u w:val="single"/>
        </w:rPr>
        <w:t>3. Eye Movement Desensitisation Reprocessing (EMDR)</w:t>
      </w:r>
    </w:p>
    <w:p w14:paraId="30457EFD" w14:textId="77777777" w:rsidR="00531DB1" w:rsidRPr="00D913FF" w:rsidRDefault="00531DB1" w:rsidP="00CA24C3">
      <w:pPr>
        <w:autoSpaceDE w:val="0"/>
        <w:autoSpaceDN w:val="0"/>
        <w:adjustRightInd w:val="0"/>
        <w:spacing w:line="360" w:lineRule="auto"/>
        <w:rPr>
          <w:rFonts w:ascii="Times New Roman" w:hAnsi="Times New Roman" w:cs="Times New Roman"/>
          <w:u w:val="single"/>
        </w:rPr>
      </w:pPr>
      <w:r w:rsidRPr="00D913FF">
        <w:rPr>
          <w:rFonts w:ascii="Times New Roman" w:hAnsi="Times New Roman" w:cs="Times New Roman"/>
          <w:u w:val="single"/>
        </w:rPr>
        <w:t>4. Psychological debriefing (if provided for symptom management rather than prevention)</w:t>
      </w:r>
    </w:p>
    <w:p w14:paraId="13719565" w14:textId="444FABF5" w:rsidR="00531DB1" w:rsidRPr="00D913FF" w:rsidRDefault="00531DB1" w:rsidP="00CA24C3">
      <w:pPr>
        <w:autoSpaceDE w:val="0"/>
        <w:autoSpaceDN w:val="0"/>
        <w:adjustRightInd w:val="0"/>
        <w:spacing w:line="360" w:lineRule="auto"/>
        <w:rPr>
          <w:rFonts w:ascii="Times New Roman" w:hAnsi="Times New Roman" w:cs="Times New Roman"/>
          <w:u w:val="single"/>
        </w:rPr>
      </w:pPr>
      <w:r w:rsidRPr="00D913FF">
        <w:rPr>
          <w:rFonts w:ascii="Times New Roman" w:hAnsi="Times New Roman" w:cs="Times New Roman"/>
          <w:u w:val="single"/>
        </w:rPr>
        <w:t>5. Counselling and Psychosocial interventions based on social interaction, for example enhancing/creating</w:t>
      </w:r>
      <w:r w:rsidR="00244EFF">
        <w:rPr>
          <w:rFonts w:ascii="Times New Roman" w:hAnsi="Times New Roman" w:cs="Times New Roman"/>
          <w:u w:val="single"/>
        </w:rPr>
        <w:t xml:space="preserve"> </w:t>
      </w:r>
      <w:r w:rsidRPr="00D913FF">
        <w:rPr>
          <w:rFonts w:ascii="Times New Roman" w:hAnsi="Times New Roman" w:cs="Times New Roman"/>
          <w:u w:val="single"/>
        </w:rPr>
        <w:t xml:space="preserve">supportive relationships (e.g. peer support). </w:t>
      </w:r>
    </w:p>
    <w:p w14:paraId="077D0D46" w14:textId="77777777" w:rsidR="00531DB1" w:rsidRPr="00D913FF" w:rsidRDefault="00531DB1" w:rsidP="00CA24C3">
      <w:pPr>
        <w:spacing w:line="360" w:lineRule="auto"/>
        <w:rPr>
          <w:rFonts w:ascii="Times New Roman" w:eastAsia="Times New Roman" w:hAnsi="Times New Roman" w:cs="Times New Roman"/>
          <w:u w:val="single"/>
          <w:lang w:eastAsia="en-GB"/>
        </w:rPr>
      </w:pPr>
      <w:r w:rsidRPr="00D913FF">
        <w:rPr>
          <w:rFonts w:ascii="Times New Roman" w:eastAsia="Times New Roman" w:hAnsi="Times New Roman" w:cs="Times New Roman"/>
          <w:u w:val="single"/>
          <w:lang w:eastAsia="en-GB"/>
        </w:rPr>
        <w:t>Comparator: The comparator could be any other intervention or none</w:t>
      </w:r>
    </w:p>
    <w:p w14:paraId="6372F824" w14:textId="77777777" w:rsidR="00531DB1" w:rsidRPr="00D913FF" w:rsidRDefault="00531DB1" w:rsidP="00DE0A85">
      <w:pPr>
        <w:spacing w:line="360" w:lineRule="auto"/>
        <w:rPr>
          <w:rFonts w:ascii="Times New Roman" w:hAnsi="Times New Roman" w:cs="Times New Roman"/>
        </w:rPr>
      </w:pPr>
      <w:r w:rsidRPr="00D913FF">
        <w:rPr>
          <w:rFonts w:ascii="Times New Roman" w:eastAsia="Times New Roman" w:hAnsi="Times New Roman" w:cs="Times New Roman"/>
          <w:u w:val="single"/>
          <w:lang w:eastAsia="en-GB"/>
        </w:rPr>
        <w:t xml:space="preserve">Outcome:  PTSD symptoms </w:t>
      </w:r>
      <w:r w:rsidRPr="00D913FF">
        <w:rPr>
          <w:rFonts w:ascii="Times New Roman" w:hAnsi="Times New Roman" w:cs="Times New Roman"/>
        </w:rPr>
        <w:t>assessed using a validated assessment tool.</w:t>
      </w:r>
    </w:p>
    <w:p w14:paraId="4CA66261" w14:textId="1727DF0C" w:rsidR="00531DB1" w:rsidRPr="00D913FF" w:rsidRDefault="00531DB1" w:rsidP="00531DB1">
      <w:pPr>
        <w:spacing w:line="360" w:lineRule="auto"/>
        <w:rPr>
          <w:rFonts w:ascii="Times New Roman" w:hAnsi="Times New Roman" w:cs="Times New Roman"/>
        </w:rPr>
      </w:pPr>
      <w:r w:rsidRPr="00D913FF">
        <w:rPr>
          <w:rFonts w:ascii="Times New Roman" w:hAnsi="Times New Roman" w:cs="Times New Roman"/>
        </w:rPr>
        <w:t xml:space="preserve">All study designs were included. </w:t>
      </w:r>
    </w:p>
    <w:p w14:paraId="567A2ECE" w14:textId="36201333" w:rsidR="007F63B3" w:rsidRPr="00D913FF" w:rsidRDefault="007F63B3" w:rsidP="007F63B3">
      <w:pPr>
        <w:spacing w:line="360" w:lineRule="auto"/>
        <w:rPr>
          <w:rFonts w:ascii="Times New Roman" w:hAnsi="Times New Roman" w:cs="Times New Roman"/>
        </w:rPr>
      </w:pPr>
      <w:r w:rsidRPr="00D913FF">
        <w:rPr>
          <w:rFonts w:ascii="Times New Roman" w:hAnsi="Times New Roman" w:cs="Times New Roman"/>
        </w:rPr>
        <w:t xml:space="preserve">For the second objective qualitative papers were included if they contained women’s accounts of any psychological care received or discussed a need for psychological care following a traumatic birth. Papers investigating interventions for distress following a stillbirth, or following preterm birth where the birth itself was not experienced as traumatic were excluded. This stage was completed by </w:t>
      </w:r>
      <w:r w:rsidR="00D12EBC" w:rsidRPr="00D913FF">
        <w:rPr>
          <w:rFonts w:ascii="Times New Roman" w:hAnsi="Times New Roman" w:cs="Times New Roman"/>
        </w:rPr>
        <w:t>RM with reference</w:t>
      </w:r>
      <w:r w:rsidRPr="00D913FF">
        <w:rPr>
          <w:rFonts w:ascii="Times New Roman" w:hAnsi="Times New Roman" w:cs="Times New Roman"/>
        </w:rPr>
        <w:t xml:space="preserve"> to </w:t>
      </w:r>
      <w:r w:rsidR="00D12EBC" w:rsidRPr="00D913FF">
        <w:rPr>
          <w:rFonts w:ascii="Times New Roman" w:hAnsi="Times New Roman" w:cs="Times New Roman"/>
        </w:rPr>
        <w:t>the research</w:t>
      </w:r>
      <w:r w:rsidRPr="00D913FF">
        <w:rPr>
          <w:rFonts w:ascii="Times New Roman" w:hAnsi="Times New Roman" w:cs="Times New Roman"/>
        </w:rPr>
        <w:t xml:space="preserve"> team for discussion and resolution through </w:t>
      </w:r>
      <w:r w:rsidR="00D12EBC" w:rsidRPr="00D913FF">
        <w:rPr>
          <w:rFonts w:ascii="Times New Roman" w:hAnsi="Times New Roman" w:cs="Times New Roman"/>
        </w:rPr>
        <w:t>consensus for issues</w:t>
      </w:r>
      <w:r w:rsidRPr="00D913FF">
        <w:rPr>
          <w:rFonts w:ascii="Times New Roman" w:hAnsi="Times New Roman" w:cs="Times New Roman"/>
        </w:rPr>
        <w:t xml:space="preserve"> of uncertainty</w:t>
      </w:r>
    </w:p>
    <w:p w14:paraId="28627FAF" w14:textId="77777777" w:rsidR="007F63B3" w:rsidRPr="00D913FF" w:rsidRDefault="007F63B3" w:rsidP="007F63B3">
      <w:pPr>
        <w:spacing w:line="360" w:lineRule="auto"/>
        <w:rPr>
          <w:rFonts w:ascii="Times New Roman" w:hAnsi="Times New Roman" w:cs="Times New Roman"/>
          <w:b/>
          <w:u w:val="single"/>
        </w:rPr>
      </w:pPr>
    </w:p>
    <w:p w14:paraId="1F87F91A" w14:textId="3E6C2872" w:rsidR="0027084C" w:rsidRPr="00D913FF" w:rsidRDefault="0027084C" w:rsidP="00531DB1">
      <w:pPr>
        <w:spacing w:line="360" w:lineRule="auto"/>
        <w:rPr>
          <w:rFonts w:ascii="Times New Roman" w:hAnsi="Times New Roman" w:cs="Times New Roman"/>
        </w:rPr>
      </w:pPr>
    </w:p>
    <w:p w14:paraId="56587AA0" w14:textId="77777777" w:rsidR="0027084C" w:rsidRPr="00D913FF" w:rsidRDefault="0027084C" w:rsidP="00531DB1">
      <w:pPr>
        <w:spacing w:line="360" w:lineRule="auto"/>
        <w:rPr>
          <w:rFonts w:ascii="Times New Roman" w:hAnsi="Times New Roman" w:cs="Times New Roman"/>
        </w:rPr>
      </w:pPr>
    </w:p>
    <w:p w14:paraId="64513FB6" w14:textId="77777777" w:rsidR="00531DB1" w:rsidRPr="00D913FF" w:rsidRDefault="00531DB1" w:rsidP="00531DB1">
      <w:pPr>
        <w:spacing w:line="360" w:lineRule="auto"/>
        <w:jc w:val="center"/>
        <w:rPr>
          <w:rFonts w:ascii="Times New Roman" w:hAnsi="Times New Roman" w:cs="Times New Roman"/>
          <w:b/>
          <w:u w:val="single"/>
        </w:rPr>
      </w:pPr>
      <w:r w:rsidRPr="00D913FF">
        <w:rPr>
          <w:rFonts w:ascii="Times New Roman" w:hAnsi="Times New Roman" w:cs="Times New Roman"/>
          <w:b/>
          <w:u w:val="single"/>
        </w:rPr>
        <w:t>Search Outcome</w:t>
      </w:r>
    </w:p>
    <w:p w14:paraId="1C0608E1" w14:textId="2FA82018" w:rsidR="00531DB1" w:rsidRPr="00D913FF" w:rsidRDefault="00531DB1" w:rsidP="00531DB1">
      <w:pPr>
        <w:spacing w:line="360" w:lineRule="auto"/>
        <w:rPr>
          <w:rFonts w:ascii="Times New Roman" w:hAnsi="Times New Roman" w:cs="Times New Roman"/>
        </w:rPr>
      </w:pPr>
      <w:r w:rsidRPr="00D913FF">
        <w:rPr>
          <w:rFonts w:ascii="Times New Roman" w:hAnsi="Times New Roman" w:cs="Times New Roman"/>
        </w:rPr>
        <w:t xml:space="preserve">A total of </w:t>
      </w:r>
      <w:r w:rsidR="00B128FC" w:rsidRPr="001A3008">
        <w:rPr>
          <w:rFonts w:ascii="Times New Roman" w:hAnsi="Times New Roman" w:cs="Times New Roman"/>
          <w:color w:val="FF0000"/>
        </w:rPr>
        <w:t>5</w:t>
      </w:r>
      <w:r w:rsidR="00B128FC">
        <w:rPr>
          <w:rFonts w:ascii="Times New Roman" w:hAnsi="Times New Roman" w:cs="Times New Roman"/>
          <w:color w:val="FF0000"/>
        </w:rPr>
        <w:t>355</w:t>
      </w:r>
      <w:r w:rsidR="00B128FC" w:rsidRPr="00D913FF">
        <w:rPr>
          <w:rFonts w:ascii="Times New Roman" w:hAnsi="Times New Roman" w:cs="Times New Roman"/>
        </w:rPr>
        <w:t xml:space="preserve"> </w:t>
      </w:r>
      <w:r w:rsidRPr="00D913FF">
        <w:rPr>
          <w:rFonts w:ascii="Times New Roman" w:hAnsi="Times New Roman" w:cs="Times New Roman"/>
        </w:rPr>
        <w:t xml:space="preserve">papers were identified by the search method previously outlined. Figure 1 depicts the screening and selection process.  Following the application of the inclusion and </w:t>
      </w:r>
      <w:r w:rsidRPr="00D913FF">
        <w:rPr>
          <w:rFonts w:ascii="Times New Roman" w:hAnsi="Times New Roman" w:cs="Times New Roman"/>
        </w:rPr>
        <w:lastRenderedPageBreak/>
        <w:t xml:space="preserve">exclusion criteria, </w:t>
      </w:r>
      <w:r w:rsidR="00234F40" w:rsidRPr="001A3008">
        <w:rPr>
          <w:rFonts w:ascii="Times New Roman" w:hAnsi="Times New Roman" w:cs="Times New Roman"/>
          <w:color w:val="FF0000"/>
        </w:rPr>
        <w:t>5</w:t>
      </w:r>
      <w:r w:rsidR="00234F40" w:rsidRPr="00D913FF">
        <w:rPr>
          <w:rFonts w:ascii="Times New Roman" w:hAnsi="Times New Roman" w:cs="Times New Roman"/>
        </w:rPr>
        <w:t xml:space="preserve"> </w:t>
      </w:r>
      <w:r w:rsidRPr="00D913FF">
        <w:rPr>
          <w:rFonts w:ascii="Times New Roman" w:hAnsi="Times New Roman" w:cs="Times New Roman"/>
        </w:rPr>
        <w:t xml:space="preserve">quantitative and 13 qualitative papers remained.  Papers were hand searched for references and none were found that would be considered relevant for this review.  (Tables 1 and 2 for overview of papers included).  </w:t>
      </w:r>
    </w:p>
    <w:p w14:paraId="062807F5" w14:textId="5DA9CB18" w:rsidR="003E75A9" w:rsidRPr="00D913FF" w:rsidRDefault="003E75A9" w:rsidP="003E75A9">
      <w:pPr>
        <w:spacing w:line="360" w:lineRule="auto"/>
        <w:rPr>
          <w:rFonts w:ascii="Times New Roman" w:hAnsi="Times New Roman" w:cs="Times New Roman"/>
          <w:b/>
          <w:u w:val="single"/>
        </w:rPr>
      </w:pPr>
    </w:p>
    <w:p w14:paraId="55C4D887" w14:textId="7BB3884F" w:rsidR="00E23D1E" w:rsidRPr="00D913FF" w:rsidRDefault="00E23D1E" w:rsidP="003E75A9">
      <w:pPr>
        <w:spacing w:line="360" w:lineRule="auto"/>
        <w:rPr>
          <w:rFonts w:ascii="Times New Roman" w:hAnsi="Times New Roman" w:cs="Times New Roman"/>
          <w:b/>
          <w:u w:val="single"/>
        </w:rPr>
      </w:pPr>
    </w:p>
    <w:p w14:paraId="318133AA" w14:textId="77777777" w:rsidR="00E23D1E" w:rsidRPr="00D913FF" w:rsidRDefault="00E23D1E" w:rsidP="003E75A9">
      <w:pPr>
        <w:spacing w:line="360" w:lineRule="auto"/>
        <w:rPr>
          <w:rFonts w:ascii="Times New Roman" w:hAnsi="Times New Roman" w:cs="Times New Roman"/>
          <w:b/>
          <w:u w:val="single"/>
        </w:rPr>
      </w:pPr>
    </w:p>
    <w:p w14:paraId="48C60284" w14:textId="4BAB0A7C" w:rsidR="003E75A9" w:rsidRPr="00D913FF" w:rsidRDefault="003E75A9" w:rsidP="003E75A9">
      <w:pPr>
        <w:spacing w:line="360" w:lineRule="auto"/>
        <w:jc w:val="center"/>
        <w:rPr>
          <w:rFonts w:ascii="Times New Roman" w:hAnsi="Times New Roman" w:cs="Times New Roman"/>
          <w:b/>
          <w:u w:val="single"/>
        </w:rPr>
      </w:pPr>
      <w:r w:rsidRPr="00D913FF">
        <w:rPr>
          <w:rFonts w:ascii="Times New Roman" w:hAnsi="Times New Roman" w:cs="Times New Roman"/>
          <w:b/>
          <w:u w:val="single"/>
        </w:rPr>
        <w:t>Quality appraisal</w:t>
      </w:r>
      <w:r w:rsidR="0075705A" w:rsidRPr="00D913FF">
        <w:rPr>
          <w:rFonts w:ascii="Times New Roman" w:hAnsi="Times New Roman" w:cs="Times New Roman"/>
          <w:b/>
          <w:u w:val="single"/>
        </w:rPr>
        <w:t xml:space="preserve"> and Risk of Bias </w:t>
      </w:r>
    </w:p>
    <w:p w14:paraId="6F5B6ADA" w14:textId="77777777" w:rsidR="003E75A9" w:rsidRPr="00D913FF" w:rsidRDefault="003E75A9" w:rsidP="003E75A9">
      <w:pPr>
        <w:spacing w:line="360" w:lineRule="auto"/>
        <w:rPr>
          <w:rFonts w:ascii="Times New Roman" w:hAnsi="Times New Roman" w:cs="Times New Roman"/>
        </w:rPr>
      </w:pPr>
    </w:p>
    <w:p w14:paraId="211F126D" w14:textId="56E12464"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All papers were appraised for quality </w:t>
      </w:r>
      <w:r w:rsidR="00A705B4" w:rsidRPr="00D913FF">
        <w:rPr>
          <w:rFonts w:ascii="Times New Roman" w:hAnsi="Times New Roman" w:cs="Times New Roman"/>
        </w:rPr>
        <w:t xml:space="preserve">and risk of bias </w:t>
      </w:r>
      <w:r w:rsidRPr="00D913FF">
        <w:rPr>
          <w:rFonts w:ascii="Times New Roman" w:hAnsi="Times New Roman" w:cs="Times New Roman"/>
        </w:rPr>
        <w:t>using the Mixed Methods Appraisal Tool (MMAT</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Archived by WebCite® at http://www.webcitation.org/5tTRTc9yJ","ISBN":"null","abstract":"Current version: The 2011 version of the MMAT is available here (criteria and tutorial) Pluye, P., Robert, E., Cargo, M., Bartlett, G., O’Cathain, A., Griffiths, F., Boardman, F., Gagnon, M.P., &amp; Rousseau, M.C. (2011). Proposal: A mixed methods appraisal tool for systematic mixed studies reviews. Retrieved on [date] from http://mixedmethodsappraisaltoolpublic.pbworks.com. Archived by WebCite® at http://www.webcitation.org/5tTRTc9yJ","author":[{"dropping-particle":"","family":"Pluye","given":"P","non-dropping-particle":"","parse-names":false,"suffix":""},{"dropping-particle":"","family":"Robert","given":"E","non-dropping-particle":"","parse-names":false,"suffix":""},{"dropping-particle":"","family":"Cargo","given":"M","non-dropping-particle":"","parse-names":false,"suffix":""},{"dropping-particle":"","family":"Bartlett","given":"G","non-dropping-particle":"","parse-names":false,"suffix":""}],"container-title":"Montréal: McGill University","id":"ITEM-1","issue":"Part I","issued":{"date-parts":[["2011"]]},"page":"1-8","title":"Proposal: A mixed methods appraisal tool for systematic mixed studies reviews","type":"article-journal"},"uris":["http://www.mendeley.com/documents/?uuid=c035576b-1b42-46ae-a773-ee311ed18266","http://www.mendeley.com/documents/?uuid=ca2e7f52-0ba5-4a80-9db0-1af4fe6d9d84"]}],"mendeley":{"formattedCitation":"(Pluye et al., 2011)","manualFormatting":": Pluye, Robert, Cargo, &amp; Bartlett, 2011)","plainTextFormattedCitation":"(Pluye et al., 2011)","previouslyFormattedCitation":"(Pluye et al., 2011)"},"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 Pluye, Robert, Cargo, &amp; Bartlett, 2011)</w:t>
      </w:r>
      <w:r w:rsidRPr="00D913FF">
        <w:rPr>
          <w:rFonts w:ascii="Times New Roman" w:hAnsi="Times New Roman" w:cs="Times New Roman"/>
        </w:rPr>
        <w:fldChar w:fldCharType="end"/>
      </w:r>
      <w:r w:rsidRPr="00D913FF">
        <w:rPr>
          <w:rFonts w:ascii="Times New Roman" w:hAnsi="Times New Roman" w:cs="Times New Roman"/>
        </w:rPr>
        <w:t xml:space="preserve">.  The MMAT was used in this review as it considers a diverse range of study designs and has been shown to be a reliable tool.  Although a numerical score can be obtained for each screening outcome, this feature was not utilised by the present review as it is not regarded to be overly informative in practice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016/j.ijnurstu.2011.07.002","ISBN":"0020-7489","ISSN":"00207489","PMID":"21835406","abstract":"Background: Systematic literature reviews identify, select, appraise, and synthesize relevant literature on a particular topic. Typically, these reviews examine primary studies based on similar methods, e.g., experimental trials. In contrast, interest in a new form of review, known as mixed studies review (MSR), which includes qualitative, quantitative, and mixed methods studies, is growing. In MSRs, reviewers appraise studies that use different methods allowing them to obtain in-depth answers to complex research questions. However, appraising the quality of studies with different methods remains challenging. To facilitate systematic MSRs, a pilot Mixed Methods Appraisal Tool (MMAT) has been developed at McGill University (a checklist and a tutorial), which can be used to concurrently appraise the methodological quality of qualitative, quantitative, and mixed methods studies. Objectives: The purpose of the present study is to test the reliability and efficiency of a pilot version of the MMAT. Methods: The Center for Participatory Research at McGill conducted a systematic MSR on the benefits of Participatory Research (PR). Thirty-two PR evaluation studies were appraised by two independent reviewers using the pilot MMAT. Among these, 11 (34%) involved nurses as researchers or research partners. Appraisal time was measured to assess efficiency. Inter-rater reliability was assessed by calculating a kappa statistic based on dichotomized responses for each criterion. An appraisal score was determined for each study, which allowed the calculation of an overall intra-class correlation. Results: On average, it took 14. min to appraise a study (excluding the initial reading of articles). Agreement between reviewers was moderate to perfect with regards to MMAT criteria, and substantial with respect to the overall quality score of appraised studies. Conclusion: The MMAT is unique, thus the reliability of the pilot MMAT is promising, and encourages further development. © 2011 Elsevier Ltd.","author":[{"dropping-particle":"","family":"Pace","given":"Romina","non-dropping-particle":"","parse-names":false,"suffix":""},{"dropping-particle":"","family":"Pluye","given":"Pierre","non-dropping-particle":"","parse-names":false,"suffix":""},{"dropping-particle":"","family":"Bartlett","given":"Gillian","non-dropping-particle":"","parse-names":false,"suffix":""},{"dropping-particle":"","family":"Macaulay","given":"Ann C.","non-dropping-particle":"","parse-names":false,"suffix":""},{"dropping-particle":"","family":"Salsberg","given":"Jon","non-dropping-particle":"","parse-names":false,"suffix":""},{"dropping-particle":"","family":"Jagosh","given":"Justin","non-dropping-particle":"","parse-names":false,"suffix":""},{"dropping-particle":"","family":"Seller","given":"Robbyn","non-dropping-particle":"","parse-names":false,"suffix":""}],"container-title":"International Journal of Nursing Studies","id":"ITEM-1","issue":"1","issued":{"date-parts":[["2012"]]},"page":"47-53","publisher":"Elsevier Ltd","title":"Testing the reliability and efficiency of the pilot Mixed Methods Appraisal Tool (MMAT) for systematic mixed studies review","type":"article-journal","volume":"49"},"uris":["http://www.mendeley.com/documents/?uuid=7d18fab2-5712-4024-aec4-67807f44c438","http://www.mendeley.com/documents/?uuid=eb82d07a-c557-479d-a6e6-5c8674818d43"]}],"mendeley":{"formattedCitation":"(Pace et al., 2012)","plainTextFormattedCitation":"(Pace et al., 2012)","previouslyFormattedCitation":"(Pace et al., 2012)"},"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Pace et al., 2012)</w:t>
      </w:r>
      <w:r w:rsidRPr="00D913FF">
        <w:rPr>
          <w:rFonts w:ascii="Times New Roman" w:hAnsi="Times New Roman" w:cs="Times New Roman"/>
        </w:rPr>
        <w:fldChar w:fldCharType="end"/>
      </w:r>
      <w:r w:rsidRPr="00D913FF">
        <w:rPr>
          <w:rFonts w:ascii="Times New Roman" w:hAnsi="Times New Roman" w:cs="Times New Roman"/>
        </w:rPr>
        <w:t xml:space="preserve">. Details of the appraisal can be found in Tables 3 and 4. </w:t>
      </w:r>
      <w:r w:rsidR="00A705B4" w:rsidRPr="00D913FF">
        <w:rPr>
          <w:rFonts w:ascii="Times New Roman" w:hAnsi="Times New Roman" w:cs="Times New Roman"/>
        </w:rPr>
        <w:t xml:space="preserve"> This was completed by </w:t>
      </w:r>
      <w:r w:rsidR="00D12EBC" w:rsidRPr="00D913FF">
        <w:rPr>
          <w:rFonts w:ascii="Times New Roman" w:hAnsi="Times New Roman" w:cs="Times New Roman"/>
        </w:rPr>
        <w:t>RM with reference</w:t>
      </w:r>
      <w:r w:rsidR="00A705B4" w:rsidRPr="00D913FF">
        <w:rPr>
          <w:rFonts w:ascii="Times New Roman" w:hAnsi="Times New Roman" w:cs="Times New Roman"/>
        </w:rPr>
        <w:t xml:space="preserve"> to </w:t>
      </w:r>
      <w:r w:rsidR="00D12EBC" w:rsidRPr="00D913FF">
        <w:rPr>
          <w:rFonts w:ascii="Times New Roman" w:hAnsi="Times New Roman" w:cs="Times New Roman"/>
        </w:rPr>
        <w:t>the research</w:t>
      </w:r>
      <w:r w:rsidR="00A705B4" w:rsidRPr="00D913FF">
        <w:rPr>
          <w:rFonts w:ascii="Times New Roman" w:hAnsi="Times New Roman" w:cs="Times New Roman"/>
        </w:rPr>
        <w:t xml:space="preserve"> team for discussion and resolution through </w:t>
      </w:r>
      <w:r w:rsidR="00D12EBC" w:rsidRPr="00D913FF">
        <w:rPr>
          <w:rFonts w:ascii="Times New Roman" w:hAnsi="Times New Roman" w:cs="Times New Roman"/>
        </w:rPr>
        <w:t>consensus for issues</w:t>
      </w:r>
      <w:r w:rsidR="00A705B4" w:rsidRPr="00D913FF">
        <w:rPr>
          <w:rFonts w:ascii="Times New Roman" w:hAnsi="Times New Roman" w:cs="Times New Roman"/>
        </w:rPr>
        <w:t xml:space="preserve"> of uncertainty</w:t>
      </w:r>
      <w:r w:rsidRPr="00D913FF">
        <w:rPr>
          <w:rFonts w:ascii="Times New Roman" w:hAnsi="Times New Roman" w:cs="Times New Roman"/>
        </w:rPr>
        <w:t xml:space="preserve"> Specific details relating to quality appraisal</w:t>
      </w:r>
      <w:r w:rsidR="00364C08" w:rsidRPr="00D913FF">
        <w:rPr>
          <w:rFonts w:ascii="Times New Roman" w:hAnsi="Times New Roman" w:cs="Times New Roman"/>
        </w:rPr>
        <w:t xml:space="preserve"> and risk of </w:t>
      </w:r>
      <w:r w:rsidR="00D12EBC" w:rsidRPr="00D913FF">
        <w:rPr>
          <w:rFonts w:ascii="Times New Roman" w:hAnsi="Times New Roman" w:cs="Times New Roman"/>
        </w:rPr>
        <w:t>bias are</w:t>
      </w:r>
      <w:r w:rsidRPr="00D913FF">
        <w:rPr>
          <w:rFonts w:ascii="Times New Roman" w:hAnsi="Times New Roman" w:cs="Times New Roman"/>
        </w:rPr>
        <w:t xml:space="preserve"> discussed in relation to the findings of each paper w</w:t>
      </w:r>
      <w:r w:rsidR="00364C08" w:rsidRPr="00D913FF">
        <w:rPr>
          <w:rFonts w:ascii="Times New Roman" w:hAnsi="Times New Roman" w:cs="Times New Roman"/>
        </w:rPr>
        <w:t>h</w:t>
      </w:r>
      <w:r w:rsidRPr="00D913FF">
        <w:rPr>
          <w:rFonts w:ascii="Times New Roman" w:hAnsi="Times New Roman" w:cs="Times New Roman"/>
        </w:rPr>
        <w:t xml:space="preserve">ere applicable. </w:t>
      </w:r>
    </w:p>
    <w:p w14:paraId="363DC8D9" w14:textId="7B4EF2BD" w:rsidR="003E75A9" w:rsidRPr="00D913FF" w:rsidRDefault="003E75A9" w:rsidP="003E75A9">
      <w:pPr>
        <w:spacing w:line="360" w:lineRule="auto"/>
        <w:rPr>
          <w:rFonts w:ascii="Times New Roman" w:hAnsi="Times New Roman" w:cs="Times New Roman"/>
        </w:rPr>
      </w:pPr>
    </w:p>
    <w:p w14:paraId="117F264E" w14:textId="77777777" w:rsidR="009F33BA" w:rsidRPr="00D913FF" w:rsidRDefault="009F33BA" w:rsidP="003E75A9">
      <w:pPr>
        <w:spacing w:line="360" w:lineRule="auto"/>
        <w:rPr>
          <w:rFonts w:ascii="Times New Roman" w:hAnsi="Times New Roman" w:cs="Times New Roman"/>
        </w:rPr>
      </w:pPr>
    </w:p>
    <w:p w14:paraId="4012A25C" w14:textId="77777777" w:rsidR="003E75A9" w:rsidRPr="00D913FF" w:rsidRDefault="003E75A9" w:rsidP="003E75A9">
      <w:pPr>
        <w:spacing w:line="360" w:lineRule="auto"/>
        <w:rPr>
          <w:rFonts w:ascii="Times New Roman" w:hAnsi="Times New Roman" w:cs="Times New Roman"/>
        </w:rPr>
      </w:pPr>
    </w:p>
    <w:p w14:paraId="25EB7732" w14:textId="77777777" w:rsidR="003E75A9" w:rsidRPr="00D913FF" w:rsidRDefault="003E75A9" w:rsidP="003E75A9">
      <w:pPr>
        <w:spacing w:line="360" w:lineRule="auto"/>
        <w:jc w:val="center"/>
        <w:rPr>
          <w:rFonts w:ascii="Times New Roman" w:hAnsi="Times New Roman" w:cs="Times New Roman"/>
          <w:b/>
          <w:u w:val="single"/>
        </w:rPr>
      </w:pPr>
      <w:r w:rsidRPr="00D913FF">
        <w:rPr>
          <w:rFonts w:ascii="Times New Roman" w:hAnsi="Times New Roman" w:cs="Times New Roman"/>
          <w:b/>
          <w:u w:val="single"/>
        </w:rPr>
        <w:t>Data Extraction and Synthesis</w:t>
      </w:r>
    </w:p>
    <w:p w14:paraId="55486F7C" w14:textId="77777777" w:rsidR="003E75A9" w:rsidRPr="00D913FF" w:rsidRDefault="003E75A9" w:rsidP="003E75A9">
      <w:pPr>
        <w:spacing w:line="360" w:lineRule="auto"/>
        <w:jc w:val="center"/>
        <w:rPr>
          <w:rFonts w:ascii="Times New Roman" w:hAnsi="Times New Roman" w:cs="Times New Roman"/>
          <w:b/>
          <w:u w:val="single"/>
        </w:rPr>
      </w:pPr>
    </w:p>
    <w:p w14:paraId="56E9DC56" w14:textId="58723EB7"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Studies were first segregated based on their relation to the two objectives (quantitative and qualitative) and data was extracted using separate data extraction tools designed for this review. Due to the small number of studies and the differences in the types of intervention/treatment, a meta-analysis was not thought to be useful for addressing the first objective. Instead, findings of each of the studies is described and appraised in relation to the first objective (clinical effectiveness).  </w:t>
      </w:r>
    </w:p>
    <w:p w14:paraId="64B6A57C" w14:textId="77777777" w:rsidR="003E75A9" w:rsidRPr="00D913FF" w:rsidRDefault="003E75A9" w:rsidP="003E75A9">
      <w:pPr>
        <w:spacing w:line="360" w:lineRule="auto"/>
        <w:rPr>
          <w:rFonts w:ascii="Times New Roman" w:hAnsi="Times New Roman" w:cs="Times New Roman"/>
          <w:b/>
        </w:rPr>
      </w:pPr>
    </w:p>
    <w:p w14:paraId="11C274EA" w14:textId="57C6909D" w:rsidR="00A705B4" w:rsidRPr="00D913FF" w:rsidRDefault="003E75A9"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The meta-synthesis approach used in this review was based on the seven-phase process described by </w:t>
      </w:r>
      <w:r w:rsidRPr="00D913FF">
        <w:rPr>
          <w:rFonts w:ascii="Times New Roman" w:hAnsi="Times New Roman" w:cs="Times New Roman"/>
        </w:rPr>
        <w:fldChar w:fldCharType="begin" w:fldLock="1"/>
      </w:r>
      <w:r w:rsidR="00084AA5" w:rsidRPr="00D913FF">
        <w:rPr>
          <w:rFonts w:ascii="Times New Roman" w:hAnsi="Times New Roman" w:cs="Times New Roman"/>
        </w:rPr>
        <w:instrText>ADDIN CSL_CITATION {"citationItems":[{"id":"ITEM-1","itemData":{"author":[{"dropping-particle":"","family":"Noblit","given":"GW","non-dropping-particle":"","parse-names":false,"suffix":""},{"dropping-particle":"","family":"Hare","given":"DH","non-dropping-particle":"","parse-names":false,"suffix":""}],"id":"ITEM-1","issued":{"date-parts":[["1988"]]},"publisher":"Sage Publications","publisher-place":"London","title":"Meta-Ethnography: Synthesizing Qualitative Studies","type":"book"},"uris":["http://www.mendeley.com/documents/?uuid=b2384a08-13ac-4996-8685-fe1b2dd80292","http://www.mendeley.com/documents/?uuid=60426551-bfd0-4514-aad8-5e1c6e77d1e8"]}],"mendeley":{"formattedCitation":"(Noblit and Hare, 1988)","manualFormatting":"Noblit &amp; Hare, 1988","plainTextFormattedCitation":"(Noblit and Hare, 1988)","previouslyFormattedCitation":"(Noblit and Hare, 1988)"},"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Noblit &amp; Hare, 1988</w:t>
      </w:r>
      <w:r w:rsidRPr="00D913FF">
        <w:rPr>
          <w:rFonts w:ascii="Times New Roman" w:hAnsi="Times New Roman" w:cs="Times New Roman"/>
        </w:rPr>
        <w:fldChar w:fldCharType="end"/>
      </w:r>
      <w:r w:rsidRPr="00D913FF">
        <w:rPr>
          <w:rFonts w:ascii="Times New Roman" w:hAnsi="Times New Roman" w:cs="Times New Roman"/>
        </w:rPr>
        <w:t xml:space="preserve">.  The first phase involved extracting data from the included studies relevant to the area of interest (potential </w:t>
      </w:r>
      <w:r w:rsidR="00873434" w:rsidRPr="00D913FF">
        <w:rPr>
          <w:rFonts w:ascii="Times New Roman" w:hAnsi="Times New Roman" w:cs="Times New Roman"/>
        </w:rPr>
        <w:t xml:space="preserve">barriers </w:t>
      </w:r>
      <w:r w:rsidRPr="00D913FF">
        <w:rPr>
          <w:rFonts w:ascii="Times New Roman" w:hAnsi="Times New Roman" w:cs="Times New Roman"/>
        </w:rPr>
        <w:t xml:space="preserve">and </w:t>
      </w:r>
      <w:r w:rsidR="00873434" w:rsidRPr="00D913FF">
        <w:rPr>
          <w:rFonts w:ascii="Times New Roman" w:hAnsi="Times New Roman" w:cs="Times New Roman"/>
        </w:rPr>
        <w:t xml:space="preserve">facilitators </w:t>
      </w:r>
      <w:r w:rsidRPr="00D913FF">
        <w:rPr>
          <w:rFonts w:ascii="Times New Roman" w:hAnsi="Times New Roman" w:cs="Times New Roman"/>
        </w:rPr>
        <w:t xml:space="preserve">to uptake of psychological care).  Data </w:t>
      </w:r>
      <w:r w:rsidR="00AC34FA" w:rsidRPr="00D913FF">
        <w:rPr>
          <w:rFonts w:ascii="Times New Roman" w:hAnsi="Times New Roman" w:cs="Times New Roman"/>
        </w:rPr>
        <w:t xml:space="preserve">relating </w:t>
      </w:r>
      <w:r w:rsidR="000A5577" w:rsidRPr="00D913FF">
        <w:rPr>
          <w:rFonts w:ascii="Times New Roman" w:hAnsi="Times New Roman" w:cs="Times New Roman"/>
        </w:rPr>
        <w:t>to women’s</w:t>
      </w:r>
      <w:r w:rsidRPr="00D913FF">
        <w:rPr>
          <w:rFonts w:ascii="Times New Roman" w:hAnsi="Times New Roman" w:cs="Times New Roman"/>
        </w:rPr>
        <w:t xml:space="preserve"> experiences of or need for psychological/emotional care following a </w:t>
      </w:r>
      <w:r w:rsidR="008F2834" w:rsidRPr="00D913FF">
        <w:rPr>
          <w:rFonts w:ascii="Times New Roman" w:hAnsi="Times New Roman" w:cs="Times New Roman"/>
        </w:rPr>
        <w:t xml:space="preserve">traumatic birth </w:t>
      </w:r>
      <w:r w:rsidR="00AC34FA" w:rsidRPr="00D913FF">
        <w:rPr>
          <w:rFonts w:ascii="Times New Roman" w:hAnsi="Times New Roman" w:cs="Times New Roman"/>
        </w:rPr>
        <w:t xml:space="preserve">were </w:t>
      </w:r>
      <w:r w:rsidRPr="00D913FF">
        <w:rPr>
          <w:rFonts w:ascii="Times New Roman" w:hAnsi="Times New Roman" w:cs="Times New Roman"/>
        </w:rPr>
        <w:t xml:space="preserve">first extracted and coded in a </w:t>
      </w:r>
      <w:r w:rsidRPr="00D913FF">
        <w:rPr>
          <w:rFonts w:ascii="Times New Roman" w:hAnsi="Times New Roman" w:cs="Times New Roman"/>
        </w:rPr>
        <w:lastRenderedPageBreak/>
        <w:t>process similar to phenomenological analysis.  Codes were then combined thematically (</w:t>
      </w:r>
      <w:r w:rsidR="00084AA5" w:rsidRPr="00D913FF">
        <w:rPr>
          <w:rFonts w:ascii="Times New Roman" w:hAnsi="Times New Roman" w:cs="Times New Roman"/>
        </w:rPr>
        <w:t xml:space="preserve">using </w:t>
      </w:r>
      <w:r w:rsidRPr="00D913FF">
        <w:rPr>
          <w:rFonts w:ascii="Times New Roman" w:hAnsi="Times New Roman" w:cs="Times New Roman"/>
        </w:rPr>
        <w:t>reciprocal translation and refutational investigation) by comparing themes across studies and combing codes that are similar in content.  Simultaneously, it was important to ensure that each key theme was captured by the extracted data</w:t>
      </w:r>
      <w:r w:rsidR="00084AA5" w:rsidRPr="00D913FF">
        <w:rPr>
          <w:rFonts w:ascii="Times New Roman" w:hAnsi="Times New Roman" w:cs="Times New Roman"/>
        </w:rPr>
        <w:t>,</w:t>
      </w:r>
      <w:r w:rsidRPr="00D913FF">
        <w:rPr>
          <w:rFonts w:ascii="Times New Roman" w:hAnsi="Times New Roman" w:cs="Times New Roman"/>
        </w:rPr>
        <w:t xml:space="preserve"> and descriptive themes from the synthesis remained close to those in the original papers.  </w:t>
      </w:r>
      <w:r w:rsidR="00AC74D3" w:rsidRPr="00D913FF">
        <w:rPr>
          <w:rFonts w:ascii="Times New Roman" w:hAnsi="Times New Roman" w:cs="Times New Roman"/>
        </w:rPr>
        <w:t xml:space="preserve">This stage was completed by </w:t>
      </w:r>
      <w:r w:rsidR="00D12EBC" w:rsidRPr="00D913FF">
        <w:rPr>
          <w:rFonts w:ascii="Times New Roman" w:hAnsi="Times New Roman" w:cs="Times New Roman"/>
        </w:rPr>
        <w:t>RM.</w:t>
      </w:r>
    </w:p>
    <w:p w14:paraId="23C821D8" w14:textId="77777777" w:rsidR="00A705B4" w:rsidRPr="00D913FF" w:rsidRDefault="00A705B4" w:rsidP="003E75A9">
      <w:pPr>
        <w:tabs>
          <w:tab w:val="left" w:pos="5534"/>
        </w:tabs>
        <w:spacing w:line="360" w:lineRule="auto"/>
        <w:rPr>
          <w:rFonts w:ascii="Times New Roman" w:hAnsi="Times New Roman" w:cs="Times New Roman"/>
        </w:rPr>
      </w:pPr>
    </w:p>
    <w:p w14:paraId="4DF76282" w14:textId="7ECE0CDE" w:rsidR="003E75A9" w:rsidRPr="00D913FF" w:rsidRDefault="003E75A9" w:rsidP="003E75A9">
      <w:pPr>
        <w:tabs>
          <w:tab w:val="left" w:pos="5534"/>
        </w:tabs>
        <w:spacing w:line="360" w:lineRule="auto"/>
        <w:rPr>
          <w:rFonts w:ascii="Times New Roman" w:hAnsi="Times New Roman" w:cs="Times New Roman"/>
          <w:b/>
          <w:u w:val="single"/>
        </w:rPr>
      </w:pPr>
      <w:r w:rsidRPr="00D913FF">
        <w:rPr>
          <w:rFonts w:ascii="Times New Roman" w:hAnsi="Times New Roman" w:cs="Times New Roman"/>
        </w:rPr>
        <w:t xml:space="preserve">Generated themes and subthemes were </w:t>
      </w:r>
      <w:r w:rsidR="00AC74D3" w:rsidRPr="00D913FF">
        <w:rPr>
          <w:rFonts w:ascii="Times New Roman" w:hAnsi="Times New Roman" w:cs="Times New Roman"/>
        </w:rPr>
        <w:t xml:space="preserve">then presented by RM and </w:t>
      </w:r>
      <w:r w:rsidRPr="00D913FF">
        <w:rPr>
          <w:rFonts w:ascii="Times New Roman" w:hAnsi="Times New Roman" w:cs="Times New Roman"/>
        </w:rPr>
        <w:t xml:space="preserve">discussed </w:t>
      </w:r>
      <w:r w:rsidR="00A705B4" w:rsidRPr="00D913FF">
        <w:rPr>
          <w:rFonts w:ascii="Times New Roman" w:hAnsi="Times New Roman" w:cs="Times New Roman"/>
        </w:rPr>
        <w:t xml:space="preserve">and checked for evidence </w:t>
      </w:r>
      <w:r w:rsidR="00873434" w:rsidRPr="00D913FF">
        <w:rPr>
          <w:rFonts w:ascii="Times New Roman" w:hAnsi="Times New Roman" w:cs="Times New Roman"/>
        </w:rPr>
        <w:t>by the</w:t>
      </w:r>
      <w:r w:rsidRPr="00D913FF">
        <w:rPr>
          <w:rFonts w:ascii="Times New Roman" w:hAnsi="Times New Roman" w:cs="Times New Roman"/>
        </w:rPr>
        <w:t xml:space="preserve"> multidisciplinary research team which consisted of a consultant clinical </w:t>
      </w:r>
      <w:r w:rsidR="00D913B3" w:rsidRPr="00D913FF">
        <w:rPr>
          <w:rFonts w:ascii="Times New Roman" w:hAnsi="Times New Roman" w:cs="Times New Roman"/>
        </w:rPr>
        <w:t>p</w:t>
      </w:r>
      <w:r w:rsidRPr="00D913FF">
        <w:rPr>
          <w:rFonts w:ascii="Times New Roman" w:hAnsi="Times New Roman" w:cs="Times New Roman"/>
        </w:rPr>
        <w:t>sychologist</w:t>
      </w:r>
      <w:r w:rsidR="00A22E6C" w:rsidRPr="00D913FF">
        <w:rPr>
          <w:rFonts w:ascii="Times New Roman" w:hAnsi="Times New Roman" w:cs="Times New Roman"/>
        </w:rPr>
        <w:t xml:space="preserve"> (PS)</w:t>
      </w:r>
      <w:r w:rsidRPr="00D913FF">
        <w:rPr>
          <w:rFonts w:ascii="Times New Roman" w:hAnsi="Times New Roman" w:cs="Times New Roman"/>
        </w:rPr>
        <w:t xml:space="preserve"> who specialises in perinatal mental health, a general practitioner with experience of treating postnatal distress</w:t>
      </w:r>
      <w:r w:rsidR="00873434" w:rsidRPr="00D913FF">
        <w:rPr>
          <w:rFonts w:ascii="Times New Roman" w:hAnsi="Times New Roman" w:cs="Times New Roman"/>
        </w:rPr>
        <w:t xml:space="preserve"> (AW)</w:t>
      </w:r>
      <w:r w:rsidRPr="00D913FF">
        <w:rPr>
          <w:rFonts w:ascii="Times New Roman" w:hAnsi="Times New Roman" w:cs="Times New Roman"/>
        </w:rPr>
        <w:t xml:space="preserve"> (agreed results can be found in table 5).  Once a consensus was reached, a final analytical process considering the relationships between the themes was </w:t>
      </w:r>
      <w:r w:rsidR="00381AB7" w:rsidRPr="00D913FF">
        <w:rPr>
          <w:rFonts w:ascii="Times New Roman" w:hAnsi="Times New Roman" w:cs="Times New Roman"/>
        </w:rPr>
        <w:t>generated by the team</w:t>
      </w:r>
      <w:r w:rsidRPr="00D913FF">
        <w:rPr>
          <w:rFonts w:ascii="Times New Roman" w:hAnsi="Times New Roman" w:cs="Times New Roman"/>
        </w:rPr>
        <w:t xml:space="preserve"> (Figure 2)</w:t>
      </w:r>
      <w:r w:rsidR="009D2155">
        <w:rPr>
          <w:rFonts w:ascii="Times New Roman" w:hAnsi="Times New Roman" w:cs="Times New Roman"/>
        </w:rPr>
        <w:t>.</w:t>
      </w:r>
      <w:r w:rsidRPr="00D913FF">
        <w:rPr>
          <w:rFonts w:ascii="Times New Roman" w:hAnsi="Times New Roman" w:cs="Times New Roman"/>
        </w:rPr>
        <w:t xml:space="preserve"> </w:t>
      </w:r>
    </w:p>
    <w:p w14:paraId="268AF49D" w14:textId="77777777" w:rsidR="003E75A9" w:rsidRPr="00D913FF" w:rsidRDefault="003E75A9" w:rsidP="003E75A9">
      <w:pPr>
        <w:tabs>
          <w:tab w:val="left" w:pos="5534"/>
        </w:tabs>
        <w:spacing w:line="360" w:lineRule="auto"/>
        <w:rPr>
          <w:rFonts w:ascii="Times New Roman" w:hAnsi="Times New Roman" w:cs="Times New Roman"/>
          <w:b/>
          <w:u w:val="single"/>
        </w:rPr>
      </w:pPr>
    </w:p>
    <w:p w14:paraId="3BD6E747" w14:textId="77777777" w:rsidR="003E75A9" w:rsidRPr="00D913FF" w:rsidRDefault="003E75A9" w:rsidP="003E75A9">
      <w:pPr>
        <w:tabs>
          <w:tab w:val="left" w:pos="5534"/>
        </w:tabs>
        <w:spacing w:line="360" w:lineRule="auto"/>
        <w:jc w:val="center"/>
        <w:rPr>
          <w:rFonts w:ascii="Times New Roman" w:hAnsi="Times New Roman" w:cs="Times New Roman"/>
          <w:b/>
          <w:u w:val="single"/>
        </w:rPr>
      </w:pPr>
      <w:r w:rsidRPr="00D913FF">
        <w:rPr>
          <w:rFonts w:ascii="Times New Roman" w:hAnsi="Times New Roman" w:cs="Times New Roman"/>
          <w:b/>
          <w:u w:val="single"/>
        </w:rPr>
        <w:t>Results</w:t>
      </w:r>
    </w:p>
    <w:p w14:paraId="3E736A22" w14:textId="77777777" w:rsidR="003E75A9" w:rsidRPr="00D913FF" w:rsidRDefault="003E75A9" w:rsidP="003E75A9">
      <w:pPr>
        <w:tabs>
          <w:tab w:val="left" w:pos="5534"/>
        </w:tabs>
        <w:spacing w:line="360" w:lineRule="auto"/>
        <w:rPr>
          <w:rFonts w:ascii="Times New Roman" w:hAnsi="Times New Roman" w:cs="Times New Roman"/>
          <w:b/>
          <w:u w:val="single"/>
        </w:rPr>
      </w:pPr>
    </w:p>
    <w:p w14:paraId="6CBB5DEF" w14:textId="77777777" w:rsidR="003E75A9" w:rsidRPr="00D913FF" w:rsidRDefault="003E75A9" w:rsidP="003E75A9">
      <w:pPr>
        <w:tabs>
          <w:tab w:val="left" w:pos="5534"/>
        </w:tabs>
        <w:spacing w:line="360" w:lineRule="auto"/>
        <w:rPr>
          <w:rFonts w:ascii="Times New Roman" w:hAnsi="Times New Roman" w:cs="Times New Roman"/>
          <w:b/>
          <w:i/>
        </w:rPr>
      </w:pPr>
      <w:r w:rsidRPr="00D913FF">
        <w:rPr>
          <w:rFonts w:ascii="Times New Roman" w:hAnsi="Times New Roman" w:cs="Times New Roman"/>
          <w:b/>
          <w:i/>
        </w:rPr>
        <w:t>Clinical effectiveness of psychological/Psychosocial interventions for PTSDFC</w:t>
      </w:r>
    </w:p>
    <w:p w14:paraId="6B0F93E1" w14:textId="77777777" w:rsidR="003E75A9" w:rsidRPr="00D913FF" w:rsidRDefault="003E75A9" w:rsidP="003E75A9">
      <w:pPr>
        <w:tabs>
          <w:tab w:val="left" w:pos="5534"/>
        </w:tabs>
        <w:spacing w:line="360" w:lineRule="auto"/>
        <w:rPr>
          <w:rFonts w:ascii="Times New Roman" w:hAnsi="Times New Roman" w:cs="Times New Roman"/>
          <w:b/>
          <w:u w:val="single"/>
        </w:rPr>
      </w:pPr>
    </w:p>
    <w:p w14:paraId="4FA91AE5" w14:textId="5481B650" w:rsidR="003E75A9" w:rsidRPr="00D913FF" w:rsidRDefault="003E75A9"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Of the </w:t>
      </w:r>
      <w:r w:rsidR="00244EFF">
        <w:rPr>
          <w:rFonts w:ascii="Times New Roman" w:hAnsi="Times New Roman" w:cs="Times New Roman"/>
        </w:rPr>
        <w:t>5</w:t>
      </w:r>
      <w:r w:rsidR="00B128FC">
        <w:rPr>
          <w:rFonts w:ascii="Times New Roman" w:hAnsi="Times New Roman" w:cs="Times New Roman"/>
        </w:rPr>
        <w:t>5</w:t>
      </w:r>
      <w:r w:rsidR="00244EFF" w:rsidRPr="00D913FF">
        <w:rPr>
          <w:rFonts w:ascii="Times New Roman" w:hAnsi="Times New Roman" w:cs="Times New Roman"/>
        </w:rPr>
        <w:t xml:space="preserve"> </w:t>
      </w:r>
      <w:r w:rsidRPr="00D913FF">
        <w:rPr>
          <w:rFonts w:ascii="Times New Roman" w:hAnsi="Times New Roman" w:cs="Times New Roman"/>
        </w:rPr>
        <w:t xml:space="preserve">full text articles assessed for this section of the review, only </w:t>
      </w:r>
      <w:r w:rsidR="00244EFF">
        <w:rPr>
          <w:rFonts w:ascii="Times New Roman" w:hAnsi="Times New Roman" w:cs="Times New Roman"/>
        </w:rPr>
        <w:t>5</w:t>
      </w:r>
      <w:r w:rsidR="00244EFF" w:rsidRPr="00D913FF">
        <w:rPr>
          <w:rFonts w:ascii="Times New Roman" w:hAnsi="Times New Roman" w:cs="Times New Roman"/>
        </w:rPr>
        <w:t xml:space="preserve"> </w:t>
      </w:r>
      <w:r w:rsidRPr="00D913FF">
        <w:rPr>
          <w:rFonts w:ascii="Times New Roman" w:hAnsi="Times New Roman" w:cs="Times New Roman"/>
        </w:rPr>
        <w:t xml:space="preserve">studies from </w:t>
      </w:r>
      <w:r w:rsidR="00244EFF">
        <w:rPr>
          <w:rFonts w:ascii="Times New Roman" w:hAnsi="Times New Roman" w:cs="Times New Roman"/>
        </w:rPr>
        <w:t>4</w:t>
      </w:r>
      <w:r w:rsidR="00244EFF" w:rsidRPr="00D913FF">
        <w:rPr>
          <w:rFonts w:ascii="Times New Roman" w:hAnsi="Times New Roman" w:cs="Times New Roman"/>
        </w:rPr>
        <w:t xml:space="preserve"> </w:t>
      </w:r>
      <w:r w:rsidRPr="00D913FF">
        <w:rPr>
          <w:rFonts w:ascii="Times New Roman" w:hAnsi="Times New Roman" w:cs="Times New Roman"/>
        </w:rPr>
        <w:t>countries (UK, Sweden</w:t>
      </w:r>
      <w:r w:rsidR="00244EFF">
        <w:rPr>
          <w:rFonts w:ascii="Times New Roman" w:hAnsi="Times New Roman" w:cs="Times New Roman"/>
        </w:rPr>
        <w:t>,</w:t>
      </w:r>
      <w:r w:rsidRPr="00D913FF">
        <w:rPr>
          <w:rFonts w:ascii="Times New Roman" w:hAnsi="Times New Roman" w:cs="Times New Roman"/>
        </w:rPr>
        <w:t xml:space="preserve"> Switzerland</w:t>
      </w:r>
      <w:r w:rsidR="00244EFF">
        <w:rPr>
          <w:rFonts w:ascii="Times New Roman" w:hAnsi="Times New Roman" w:cs="Times New Roman"/>
        </w:rPr>
        <w:t xml:space="preserve"> and USA</w:t>
      </w:r>
      <w:r w:rsidRPr="00D913FF">
        <w:rPr>
          <w:rFonts w:ascii="Times New Roman" w:hAnsi="Times New Roman" w:cs="Times New Roman"/>
        </w:rPr>
        <w:t xml:space="preserve">) met the inclusion criteria. Although there were other studies identified by the search process that investigated psychological interventions for PTSDFC, they failed to meet some of the </w:t>
      </w:r>
      <w:r w:rsidR="008F2834" w:rsidRPr="00D913FF">
        <w:rPr>
          <w:rFonts w:ascii="Times New Roman" w:hAnsi="Times New Roman" w:cs="Times New Roman"/>
        </w:rPr>
        <w:t>pre-</w:t>
      </w:r>
      <w:r w:rsidR="00F31643" w:rsidRPr="00D913FF">
        <w:rPr>
          <w:rFonts w:ascii="Times New Roman" w:hAnsi="Times New Roman" w:cs="Times New Roman"/>
        </w:rPr>
        <w:t xml:space="preserve">specified </w:t>
      </w:r>
      <w:r w:rsidRPr="00D913FF">
        <w:rPr>
          <w:rFonts w:ascii="Times New Roman" w:hAnsi="Times New Roman" w:cs="Times New Roman"/>
        </w:rPr>
        <w:t>criteria</w:t>
      </w:r>
      <w:r w:rsidR="00F31643" w:rsidRPr="00D913FF">
        <w:rPr>
          <w:rFonts w:ascii="Times New Roman" w:hAnsi="Times New Roman" w:cs="Times New Roman"/>
        </w:rPr>
        <w:t>.</w:t>
      </w:r>
      <w:r w:rsidRPr="00D913FF">
        <w:rPr>
          <w:rFonts w:ascii="Times New Roman" w:hAnsi="Times New Roman" w:cs="Times New Roman"/>
        </w:rPr>
        <w:t xml:space="preserve"> For example, some did not assess PTSDFC using validated measure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11/j.1523-536X.2011.00517.x","ISSN":"1523-536X","abstract":"Background: No standard intervention with proved effectiveness is available for women with posttraumatic stress following childbirth because of insufficient research. The objective of this paper was to evaluate the possibility of using eye-movement desensitization and reprocessing treatment for women with symptoms of posttraumatic stress disorder following childbirth. The treatment is internationally recognized as one of the interventions of choice for the condition, but little is known about its effects in women who experienced the delivery as traumatic.; Methods: Three women suffering from posttraumatic stress symptoms following the birth of their first child were treated with eye-movement desensitization and reprocessing during their next pregnancy. Patient A developed posttraumatic stress symptoms following the lengthy labor of her first child that ended in an emergency cesarean section after unsuccessful vacuum extraction. Patient B suffered a second degree vaginal rupture, resulting in pain and inability to engage in sexual intercourse for years. Patient C developed severe preeclampsia postpartum requiring intravenous treatment.; Results: Patients received eye-movement desensitization and reprocessing treatment during their second pregnancy, using the standard protocol. The treatment resulted in fewer posttraumatic stress symptoms and more confidence about their pregnancy and upcoming delivery compared with before the treatment. Despite delivery complications in Patient A (secondary cesarean section due to insufficient engaging of the fetal head); Patient B (second degree vaginal rupture, this time without subsequent dyspareunia); and Patient C (postpartum hemorrhage, postpartum hypertension requiring intravenous treatment), all three women looked back positively at the second delivery experience.; Conclusions: Treatment with eye-movement desensitization and reprocessing reduced posttraumatic stress symptoms in these three women. They were all sufficiently confident to attempt vaginal birth rather than demanding an elective cesarean section. We advocate a large-scale, randomized controlled trial involving women with postpartum posttraumatic stress disorder to evaluate the effect of eye-movement desensitization and reprocessing in this patient group.; © 2011, Copyright the Authors. Journal compilation © 2011, Wiley Periodicals, Inc.","author":[{"dropping-particle":"","family":"Stramrood","given":"Claire A I","non-dropping-particle":"","parse-names":false,"suffix":""},{"dropping-particle":"","family":"Velde","given":"Janneke","non-dropping-particle":"van der","parse-names":false,"suffix":""},{"dropping-particle":"","family":"Doornbos","given":"Bennard","non-dropping-particle":"","parse-names":false,"suffix":""},{"dropping-particle":"","family":"Marieke Paarlberg","given":"K","non-dropping-particle":"","parse-names":false,"suffix":""},{"dropping-particle":"","family":"Weijmar Schultz","given":"Willibrord C M","non-dropping-particle":"","parse-names":false,"suffix":""},{"dropping-particle":"","family":"Pampus","given":"Maria G","non-dropping-particle":"van","parse-names":false,"suffix":""}],"container-title":"Birth (Berkeley, Calif.)","id":"ITEM-1","issue":"1","issued":{"date-parts":[["2012","3"]]},"note":"Accession Number: 22369608. Language: English. Date Revised: 20120228. Date Created: 20120228. Date Completed: 20120620. Update Code: 20161213. Publication Type: Case Reports. Journal ID: 8302042. Publication Model: Print-Electronic. Cited Medium: Internet. NLM ISO Abbr: Birth. Linking ISSN: 07307659. Subset: IM; Date of Electronic Publication: 2011 Dec 19. Current Imprints: Publication:","page":"70-76","publisher":"Wiley-Blackwell","publisher-place":"Department of Obstetrics &amp; Gynecology, University Medical Center Groningen, Groningen, The Netherlands.","title":"The patient observer: eye-movement desensitization and reprocessing for the treatment of posttraumatic stress following childbirth.","type":"article-journal","volume":"39"},"uris":["http://www.mendeley.com/documents/?uuid=7a7c6681-f3b0-4c3b-bb54-1de96385cab9","http://www.mendeley.com/documents/?uuid=3f3a0fc3-7e48-4995-a9ae-29acc5f6abcc"]},{"id":"ITEM-2","itemData":{"ISSN":"0167-482X","abstract":"Background. Approximately 1-2% of women suffer from postnatal post-traumatic stress disorder (PTSD) with wide ranging consequences for these women and their families 1. Appropriate treatment of women who have difficult or traumatic births is not yet established. Evidence in other populations shows that cognitive behavior therapy (CBT) is effective for PTSD and it is therefore the recommended treatment 2. However, a recent review of treatments for postnatal distress concluded that descriptions of postnatal counseling are largely generalized and non-specific, which makes them difficult to assess or replicate 3. Aims and method. The current paper therefore aims to describe the use of CBT interventions to treat postnatal distress, and to illustrate common themes or issues that occur in postnatal PTSD. This paper reports two case studies of women with postnatal PTSD and their treatment using CBT. Conclusions. In these cases, CBT was an effective treatment for postnatal PTSD. A number of implications are explored for the management of pregnancy and labor.;","author":[{"dropping-particle":"","family":"Ayers","given":"Susan","non-dropping-particle":"","parse-names":false,"suffix":""},{"dropping-particle":"","family":"McKenzie-McHarg","given":"Kirstie","non-dropping-particle":"","parse-names":false,"suffix":""},{"dropping-particle":"","family":"Eagle","given":"Andrew","non-dropping-particle":"","parse-names":false,"suffix":""}],"container-title":"Journal Of Psychosomatic Obstetrics And Gynaecology","id":"ITEM-2","issue":"3","issued":{"date-parts":[["2007","9"]]},"note":"Accession Number: 17577761. Language: English. Date Revised: 20070619. Date Created: 20070619. Date Completed: 20071226. Update Code: 20161213. Publication Type: Case Reports. Journal ID: 8308648. Publication Model: Print. Cited Medium: Print. NLM ISO Abbr: J Psychosom Obstet Gynaecol. Linking ISSN: 0167482X. Subset: IM; Date of Electronic Publication: 20070901. Current Imprints: Publication: Sept. 2015- : Abingdon, Oxon, UK : Taylor &amp;amp; Francis; Original Imprints: Publication: Utrecht, the Netherlands : Bohn, Scheltema &amp;amp; Holkema, [1982-","page":"177-184","publisher":"Taylor &amp; Francis","publisher-place":"Department of Psychology, University of Sussex, Falmer, Sussex, UK. S.Ayers@sussex.ac.uk","title":"Cognitive behaviour therapy for postnatal post-traumatic stress disorder: case studies.","type":"article-journal","volume":"28"},"uris":["http://www.mendeley.com/documents/?uuid=f0d56db5-8f26-461f-b2a0-7ed38753c6e8","http://www.mendeley.com/documents/?uuid=8f6e8633-28b0-445c-9a95-46a2c7f75a44"]}],"mendeley":{"formattedCitation":"(Ayers et al., 2007; Stramrood et al., 2012)","manualFormatting":"(e.g. Ayers, McKenzie-McHarg, &amp; Eagle, 2007; Stramrood et al., 2012)","plainTextFormattedCitation":"(Ayers et al., 2007; Stramrood et al., 2012)","previouslyFormattedCitation":"(Ayers et al., 2007; Stramrood et al., 2012)"},"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e.g. Ayers, McKenzie-McHarg, &amp; Eagle, 2007; Stramrood et al., 2012)</w:t>
      </w:r>
      <w:r w:rsidRPr="00D913FF">
        <w:rPr>
          <w:rFonts w:ascii="Times New Roman" w:hAnsi="Times New Roman" w:cs="Times New Roman"/>
        </w:rPr>
        <w:fldChar w:fldCharType="end"/>
      </w:r>
      <w:r w:rsidRPr="00D913FF">
        <w:rPr>
          <w:rFonts w:ascii="Times New Roman" w:hAnsi="Times New Roman" w:cs="Times New Roman"/>
        </w:rPr>
        <w:t xml:space="preserve"> or did not include a baseline assessment prior to intervention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infbeh.2014.08.003","ISSN":"0163-6383","author":[{"dropping-particle":"","family":"Borghini","given":"Ayala","non-dropping-particle":"","parse-names":false,"suffix":""},{"dropping-particle":"","family":"Habersaat","given":"Stephanie","non-dropping-particle":"","parse-names":false,"suffix":""},{"dropping-particle":"","family":"Forcada-Guex","given":"Margarita","non-dropping-particle":"","parse-names":false,"suffix":""},{"dropping-particle":"","family":"Nessi","given":"Jennifer","non-dropping-particle":"","parse-names":false,"suffix":""},{"dropping-particle":"","family":"Pierrehumbert","given":"Blaise","non-dropping-particle":"","parse-names":false,"suffix":""},{"dropping-particle":"","family":"Ansermet","given":"François","non-dropping-particle":"","parse-names":false,"suffix":""},{"dropping-particle":"","family":"Müller-Nix","given":"Carole","non-dropping-particle":"","parse-names":false,"suffix":""}],"container-title":"Infant Behavior &amp; Development","id":"ITEM-1","issue":"4","issued":{"date-parts":[["2014","11"]]},"note":"Accession Number: 103858044. Language: English. Entry Date: 20150529. Revision Date: 20150710. Publication Type: Journal Article; research; randomized controlled trial. Journal Subset: Biomedical; Editorial Board Reviewed; Expert Peer Reviewed; Peer Reviewed; USA. NLM UID: 7806016.","page":"624-631","publisher":"Elsevier B.V.","publisher-place":"Department of Child and Adolescent Psychiatry, University Hospital of Lausanne (CHUV), Lausanne, Switzerland.","title":"Effects of an early intervention on maternal post-traumatic stress symptoms and the quality of mother-infant interaction: The case of preterm birth.","type":"article-journal","volume":"37"},"uris":["http://www.mendeley.com/documents/?uuid=c93cad3d-9142-4c4c-b591-501302b21024","http://www.mendeley.com/documents/?uuid=2f41a502-041d-4572-9113-b03bf2f5d994"]},{"id":"ITEM-2","itemData":{"ISBN":"0419-4217","abstract":"Premature birth has been associated with a number of adverse maternal psychological outcomes that include depression, anxiety, and trauma as well as adverse effects on maternal coping ability and parenting style. Infants and children who are premature are more likely to have poorer cognitive and developmental functioning and, thus, may be harder to parent. In response to these findings, there have been a number of educational and behavioral interventions developed that target maternal psychological functioning, parenting and aspects of the parent-infant relationship. The current study aimed to both develop and evaluate a treatment that integrates, for the first time, effective interventions for both reducing symptoms of posttraumatic stress disorder (PTSD) as well as enhancing maternal-infant interactions. Conclusions from the study indicated that the intervention is feasible, able to be implemented with a high level of fidelity, and is rated as satisfactory by participants. Findings suggested a trend for reduction in symptoms of depression and trauma, while also significantly lowering of anxiety symptoms. Though encouraging, these findings are preliminary, and future studies should strive to reproduce these findings with a larger sample size and with the incorporation of a control group. (PsycINFO Database Record (c) 2016 APA, all rights reserved)","author":[{"dropping-particle":"","family":"Brecht","given":"Carrie Jean","non-dropping-particle":"","parse-names":false,"suffix":""}],"container-title":"Dissertation Abstracts International: Section B: The Sciences and Engineering","id":"ITEM-2","issue":"11-B(E)","issued":{"date-parts":[["2014"]]},"note":"Accession Number: 2014-99100-016. Other Journal Title: Dissertation Abstracts International. Partial author list: First Author &amp;amp; Affiliation: Brecht, Carrie Jean; Palo Alto U., US. Release Date: 20140609. Publication Type: Dissertation Abstract (0400). Format Covered: Electronic. Document Type: Dissertation. Dissertation Number: AAI3591796. ISBN: 978-1-303-32514-4. Language: English. Major Descriptor: Anxiety; Mothers; Parenting Style; Trauma. Minor Descriptor: Intervention; Premature Birth; Neonatal Intensive Care. Classification: Health &amp;amp; Mental Health Treatment &amp;amp; Prevention (3300). Population: Human (10); Female (40). Age Group: Childhood (birth-12 yrs) (100); Infancy (2-23 mo) (140). Methodology: Empirical Study; Quantitative Study.","publisher":"ProQuest Information &amp; Learning","publisher-place":"US","title":"Prevention of postpartum traumatic stress in mothers with preterm infants: Manual development and evaluation.","type":"thesis","volume":"74"},"uris":["http://www.mendeley.com/documents/?uuid=44f7094e-39d6-4703-bc75-e64a487e35d5","http://www.mendeley.com/documents/?uuid=1dcc531f-acad-4b8d-81a0-c922eb94dc72"]},{"id":"ITEM-3","itemData":{"DOI":"10.1177/1534650104267403","ISSN":"1534-6501","abstract":"Maternal-infant bonding is an intense emotional tie between mother and infant that often begins during pregnancy and continues after birth. Prolonged physical separation from one's infant or traumatic interference can sometimes impede this process, leading to a lack of bonding. Whereas many medical procedures and illnesses can cause mother and child to become separated immediately after birth and affect bonding, other causes of emotional separation may be somewhat more difficult to identify. Nevertheless, maternal trauma has been identified as one such form of emotional separation that can interfere with bonding. This article illustrates the application of Eye Movement Desensitization and Reprocessing (EMDR) for addressing bonding difficulties related to trauma issues. EMDR is an integrative psychotherapy that uses a standardized eight-phase approach to treatment and is a well-accepted treatment for trauma. Although more research is needed, this case suggests that EMDR may be an appropriate and efficient treatment for bonding difficulties. (PsycINFO Database Record (c) 2016 APA, all rights reserved)","author":[{"dropping-particle":"","family":"Madrid","given":"Antonio","non-dropping-particle":"","parse-names":false,"suffix":""},{"dropping-particle":"","family":"Skolek","given":"Susan","non-dropping-particle":"","parse-names":false,"suffix":""},{"dropping-particle":"","family":"Shapiro","given":"Francine","non-dropping-particle":"","parse-names":false,"suffix":""}],"container-title":"Clinical Case Studies","id":"ITEM-3","issue":"4","issued":{"date-parts":[["2006","10"]]},"note":"Accession Number: 2006-08661-001. Partial author list: First Author &amp;amp; Affiliation: Madrid, Antonio; Russian River Counselors, CA, US. Release Date: 20060710. Correction Date: 20100104. Publication Type: Journal (0100), Peer Reviewed Journal (0110). Format Covered: Electronic. Document Type: Journal Article. Language: English. Major Descriptor: Attachment Behavior; Eye Movement Desensitization Therapy; Mother Child Relations; Separation Reactions; Trauma. Minor Descriptor: Integrative Psychotherapy. Classification: Psychotherapy &amp;amp; Psychotherapeutic Counseling (3310). Population: Human (10); Female (40). Age Group: Adulthood (18 yrs &amp;amp; older) (300). Tests &amp;amp; Measures: Subjective Units of Disturbance Scale. Methodology: Clinical Case Study. References Available: Y. Page Count: 16. Issue Publication Date: Oct, 2006.","page":"271-286","publisher":"Sage Publications","publisher-place":"Madrid, Antonio, P.O. Box 519, Monte Rio, CA, US, 95462","title":"Repairing Failures in Bonding Through EMDR.","type":"article-journal","volume":"5"},"uris":["http://www.mendeley.com/documents/?uuid=60109a17-0062-484b-87a7-ae8fc8df6364","http://www.mendeley.com/documents/?uuid=6f560587-15b6-4178-9b9a-9d4f56911984"]}],"mendeley":{"formattedCitation":"(Borghini et al., 2014; Brecht, 2014; Madrid et al., 2006)","manualFormatting":"(e.g. Borghini et al., 2014; Brecht, 2014; Madrid, Skolek, &amp; Shapiro, 2006)","plainTextFormattedCitation":"(Borghini et al., 2014; Brecht, 2014; Madrid et al., 2006)","previouslyFormattedCitation":"(Borghini et al., 2014; Brecht, 2014; Madrid et al., 2006)"},"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e.g. Borghini et al., 2014; Brecht, 2014; Madrid, Skolek, &amp; Shapiro, 2006)</w:t>
      </w:r>
      <w:r w:rsidRPr="00D913FF">
        <w:rPr>
          <w:rFonts w:ascii="Times New Roman" w:hAnsi="Times New Roman" w:cs="Times New Roman"/>
        </w:rPr>
        <w:fldChar w:fldCharType="end"/>
      </w:r>
      <w:r w:rsidRPr="00D913FF">
        <w:rPr>
          <w:rFonts w:ascii="Times New Roman" w:hAnsi="Times New Roman" w:cs="Times New Roman"/>
        </w:rPr>
        <w:t xml:space="preserve">.  Some only measured acute symptoms of PTSD prior to 4 weeks post-birth and therefore the intervention would not be treating PTSDFC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02/jts.20626","ISSN":"0894-9867","abstract":"Parents of hospitalized premature infants are at risk for developing psychological symptoms. This randomized controlled pilot study examined the effectiveness of a brief cognitive–behavioral intervention in reducing traumatic and depressive symptoms in mothers 1 month after their infant’s discharge from the hospital. Fifty-six mothers were randomly assigned to the intervention or control group. Results showed that mothers experienced high levels of symptoms initially and at follow-up. At follow-up, there was a trend for mothers in the intervention group to report lower levels of depression (p = .06; Cohen's f = .318), but levels of traumatic symptoms were similar for both groups. Brief psychological interventions may reduce depressive symptoms in this population. Estimates of the effect sizes can be used to inform future intervention studies. (PsycINFO Database Record (c) 2016 APA, all rights reserved)","author":[{"dropping-particle":"","family":"Bernard","given":"Rebecca S","non-dropping-particle":"","parse-names":false,"suffix":""},{"dropping-particle":"","family":"Williams","given":"Sharon E","non-dropping-particle":"","parse-names":false,"suffix":""},{"dropping-particle":"","family":"Storfer-Isser","given":"Amy","non-dropping-particle":"","parse-names":false,"suffix":""},{"dropping-particle":"","family":"Rhine","given":"William","non-dropping-particle":"","parse-names":false,"suffix":""},{"dropping-particle":"","family":"Horwitz","given":"Sarah McCue","non-dropping-particle":"","parse-names":false,"suffix":""},{"dropping-particle":"","family":"Koopman","given":"Cheryl","non-dropping-particle":"","parse-names":false,"suffix":""},{"dropping-particle":"","family":"Shaw","given":"Richard J","non-dropping-particle":"","parse-names":false,"suffix":""}],"container-title":"Journal of Traumatic Stress","id":"ITEM-1","issue":"2","issued":{"date-parts":[["2011","4"]]},"note":"Accession Number: 2011-07624-014. PMID: 21438016 Partial author list: First Author &amp;amp; Affiliation: Bernard, Rebecca S.; Department of Psychiatry, Stanford University School of Medicine and Lucile PacKard Children’s Hospital at Stanford, Stanford, CA, US. Release Date: 20110718. Correction Date: 20120827. Publication Type: Journal (0100), Peer Reviewed Journal (0110). Format Covered: Electronic. Document Type: Journal Article. Language: English. Major Descriptor: Brief Psychotherapy; Cognitive Behavior Therapy; Mother Child Relations; Trauma; Neonatal Intensive Care. Minor Descriptor: Intervention; Postpartum Depression; Premature Birth. Classification: Psychological Disorders (3210); Health &amp;amp; Mental Health Treatment &amp;amp; Prevention (3300). Population: Human (10); Female (40). Location: US. Age Group: Adulthood (18 yrs &amp;amp; older) (300). Tests &amp;amp; Measures: Demographics Questionnaire; Beck Depression Inventory–II DOI: 10.1037/t00742-000; Stanford Acute Stress Reaction Questionnaire DOI: 10.1037/t07465-000; Davidson Trauma Scale DOI: 10.1037/t04973-000. Methodology: Empirical Study; Interview; Quantitative Study. References Available: Y. Page Count: 5. Issue Publication Date: Apr, 2011. Copyright Statement: International Society for Traumatic Stress Studies. 2011.","page":"230-234","publisher":"John Wiley &amp; Sons","publisher-place":"Bernard, Rebecca S., San Diego Center for Children, 3002 Armstrong St., San Diego, CA, US, 92111","title":"Brief cognitive-behavioral intervention for maternal depression and trauma in the neonatal intensive care unit: A pilot study.","type":"article-journal","volume":"24"},"uris":["http://www.mendeley.com/documents/?uuid=e57eb8a3-1c17-4e3f-9a66-456966ed89b4","http://www.mendeley.com/documents/?uuid=5ec44f04-01ca-4998-aad9-03c16607c9a1"]},{"id":"ITEM-2","itemData":{"DOI":"10.1111/jcap.12172","ISSN":"1073-6077","abstract":"Purpose: The purpose of this pilot study was to test the safety, acceptability, feasibility, and effectiveness of Moms Growing Together (MGT), an intervention to prevent and reduce psychological distress in teen mothers. Study Design and Methods: A mixed method design was used. The primary outcomes were reported satisfaction with MGT (acceptance); successful recruitment and retention of teen mothers (feasibility); and prevention or reduction of psychological distress (safety and effectiveness). Summary scores on each of three symptom measures operationally defined psychological distress. Sixteen African-American teen mothers participated in the study: eight in MGT and eight in a comparison group. Results: MGT was considered safe and acceptable. MGT had a negative small effect (effect size {[}ES] = -0.028) on decreasing depression in participants and a moderate effect in reducing anxiety (ES = 0.395) and trauma symptoms (ES = 0.521-0.554) relative to the comparison group. Prolonged recruitment limited feasibility. Conclusion: Because psychological distress casts a long shadow on teen mothers' well-being, developing teen-friendly clinical programs that address their mental health is a high priority.","author":[{"dropping-particle":"","family":"SmithBattle","given":"Lee","non-dropping-particle":"","parse-names":false,"suffix":""},{"dropping-particle":"","family":"Chantamit-o-pas","given":"Chutima","non-dropping-particle":"","parse-names":false,"suffix":""},{"dropping-particle":"","family":"Freed","given":"Patricia","non-dropping-particle":"","parse-names":false,"suffix":""},{"dropping-particle":"","family":"McLaughlin","given":"Dorcas","non-dropping-particle":"","parse-names":false,"suffix":""},{"dropping-particle":"","family":"Schneider","given":"Joanne K","non-dropping-particle":"","parse-names":false,"suffix":""}],"container-title":"JOURNAL OF CHILD AND ADOLESCENT PSYCHIATRIC NURSING","id":"ITEM-2","issue":"2","issued":{"date-parts":[["2017","5"]]},"page":"72-79","title":"Moms growing together: Piloting action methods and expressive arts in a therapeutic group for teen mothers","type":"article-journal","volume":"30"},"uris":["http://www.mendeley.com/documents/?uuid=92cbb810-b6d9-4cf4-9f86-c4fbae74c75d","http://www.mendeley.com/documents/?uuid=d4bf1385-978d-4ee9-a83e-1e2ca558dad1"]}],"mendeley":{"formattedCitation":"(Bernard et al., 2011; SmithBattle et al., 2017)","manualFormatting":"(e.g. Bernard et al., 2011; SmithBattle, Chantamit-o-pas, Freed, McLaughlin, &amp; Schneider, 2017)","plainTextFormattedCitation":"(Bernard et al., 2011; SmithBattle et al., 2017)","previouslyFormattedCitation":"(Bernard et al., 2011; SmithBattle et al., 2017)"},"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e.g. Bernard et al., 2011; SmithBattle, Chantamit-o-pas, Freed, McLaughlin, &amp; Schneider, 2017)</w:t>
      </w:r>
      <w:r w:rsidRPr="00D913FF">
        <w:rPr>
          <w:rFonts w:ascii="Times New Roman" w:hAnsi="Times New Roman" w:cs="Times New Roman"/>
        </w:rPr>
        <w:fldChar w:fldCharType="end"/>
      </w:r>
      <w:r w:rsidRPr="00D913FF">
        <w:rPr>
          <w:rFonts w:ascii="Times New Roman" w:hAnsi="Times New Roman" w:cs="Times New Roman"/>
        </w:rPr>
        <w:t>.  In comparison, the small number of included papers assess</w:t>
      </w:r>
      <w:r w:rsidR="00F930FD" w:rsidRPr="00D913FF">
        <w:rPr>
          <w:rFonts w:ascii="Times New Roman" w:hAnsi="Times New Roman" w:cs="Times New Roman"/>
        </w:rPr>
        <w:t>ed</w:t>
      </w:r>
      <w:r w:rsidRPr="00D913FF">
        <w:rPr>
          <w:rFonts w:ascii="Times New Roman" w:hAnsi="Times New Roman" w:cs="Times New Roman"/>
        </w:rPr>
        <w:t xml:space="preserve"> an intervention targeting PTSD symptoms following childbirth, use</w:t>
      </w:r>
      <w:r w:rsidR="00B4794C" w:rsidRPr="00D913FF">
        <w:rPr>
          <w:rFonts w:ascii="Times New Roman" w:hAnsi="Times New Roman" w:cs="Times New Roman"/>
        </w:rPr>
        <w:t>d</w:t>
      </w:r>
      <w:r w:rsidRPr="00D913FF">
        <w:rPr>
          <w:rFonts w:ascii="Times New Roman" w:hAnsi="Times New Roman" w:cs="Times New Roman"/>
        </w:rPr>
        <w:t xml:space="preserve"> validated assessment tools to measure baseline symptoms (on or after 4 weeks following the birth) and post-intervention symptoms. </w:t>
      </w:r>
      <w:r w:rsidR="001828F5" w:rsidRPr="00D913FF">
        <w:rPr>
          <w:rFonts w:ascii="Times New Roman" w:hAnsi="Times New Roman" w:cs="Times New Roman"/>
        </w:rPr>
        <w:t xml:space="preserve">Overviews </w:t>
      </w:r>
      <w:r w:rsidRPr="00D913FF">
        <w:rPr>
          <w:rFonts w:ascii="Times New Roman" w:hAnsi="Times New Roman" w:cs="Times New Roman"/>
        </w:rPr>
        <w:t>of included studies can be found in table</w:t>
      </w:r>
      <w:r w:rsidR="00B80D1A" w:rsidRPr="00D913FF">
        <w:rPr>
          <w:rFonts w:ascii="Times New Roman" w:hAnsi="Times New Roman" w:cs="Times New Roman"/>
        </w:rPr>
        <w:t>s</w:t>
      </w:r>
      <w:r w:rsidRPr="00D913FF">
        <w:rPr>
          <w:rFonts w:ascii="Times New Roman" w:hAnsi="Times New Roman" w:cs="Times New Roman"/>
        </w:rPr>
        <w:t xml:space="preserve"> 1</w:t>
      </w:r>
      <w:r w:rsidR="001828F5" w:rsidRPr="00D913FF">
        <w:rPr>
          <w:rFonts w:ascii="Times New Roman" w:hAnsi="Times New Roman" w:cs="Times New Roman"/>
        </w:rPr>
        <w:t xml:space="preserve"> </w:t>
      </w:r>
      <w:r w:rsidR="00B80D1A" w:rsidRPr="00D913FF">
        <w:rPr>
          <w:rFonts w:ascii="Times New Roman" w:hAnsi="Times New Roman" w:cs="Times New Roman"/>
        </w:rPr>
        <w:t>(</w:t>
      </w:r>
      <w:r w:rsidR="00324372" w:rsidRPr="00D913FF">
        <w:rPr>
          <w:rFonts w:ascii="Times New Roman" w:hAnsi="Times New Roman" w:cs="Times New Roman"/>
        </w:rPr>
        <w:t>quantitative) and</w:t>
      </w:r>
      <w:r w:rsidR="00B80D1A" w:rsidRPr="00D913FF">
        <w:rPr>
          <w:rFonts w:ascii="Times New Roman" w:hAnsi="Times New Roman" w:cs="Times New Roman"/>
        </w:rPr>
        <w:t xml:space="preserve"> table 2 (qualitative)</w:t>
      </w:r>
      <w:r w:rsidR="00DF2888" w:rsidRPr="00D913FF">
        <w:rPr>
          <w:rFonts w:ascii="Times New Roman" w:hAnsi="Times New Roman" w:cs="Times New Roman"/>
        </w:rPr>
        <w:t>.</w:t>
      </w:r>
      <w:r w:rsidRPr="00D913FF">
        <w:rPr>
          <w:rFonts w:ascii="Times New Roman" w:hAnsi="Times New Roman" w:cs="Times New Roman"/>
        </w:rPr>
        <w:t xml:space="preserve"> </w:t>
      </w:r>
    </w:p>
    <w:p w14:paraId="25799C48" w14:textId="77777777" w:rsidR="003E75A9" w:rsidRPr="00D913FF" w:rsidRDefault="003E75A9" w:rsidP="003E75A9">
      <w:pPr>
        <w:tabs>
          <w:tab w:val="left" w:pos="5534"/>
        </w:tabs>
        <w:spacing w:line="360" w:lineRule="auto"/>
        <w:rPr>
          <w:rFonts w:ascii="Times New Roman" w:hAnsi="Times New Roman" w:cs="Times New Roman"/>
        </w:rPr>
      </w:pPr>
    </w:p>
    <w:p w14:paraId="456D4EDF" w14:textId="1030DA20" w:rsidR="003E75A9" w:rsidRPr="00D913FF" w:rsidRDefault="003E75A9" w:rsidP="003E75A9">
      <w:pPr>
        <w:tabs>
          <w:tab w:val="left" w:pos="5534"/>
        </w:tabs>
        <w:spacing w:line="360" w:lineRule="auto"/>
        <w:rPr>
          <w:rFonts w:ascii="Times New Roman" w:hAnsi="Times New Roman" w:cs="Times New Roman"/>
        </w:rPr>
      </w:pPr>
      <w:r w:rsidRPr="00D913FF">
        <w:rPr>
          <w:rFonts w:ascii="Times New Roman" w:hAnsi="Times New Roman" w:cs="Times New Roman"/>
        </w:rPr>
        <w:lastRenderedPageBreak/>
        <w:t>One study used a</w:t>
      </w:r>
      <w:r w:rsidR="007F780C" w:rsidRPr="00D913FF">
        <w:rPr>
          <w:rFonts w:ascii="Times New Roman" w:hAnsi="Times New Roman" w:cs="Times New Roman"/>
        </w:rPr>
        <w:t xml:space="preserve">n expressive writing paradigm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07/s10578-015-0611-6","ISSN":"0009-398X","abstract":"Evaluations of evidence-based, easily accessible, psychological interventions to improve maternal mental health following very preterm birth are scarce. This study investigated the efficacy and acceptability of the expressive writing paradigm for mothers of very preterm infants. The level of maternal posttraumatic stress and depressive symptoms was the primary outcome. Participants were 67 mothers of very preterm babies who were randomly allocated into the intervention (expressive writing; n = 33) or control group (treatment-as-usual; n = 32) when their infant was aged 3 months (corrected age, CA). Measurements were taken at 3 months (pre-intervention), 4 months (post-intervention), and 6 months CA (follow-up). Results showed reduced maternal posttraumatic stress (d = 0.42), depressive symptoms (d = 0.67), and an improved mental health status (d = 1.20) in the intervention group, which were maintained at follow-up. Expressive writing is a brief, cost-effective, and acceptable therapeutic approach that could be offered as part of the NICU care.","author":[{"dropping-particle":"","family":"Horsch","given":"Antje","non-dropping-particle":"","parse-names":false,"suffix":""},{"dropping-particle":"","family":"Tolsa","given":"Jean-François","non-dropping-particle":"","parse-names":false,"suffix":""},{"dropping-particle":"","family":"Gilbert","given":"Leah","non-dropping-particle":"","parse-names":false,"suffix":""},{"dropping-particle":"","family":"Chêne","given":"Lauranne","non-dropping-particle":"","parse-names":false,"suffix":""},{"dropping-particle":"","family":"Müller-Nix","given":"Carole","non-dropping-particle":"","parse-names":false,"suffix":""},{"dropping-particle":"","family":"Graz","given":"Myriam","non-dropping-particle":"","parse-names":false,"suffix":""},{"dropping-particle":"","family":"Chêne","given":"Lauranne Jan","non-dropping-particle":"du","parse-names":false,"suffix":""},{"dropping-particle":"","family":"Bickle Graz","given":"Myriam","non-dropping-particle":"","parse-names":false,"suffix":""}],"container-title":"Child Psychiatry &amp; Human Development","id":"ITEM-1","issue":"5","issued":{"date-parts":[["2016","10"]]},"note":"Accession Number: 117649279. Language: English. Entry Date: In Process. Revision Date: 20180401. Publication Type: journal article; research; randomized controlled trial. Journal Subset: Biomedical; Blind Peer Reviewed; Editorial Board Reviewed; Expert Peer Reviewed; Peer Reviewed; USA. Special Interest: Evidence-Based Practice. Instrumentation: Maternal Confidence Questionnaire (MCQ) (Parker and Zahr); Infant Characteristics Questionnaire (ICQ) (Bates et al); Behavior Rating Inventory of Executive Function (BRIEF). NLM UID: 1275332.","page":"780-791","publisher":"Springer Science &amp; Business Media B.V.","publisher-place":"Clinic of Neonatology , University Hospital Lausanne , Avenue Pierre-Decker 2 1011 Lausanne Switzerland","title":"Improving Maternal Mental Health Following Preterm Birth Using an Expressive Writing Intervention: A Randomized Controlled Trial.","type":"article-journal","volume":"47"},"uris":["http://www.mendeley.com/documents/?uuid=691ec182-675e-4a97-b49c-5a3b0d9ef24f","http://www.mendeley.com/documents/?uuid=0e9d5ab5-c047-4bed-9954-af326cf67134"]}],"mendeley":{"formattedCitation":"(Horsch et al., 2016)","plainTextFormattedCitation":"(Horsch et al., 2016)","previouslyFormattedCitation":"(Horsch et al., 2016)"},"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Horsch et al., 2016)</w:t>
      </w:r>
      <w:r w:rsidRPr="00D913FF">
        <w:rPr>
          <w:rFonts w:ascii="Times New Roman" w:hAnsi="Times New Roman" w:cs="Times New Roman"/>
        </w:rPr>
        <w:fldChar w:fldCharType="end"/>
      </w:r>
      <w:r w:rsidRPr="00D913FF">
        <w:rPr>
          <w:rFonts w:ascii="Times New Roman" w:hAnsi="Times New Roman" w:cs="Times New Roman"/>
        </w:rPr>
        <w:t xml:space="preserve">, the remaining </w:t>
      </w:r>
      <w:r w:rsidR="00244EFF">
        <w:rPr>
          <w:rFonts w:ascii="Times New Roman" w:hAnsi="Times New Roman" w:cs="Times New Roman"/>
        </w:rPr>
        <w:t xml:space="preserve">four </w:t>
      </w:r>
      <w:r w:rsidR="00B4794C" w:rsidRPr="00D913FF">
        <w:rPr>
          <w:rFonts w:ascii="Times New Roman" w:hAnsi="Times New Roman" w:cs="Times New Roman"/>
        </w:rPr>
        <w:t>implemented</w:t>
      </w:r>
      <w:r w:rsidRPr="00D913FF">
        <w:rPr>
          <w:rFonts w:ascii="Times New Roman" w:hAnsi="Times New Roman" w:cs="Times New Roman"/>
        </w:rPr>
        <w:t xml:space="preserve"> a psychological intervention based on psychological theory</w:t>
      </w:r>
      <w:r w:rsidR="00B4794C" w:rsidRPr="00D913FF">
        <w:rPr>
          <w:rFonts w:ascii="Times New Roman" w:hAnsi="Times New Roman" w:cs="Times New Roman"/>
        </w:rPr>
        <w:t>,</w:t>
      </w:r>
      <w:r w:rsidRPr="00D913FF">
        <w:rPr>
          <w:rFonts w:ascii="Times New Roman" w:hAnsi="Times New Roman" w:cs="Times New Roman"/>
        </w:rPr>
        <w:t xml:space="preserve"> such as Eye-Movement Desensitisation and Reprocessing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midw.2006.07.008","ISSN":"0266-6138","abstract":"Objective: to explore the possibility of using eye movement desensitisation and reprocessing (EMDR) to treat women who have experienced post-traumatic stress after childbirth. Design: the pilot study consisted of a `before and after' treatment design combined with follow-up measurements 1-3 years after EMDR treatment. Quantitative data from questionnaires (Traumatic Event Scale {[}TES]) were collected. In addition, qualitative data from individual interviews with the participants were collected as well as data from the psychotherapist's treatment notes of the EMDR treatment sessions. Setting: the north of Sweden. Participants: four women with post-traumatic stress disorder (PTSD) after childbirth (one pregnant and three nonpregnant). Findings: all participants reported reduction of post-traumatic stress after treatment. After 1-3 years, the beneficial effects of EMDR treatment remained for three of the four women. Symptoms of intrusive thoughts and avoidance seemed most sensitive for treatment. Implications for practice: EMDR might be a useful tool. in the treatment of non-pregnant women severely traumatised by childbirth; however, further research is required. (c) 2006 Elsevier Ltd. Alt rights reserved.","author":[{"dropping-particle":"","family":"Sandström","given":"M","non-dropping-particle":"","parse-names":false,"suffix":""},{"dropping-particle":"","family":"Wiberg","given":"Britt","non-dropping-particle":"","parse-names":false,"suffix":""},{"dropping-particle":"","family":"Wikman","given":"Marianne","non-dropping-particle":"","parse-names":false,"suffix":""},{"dropping-particle":"","family":"Willman","given":"Anna-Klara","non-dropping-particle":"","parse-names":false,"suffix":""},{"dropping-particle":"","family":"Högberg","given":"U","non-dropping-particle":"","parse-names":false,"suffix":""},{"dropping-particle":"","family":"Sandstrom","given":"Marianne","non-dropping-particle":"","parse-names":false,"suffix":""},{"dropping-particle":"","family":"Wiberg","given":"Britt","non-dropping-particle":"","parse-names":false,"suffix":""},{"dropping-particle":"","family":"Willman","given":"Anna-Klara","non-dropping-particle":"","parse-names":false,"suffix":""},{"dropping-particle":"","family":"Wikman","given":"Marianne","non-dropping-particle":"","parse-names":false,"suffix":""},{"dropping-particle":"","family":"Hogberg","given":"Ulf","non-dropping-particle":"","parse-names":false,"suffix":""}],"container-title":"MIDWIFERY","id":"ITEM-1","issue":"1","issued":{"date-parts":[["2008","3"]]},"note":"From Duplicate 2 (A pilot study of eye movement desensitisation and reprocessing treatment (EMDR) for post-traumatic stress after childbirth. - Sandström, M; Wiberg, B; Wikman, M; Willman, A; Högberg, U)\n\nAccession Number: 105722698. Language: English. Entry Date: 20080523. Revision Date: 20150819. Publication Type: Journal Article; research; tables/charts. Journal Subset: Core Nursing; Europe; Nursing; Peer Reviewed; UK &amp;amp; Ireland. Instrumentation: Subjective Units of Disturbance (SUD) scale; Traumatic event scale (TES). Grant Information: Medical Faculty of Umea University. NLM UID: 8510930.","page":"62-73","publisher":"Elsevier B.V.","publisher-place":"Philadelphia, Pennsylvania","title":"A pilot study of eye movement desensitisation and reprocessing treatment (EMDR) for post-traumatic stress after childbirth","type":"article-journal","volume":"24"},"uris":["http://www.mendeley.com/documents/?uuid=65ac64e3-b7f1-45c8-a1c2-5d740c1c296e","http://www.mendeley.com/documents/?uuid=64577ecc-38a2-4bb7-8ba4-0a899186e4f7"]}],"mendeley":{"formattedCitation":"(Sandström et al., 2008)","plainTextFormattedCitation":"(Sandström et al., 2008)","previouslyFormattedCitation":"(Sandström et al., 2008)"},"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Sandström et al., 2008)</w:t>
      </w:r>
      <w:r w:rsidRPr="00D913FF">
        <w:rPr>
          <w:rFonts w:ascii="Times New Roman" w:hAnsi="Times New Roman" w:cs="Times New Roman"/>
        </w:rPr>
        <w:fldChar w:fldCharType="end"/>
      </w:r>
      <w:r w:rsidRPr="00D913FF">
        <w:rPr>
          <w:rFonts w:ascii="Times New Roman" w:hAnsi="Times New Roman" w:cs="Times New Roman"/>
        </w:rPr>
        <w:t>, trauma focussed cognitive behavioural therapy</w:t>
      </w:r>
      <w:r w:rsidR="00244EFF">
        <w:rPr>
          <w:rFonts w:ascii="Times New Roman" w:hAnsi="Times New Roman" w:cs="Times New Roman"/>
        </w:rPr>
        <w:t xml:space="preserve"> one study being  an internet intervention</w:t>
      </w:r>
      <w:r w:rsidRPr="00D913FF">
        <w:rPr>
          <w:rFonts w:ascii="Times New Roman" w:hAnsi="Times New Roman" w:cs="Times New Roman"/>
        </w:rPr>
        <w:t xml:space="preserve"> (TF-ICBT: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80/16506073.2016.1169626","ISSN":"1651-2316","abstract":"The aim of this study was to analyse the effects of trauma-focused guided Internet-based cognitive behaviour therapy for relieving posttraumatic stress disorder (PTSD) symptoms following childbirth, a problem that about 3% women encounter postpartum. Following inclusion, 56 traumatized women were randomized to either treatment or to a waiting list control group. Primary outcome measures were the Traumatic Event Scale (TES) and Impact of Event Scale-Reversed (IES-R). Secondary measures were Beck depression inventory II, Patient Health Questionnaire (PHQ-9), Beck Anxiety Inventory, Quality Of Life Inventory and the EuroQol 5 Dimensions. The treatment was guided by a clinician and lasted eight weeks and comprised eight modules of written text. The between-group effect size (ES) was d = .82 (p &lt; .0001) for the IES-R. The ES for the TES was small (d = .36) and not statistically significant (p = .09). A small between-group ES (d = .20; p = .02) was found for the PHQ-9. The results from pre- to post-treatment showed large within-group ESs for PTSD symptoms in the treatment group both on the TES (d = 1.42) and the IES-R (d = 1.30), but smaller ESs in the control group from inclusion to after deferred treatment (TES, d = .80; IES-R d = .45). In both groups, the treatment had positive effects on comorbid depression and anxiety, and in the treatment group also on quality of life. The results need to be verified in larger trials. Further studies are also needed to examine long-term effects.;","author":[{"dropping-particle":"","family":"Nieminen","given":"Katri","non-dropping-particle":"","parse-names":false,"suffix":""},{"dropping-particle":"","family":"Berg","given":"Ida","non-dropping-particle":"","parse-names":false,"suffix":""},{"dropping-particle":"","family":"Frankenstein","given":"Katri","non-dropping-particle":"","parse-names":false,"suffix":""},{"dropping-particle":"","family":"Viita","given":"Lina","non-dropping-particle":"","parse-names":false,"suffix":""},{"dropping-particle":"","family":"Larsson","given":"Kamilla","non-dropping-particle":"","parse-names":false,"suffix":""},{"dropping-particle":"","family":"Persson","given":"Ulrika","non-dropping-particle":"","parse-names":false,"suffix":""},{"dropping-particle":"","family":"Spånberger","given":"Loviisa","non-dropping-particle":"","parse-names":false,"suffix":""},{"dropping-particle":"","family":"Wretman","given":"Anna","non-dropping-particle":"","parse-names":false,"suffix":""},{"dropping-particle":"","family":"Silfvernagel","given":"Kristin","non-dropping-particle":"","parse-names":false,"suffix":""},{"dropping-particle":"","family":"Andersson","given":"Gerhard","non-dropping-particle":"","parse-names":false,"suffix":""},{"dropping-particle":"","family":"Wijma","given":"Klaas","non-dropping-particle":"","parse-names":false,"suffix":""}],"container-title":"Cognitive Behaviour Therapy","id":"ITEM-1","issue":"4","issued":{"date-parts":[["2016","6"]]},"note":"Accession Number: 27152849. Language: English. Date Revised: 20180212. Date Completed: 20180212. Update Code: 20180213. Publication Type: Journal Article. Journal ID: 101143317. Publication Model: Print-Electronic. Cited Medium: Internet. NLM ISO Abbr: Cogn Behav Ther. Linking ISSN: 16506073. Subset: IM; Date of Electronic Publication: 2016 May 06. ; Original Imprints: Publication: Basingstoke, Hampshire, UK ; Philadelphia, PA : Taylor &amp;amp; Francis, c2002-","page":"287-306","publisher":"Taylor &amp; Francis","publisher-place":"a Faculty of Medicine and Health Sciences, Unit of Medical Psychology, Department of Clinical and Experimental Medicine , Linköping University , Linköping , Sweden.; b Department of Obstetrics and Gynaecology , Vrinnevisjukhuset , County Council of Österg","title":"Internet-provided cognitive behaviour therapy of posttraumatic stress symptoms following childbirth-a randomized controlled trial.","type":"article-journal","volume":"45"},"uris":["http://www.mendeley.com/documents/?uuid=479a46b1-7791-4ec1-a1bb-be73bd20b377","http://www.mendeley.com/documents/?uuid=ae5ee12c-a0b4-419f-af4b-172afe402282"]}],"mendeley":{"formattedCitation":"(Nieminen et al., 2016)","manualFormatting":"Nieminen et al., 2016)","plainTextFormattedCitation":"(Nieminen et al., 2016)","previouslyFormattedCitation":"(Nieminen et al., 2016)"},"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Nieminen et al., 2016)</w:t>
      </w:r>
      <w:r w:rsidRPr="00D913FF">
        <w:rPr>
          <w:rFonts w:ascii="Times New Roman" w:hAnsi="Times New Roman" w:cs="Times New Roman"/>
        </w:rPr>
        <w:fldChar w:fldCharType="end"/>
      </w:r>
      <w:r w:rsidR="00244EFF">
        <w:rPr>
          <w:rFonts w:ascii="Times New Roman" w:hAnsi="Times New Roman" w:cs="Times New Roman"/>
        </w:rPr>
        <w:t xml:space="preserve"> and the other involving </w:t>
      </w:r>
      <w:r w:rsidR="009237B1">
        <w:rPr>
          <w:rFonts w:ascii="Times New Roman" w:hAnsi="Times New Roman" w:cs="Times New Roman"/>
        </w:rPr>
        <w:t>in person</w:t>
      </w:r>
      <w:r w:rsidR="00244EFF">
        <w:rPr>
          <w:rFonts w:ascii="Times New Roman" w:hAnsi="Times New Roman" w:cs="Times New Roman"/>
        </w:rPr>
        <w:t xml:space="preserve"> therapy</w:t>
      </w:r>
      <w:r w:rsidRPr="00D913FF">
        <w:rPr>
          <w:rFonts w:ascii="Times New Roman" w:hAnsi="Times New Roman" w:cs="Times New Roman"/>
        </w:rPr>
        <w:t xml:space="preserve"> or a midwife led debriefing session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brat.2011.03.002","ISSN":"1873-622X","abstract":"Postnatal debriefing is offered by 78% of maternity services in the UK despite little evidence from randomised controlled trials (RCTs) that it is effective. RCTs in this area have applied debriefing as a prophylactic to all or high risk women, rather than as a treatment for women who request it. This pragmatic trial therefore evaluated existing postnatal debriefing services that provide debriefing as a treatment for women who request it. Forty-six women who met criterion A for posttraumatic stress disorder (PTSD) and requested debriefing 1.3-72.2 months (median 16 weeks) postpartum completed measures of depression, PTSD, support and negative appraisals of the birth before and one month after debriefing. Women were compared with others who gave birth in the same hospitals during the same time period (n=34), who met criterion A for PTSD but had not requested debriefing. Results showed PTSD symptoms reduced over time in both groups but greater decreases were observed in women who attended debriefing. Debriefing also led to reduction in negative appraisals but did not affect symptoms of depression. Therefore, results suggest providing debriefing as a treatment to women who request or are referred to it may help to reduce symptoms of PTSD.; Copyright © 2011 Elsevier Ltd. All rights reserved.","author":[{"dropping-particle":"","family":"Meades","given":"Rose","non-dropping-particle":"","parse-names":false,"suffix":""},{"dropping-particle":"","family":"Pond","given":"Claire","non-dropping-particle":"","parse-names":false,"suffix":""},{"dropping-particle":"","family":"Ayers","given":"Susan","non-dropping-particle":"","parse-names":false,"suffix":""},{"dropping-particle":"","family":"Warren","given":"Fiona","non-dropping-particle":"","parse-names":false,"suffix":""}],"container-title":"Behaviour Research And Therapy","id":"ITEM-1","issue":"5","issued":{"date-parts":[["2011","5"]]},"note":"Accession Number: 21457944. Language: English. Date Revised: 20110509. Date Created: 20110509. Date Completed: 20110912. Update Code: 20161213. Publication Type: Journal Article. Journal ID: 0372477. Publication Model: Print-Electronic. Cited Medium: Internet. NLM ISO Abbr: Behav Res Ther. Linking ISSN: 00057967. Subset: IM; Date of Electronic Publication: 2011 Mar 12. Current Imprints: Publication: Oxford : Elsevier Science; Original Imprints: Publication: Oxford [etc.]","page":"367-372","publisher":"Elsevier Science","publisher-place":"School of Psychology, University of Sussex, Brighton, UK.","title":"Postnatal debriefing: have we thrown the baby out with the bath water?","type":"article-journal","volume":"49"},"uris":["http://www.mendeley.com/documents/?uuid=6785a6ea-2a2b-4a8c-80b6-58e7a63b71c0","http://www.mendeley.com/documents/?uuid=eef7f364-0898-4d75-8d1c-867841e06cee"]}],"mendeley":{"formattedCitation":"(Meades et al., 2011)","plainTextFormattedCitation":"(Meades et al., 2011)","previouslyFormattedCitation":"(Meades et al., 2011)"},"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Meades et al., 2011)</w:t>
      </w:r>
      <w:r w:rsidRPr="00D913FF">
        <w:rPr>
          <w:rFonts w:ascii="Times New Roman" w:hAnsi="Times New Roman" w:cs="Times New Roman"/>
        </w:rPr>
        <w:fldChar w:fldCharType="end"/>
      </w:r>
      <w:r w:rsidRPr="00D913FF">
        <w:rPr>
          <w:rFonts w:ascii="Times New Roman" w:hAnsi="Times New Roman" w:cs="Times New Roman"/>
        </w:rPr>
        <w:t xml:space="preserve">. Three of the studies were RCTs one a quantitative </w:t>
      </w:r>
      <w:r w:rsidR="005055B3">
        <w:rPr>
          <w:rFonts w:ascii="Times New Roman" w:hAnsi="Times New Roman" w:cs="Times New Roman"/>
        </w:rPr>
        <w:t xml:space="preserve">case series </w:t>
      </w:r>
      <w:r w:rsidRPr="00D913FF">
        <w:rPr>
          <w:rFonts w:ascii="Times New Roman" w:hAnsi="Times New Roman" w:cs="Times New Roman"/>
        </w:rPr>
        <w:t>descriptive study</w:t>
      </w:r>
      <w:r w:rsidR="00244EFF">
        <w:rPr>
          <w:rFonts w:ascii="Times New Roman" w:hAnsi="Times New Roman" w:cs="Times New Roman"/>
        </w:rPr>
        <w:t xml:space="preserve"> and the other a</w:t>
      </w:r>
      <w:r w:rsidR="005055B3">
        <w:rPr>
          <w:rFonts w:ascii="Times New Roman" w:hAnsi="Times New Roman" w:cs="Times New Roman"/>
        </w:rPr>
        <w:t>n individual</w:t>
      </w:r>
      <w:r w:rsidR="00244EFF">
        <w:rPr>
          <w:rFonts w:ascii="Times New Roman" w:hAnsi="Times New Roman" w:cs="Times New Roman"/>
        </w:rPr>
        <w:t xml:space="preserve"> case study</w:t>
      </w:r>
      <w:r w:rsidR="00556D65">
        <w:rPr>
          <w:rFonts w:ascii="Times New Roman" w:hAnsi="Times New Roman" w:cs="Times New Roman"/>
        </w:rPr>
        <w:t xml:space="preserve"> </w:t>
      </w:r>
      <w:r w:rsidR="00556D65" w:rsidRPr="00FD4587">
        <w:rPr>
          <w:rFonts w:ascii="Times New Roman" w:hAnsi="Times New Roman" w:cs="Times New Roman"/>
          <w:color w:val="FF0000"/>
        </w:rPr>
        <w:fldChar w:fldCharType="begin" w:fldLock="1"/>
      </w:r>
      <w:r w:rsidR="00D41938" w:rsidRPr="00FD4587">
        <w:rPr>
          <w:rFonts w:ascii="Times New Roman" w:hAnsi="Times New Roman" w:cs="Times New Roman"/>
          <w:color w:val="FF0000"/>
        </w:rPr>
        <w:instrText>ADDIN CSL_CITATION {"citationItems":[{"id":"ITEM-1","itemData":{"DOI":"10.1177/1534650119834646","ISSN":"1534-6501","abstract":"Approximately 1% to 2% of women suffer from posttraumatic stress disorder (PTSD) following childbirth, with obstetric emergencies being a key risk factor for birth-related PTSD. The current study augmented prolonged exposure (PE) with cognitive behavioral therapy (CBT) to treat symptoms of PTSD, anxiety, depression, panic disorder, and agoraphobia in a 28-year-old married Hispanic female following a life-threatening case of postpartum preeclampsia. To target distressing symptoms and reach treatment goals, the patient engaged in two preparatory sessions, 12 active PE sessions, and five supplementary CBT sessions. Posttreatment assessment indicated a significant reduction of anxiety and depressive symptoms. Panic attacks reduced in frequency and severity, and by the end of treatment, the patient no longer met criteria for PTSD, major depressive disorder (MDD), or agoraphobia. In the case of postpartum PTSD, CBT can augment PE treatment to reduce symptomatology.","author":[{"dropping-particle":"","family":"Reina","given":"Samantha A","non-dropping-particle":"","parse-names":false,"suffix":""},{"dropping-particle":"","family":"Freund","given":"Blanche","non-dropping-particle":"","parse-names":false,"suffix":""},{"dropping-particle":"","family":"Ironson","given":"Gail","non-dropping-particle":"","parse-names":false,"suffix":""}],"container-title":"CLINICAL CASE STUDIES","id":"ITEM-1","issue":"4","issued":{"date-parts":[["2019","8"]]},"page":"239-253","title":"The Use of Prolonged Exposure Therapy Augmented With CBT to Treat Postpartum Trauma","type":"article-journal","volume":"18"},"uris":["http://www.mendeley.com/documents/?uuid=0c3aeb80-c169-4999-ae0b-b147ba73b07d"]}],"mendeley":{"formattedCitation":"(Reina et al., 2019)","plainTextFormattedCitation":"(Reina et al., 2019)","previouslyFormattedCitation":"(Reina et al., 2019)"},"properties":{"noteIndex":0},"schema":"https://github.com/citation-style-language/schema/raw/master/csl-citation.json"}</w:instrText>
      </w:r>
      <w:r w:rsidR="00556D65" w:rsidRPr="00FD4587">
        <w:rPr>
          <w:rFonts w:ascii="Times New Roman" w:hAnsi="Times New Roman" w:cs="Times New Roman"/>
          <w:color w:val="FF0000"/>
        </w:rPr>
        <w:fldChar w:fldCharType="separate"/>
      </w:r>
      <w:r w:rsidR="00556D65" w:rsidRPr="00FD4587">
        <w:rPr>
          <w:rFonts w:ascii="Times New Roman" w:hAnsi="Times New Roman" w:cs="Times New Roman"/>
          <w:noProof/>
          <w:color w:val="FF0000"/>
        </w:rPr>
        <w:t>(Reina et al., 2019)</w:t>
      </w:r>
      <w:r w:rsidR="00556D65" w:rsidRPr="00FD4587">
        <w:rPr>
          <w:rFonts w:ascii="Times New Roman" w:hAnsi="Times New Roman" w:cs="Times New Roman"/>
          <w:color w:val="FF0000"/>
        </w:rPr>
        <w:fldChar w:fldCharType="end"/>
      </w:r>
      <w:r w:rsidRPr="00FD4587">
        <w:rPr>
          <w:rFonts w:ascii="Times New Roman" w:hAnsi="Times New Roman" w:cs="Times New Roman"/>
          <w:color w:val="FF0000"/>
        </w:rPr>
        <w:t>.</w:t>
      </w:r>
      <w:r w:rsidRPr="00D913FF">
        <w:rPr>
          <w:rFonts w:ascii="Times New Roman" w:hAnsi="Times New Roman" w:cs="Times New Roman"/>
        </w:rPr>
        <w:t xml:space="preserve">  Methodological quality was generally satisfactory with one RCT not including details regarding missing outcome data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07/s10578-015-0611-6","ISSN":"0009-398X","abstract":"Evaluations of evidence-based, easily accessible, psychological interventions to improve maternal mental health following very preterm birth are scarce. This study investigated the efficacy and acceptability of the expressive writing paradigm for mothers of very preterm infants. The level of maternal posttraumatic stress and depressive symptoms was the primary outcome. Participants were 67 mothers of very preterm babies who were randomly allocated into the intervention (expressive writing; n = 33) or control group (treatment-as-usual; n = 32) when their infant was aged 3 months (corrected age, CA). Measurements were taken at 3 months (pre-intervention), 4 months (post-intervention), and 6 months CA (follow-up). Results showed reduced maternal posttraumatic stress (d = 0.42), depressive symptoms (d = 0.67), and an improved mental health status (d = 1.20) in the intervention group, which were maintained at follow-up. Expressive writing is a brief, cost-effective, and acceptable therapeutic approach that could be offered as part of the NICU care.","author":[{"dropping-particle":"","family":"Horsch","given":"Antje","non-dropping-particle":"","parse-names":false,"suffix":""},{"dropping-particle":"","family":"Tolsa","given":"Jean-François","non-dropping-particle":"","parse-names":false,"suffix":""},{"dropping-particle":"","family":"Gilbert","given":"Leah","non-dropping-particle":"","parse-names":false,"suffix":""},{"dropping-particle":"","family":"Chêne","given":"Lauranne","non-dropping-particle":"","parse-names":false,"suffix":""},{"dropping-particle":"","family":"Müller-Nix","given":"Carole","non-dropping-particle":"","parse-names":false,"suffix":""},{"dropping-particle":"","family":"Graz","given":"Myriam","non-dropping-particle":"","parse-names":false,"suffix":""},{"dropping-particle":"","family":"Chêne","given":"Lauranne Jan","non-dropping-particle":"du","parse-names":false,"suffix":""},{"dropping-particle":"","family":"Bickle Graz","given":"Myriam","non-dropping-particle":"","parse-names":false,"suffix":""}],"container-title":"Child Psychiatry &amp; Human Development","id":"ITEM-1","issue":"5","issued":{"date-parts":[["2016","10"]]},"note":"Accession Number: 117649279. Language: English. Entry Date: In Process. Revision Date: 20180401. Publication Type: journal article; research; randomized controlled trial. Journal Subset: Biomedical; Blind Peer Reviewed; Editorial Board Reviewed; Expert Peer Reviewed; Peer Reviewed; USA. Special Interest: Evidence-Based Practice. Instrumentation: Maternal Confidence Questionnaire (MCQ) (Parker and Zahr); Infant Characteristics Questionnaire (ICQ) (Bates et al); Behavior Rating Inventory of Executive Function (BRIEF). NLM UID: 1275332.","page":"780-791","publisher":"Springer Science &amp; Business Media B.V.","publisher-place":"Clinic of Neonatology , University Hospital Lausanne , Avenue Pierre-Decker 2 1011 Lausanne Switzerland","title":"Improving Maternal Mental Health Following Preterm Birth Using an Expressive Writing Intervention: A Randomized Controlled Trial.","type":"article-journal","volume":"47"},"uris":["http://www.mendeley.com/documents/?uuid=0e9d5ab5-c047-4bed-9954-af326cf67134","http://www.mendeley.com/documents/?uuid=691ec182-675e-4a97-b49c-5a3b0d9ef24f"]}],"mendeley":{"formattedCitation":"(Horsch et al., 2016)","plainTextFormattedCitation":"(Horsch et al., 2016)","previouslyFormattedCitation":"(Horsch et al., 2016)"},"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Horsch et al., 2016)</w:t>
      </w:r>
      <w:r w:rsidRPr="00D913FF">
        <w:rPr>
          <w:rFonts w:ascii="Times New Roman" w:hAnsi="Times New Roman" w:cs="Times New Roman"/>
        </w:rPr>
        <w:fldChar w:fldCharType="end"/>
      </w:r>
      <w:r w:rsidRPr="00D913FF">
        <w:rPr>
          <w:rFonts w:ascii="Times New Roman" w:hAnsi="Times New Roman" w:cs="Times New Roman"/>
        </w:rPr>
        <w:t xml:space="preserve"> and two studies not including details of sample representativeness relative to the study population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brat.2011.03.002","ISSN":"1873-622X","abstract":"Postnatal debriefing is offered by 78% of maternity services in the UK despite little evidence from randomised controlled trials (RCTs) that it is effective. RCTs in this area have applied debriefing as a prophylactic to all or high risk women, rather than as a treatment for women who request it. This pragmatic trial therefore evaluated existing postnatal debriefing services that provide debriefing as a treatment for women who request it. Forty-six women who met criterion A for posttraumatic stress disorder (PTSD) and requested debriefing 1.3-72.2 months (median 16 weeks) postpartum completed measures of depression, PTSD, support and negative appraisals of the birth before and one month after debriefing. Women were compared with others who gave birth in the same hospitals during the same time period (n=34), who met criterion A for PTSD but had not requested debriefing. Results showed PTSD symptoms reduced over time in both groups but greater decreases were observed in women who attended debriefing. Debriefing also led to reduction in negative appraisals but did not affect symptoms of depression. Therefore, results suggest providing debriefing as a treatment to women who request or are referred to it may help to reduce symptoms of PTSD.; Copyright © 2011 Elsevier Ltd. All rights reserved.","author":[{"dropping-particle":"","family":"Meades","given":"Rose","non-dropping-particle":"","parse-names":false,"suffix":""},{"dropping-particle":"","family":"Pond","given":"Claire","non-dropping-particle":"","parse-names":false,"suffix":""},{"dropping-particle":"","family":"Ayers","given":"Susan","non-dropping-particle":"","parse-names":false,"suffix":""},{"dropping-particle":"","family":"Warren","given":"Fiona","non-dropping-particle":"","parse-names":false,"suffix":""}],"container-title":"Behaviour Research And Therapy","id":"ITEM-1","issue":"5","issued":{"date-parts":[["2011","5"]]},"note":"Accession Number: 21457944. Language: English. Date Revised: 20110509. Date Created: 20110509. Date Completed: 20110912. Update Code: 20161213. Publication Type: Journal Article. Journal ID: 0372477. Publication Model: Print-Electronic. Cited Medium: Internet. NLM ISO Abbr: Behav Res Ther. Linking ISSN: 00057967. Subset: IM; Date of Electronic Publication: 2011 Mar 12. Current Imprints: Publication: Oxford : Elsevier Science; Original Imprints: Publication: Oxford [etc.]","page":"367-372","publisher":"Elsevier Science","publisher-place":"School of Psychology, University of Sussex, Brighton, UK.","title":"Postnatal debriefing: have we thrown the baby out with the bath water?","type":"article-journal","volume":"49"},"uris":["http://www.mendeley.com/documents/?uuid=eef7f364-0898-4d75-8d1c-867841e06cee","http://www.mendeley.com/documents/?uuid=6785a6ea-2a2b-4a8c-80b6-58e7a63b71c0"]},{"id":"ITEM-2","itemData":{"DOI":"10.1016/j.midw.2006.07.008","ISSN":"0266-6138","abstract":"Objective: to explore the possibility of using eye movement desensitisation and reprocessing (EMDR) to treat women who have experienced post-traumatic stress after childbirth. Design: the pilot study consisted of a `before and after' treatment design combined with follow-up measurements 1-3 years after EMDR treatment. Quantitative data from questionnaires (Traumatic Event Scale {[}TES]) were collected. In addition, qualitative data from individual interviews with the participants were collected as well as data from the psychotherapist's treatment notes of the EMDR treatment sessions. Setting: the north of Sweden. Participants: four women with post-traumatic stress disorder (PTSD) after childbirth (one pregnant and three nonpregnant). Findings: all participants reported reduction of post-traumatic stress after treatment. After 1-3 years, the beneficial effects of EMDR treatment remained for three of the four women. Symptoms of intrusive thoughts and avoidance seemed most sensitive for treatment. Implications for practice: EMDR might be a useful tool. in the treatment of non-pregnant women severely traumatised by childbirth; however, further research is required. (c) 2006 Elsevier Ltd. Alt rights reserved.","author":[{"dropping-particle":"","family":"Sandström","given":"M","non-dropping-particle":"","parse-names":false,"suffix":""},{"dropping-particle":"","family":"Wiberg","given":"Britt","non-dropping-particle":"","parse-names":false,"suffix":""},{"dropping-particle":"","family":"Wikman","given":"Marianne","non-dropping-particle":"","parse-names":false,"suffix":""},{"dropping-particle":"","family":"Willman","given":"Anna-Klara","non-dropping-particle":"","parse-names":false,"suffix":""},{"dropping-particle":"","family":"Högberg","given":"U","non-dropping-particle":"","parse-names":false,"suffix":""},{"dropping-particle":"","family":"Sandstrom","given":"Marianne","non-dropping-particle":"","parse-names":false,"suffix":""},{"dropping-particle":"","family":"Wiberg","given":"Britt","non-dropping-particle":"","parse-names":false,"suffix":""},{"dropping-particle":"","family":"Willman","given":"Anna-Klara","non-dropping-particle":"","parse-names":false,"suffix":""},{"dropping-particle":"","family":"Wikman","given":"Marianne","non-dropping-particle":"","parse-names":false,"suffix":""},{"dropping-particle":"","family":"Hogberg","given":"Ulf","non-dropping-particle":"","parse-names":false,"suffix":""}],"container-title":"MIDWIFERY","id":"ITEM-2","issue":"1","issued":{"date-parts":[["2008","3"]]},"note":"From Duplicate 2 (A pilot study of eye movement desensitisation and reprocessing treatment (EMDR) for post-traumatic stress after childbirth. - Sandström, M; Wiberg, B; Wikman, M; Willman, A; Högberg, U)\n\nAccession Number: 105722698. Language: English. Entry Date: 20080523. Revision Date: 20150819. Publication Type: Journal Article; research; tables/charts. Journal Subset: Core Nursing; Europe; Nursing; Peer Reviewed; UK &amp;amp; Ireland. Instrumentation: Subjective Units of Disturbance (SUD) scale; Traumatic event scale (TES). Grant Information: Medical Faculty of Umea University. NLM UID: 8510930.","page":"62-73","publisher":"Elsevier B.V.","publisher-place":"Philadelphia, Pennsylvania","title":"A pilot study of eye movement desensitisation and reprocessing treatment (EMDR) for post-traumatic stress after childbirth","type":"article-journal","volume":"24"},"uris":["http://www.mendeley.com/documents/?uuid=64577ecc-38a2-4bb7-8ba4-0a899186e4f7","http://www.mendeley.com/documents/?uuid=65ac64e3-b7f1-45c8-a1c2-5d740c1c296e","http://www.mendeley.com/documents/?uuid=4b95aabc-558e-44fd-8147-a40fa4acbe1e"]}],"mendeley":{"formattedCitation":"(Meades et al., 2011; Sandström et al., 2008)","plainTextFormattedCitation":"(Meades et al., 2011; Sandström et al., 2008)","previouslyFormattedCitation":"(Meades et al., 2011; Sandström et al., 2008)"},"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Meades et al., 2011; Sandström et al., 2008)</w:t>
      </w:r>
      <w:r w:rsidRPr="00D913FF">
        <w:rPr>
          <w:rFonts w:ascii="Times New Roman" w:hAnsi="Times New Roman" w:cs="Times New Roman"/>
        </w:rPr>
        <w:fldChar w:fldCharType="end"/>
      </w:r>
      <w:r w:rsidRPr="00D913FF">
        <w:rPr>
          <w:rFonts w:ascii="Times New Roman" w:hAnsi="Times New Roman" w:cs="Times New Roman"/>
        </w:rPr>
        <w:t xml:space="preserve">. </w:t>
      </w:r>
      <w:r w:rsidR="005055B3">
        <w:rPr>
          <w:rFonts w:ascii="Times New Roman" w:hAnsi="Times New Roman" w:cs="Times New Roman"/>
        </w:rPr>
        <w:t>Case study data clearly provided only weak evidence</w:t>
      </w:r>
      <w:r w:rsidRPr="00D913FF">
        <w:rPr>
          <w:rFonts w:ascii="Times New Roman" w:hAnsi="Times New Roman" w:cs="Times New Roman"/>
        </w:rPr>
        <w:t xml:space="preserve"> (Table 3). As the interventions were quite diverse, brief descriptions are provided prior to findings. </w:t>
      </w:r>
    </w:p>
    <w:p w14:paraId="0D779D40" w14:textId="77777777" w:rsidR="003E75A9" w:rsidRPr="00D913FF" w:rsidRDefault="003E75A9" w:rsidP="003E75A9">
      <w:pPr>
        <w:tabs>
          <w:tab w:val="left" w:pos="5534"/>
        </w:tabs>
        <w:spacing w:line="360" w:lineRule="auto"/>
        <w:rPr>
          <w:rFonts w:ascii="Times New Roman" w:hAnsi="Times New Roman" w:cs="Times New Roman"/>
        </w:rPr>
      </w:pPr>
    </w:p>
    <w:p w14:paraId="40D86ABB" w14:textId="77777777" w:rsidR="003E75A9" w:rsidRPr="00D913FF" w:rsidRDefault="003E75A9" w:rsidP="003E75A9">
      <w:pPr>
        <w:spacing w:after="160" w:line="360" w:lineRule="auto"/>
        <w:rPr>
          <w:rFonts w:ascii="Times New Roman" w:hAnsi="Times New Roman" w:cs="Times New Roman"/>
          <w:b/>
          <w:i/>
        </w:rPr>
      </w:pPr>
      <w:r w:rsidRPr="00D913FF">
        <w:rPr>
          <w:rFonts w:ascii="Times New Roman" w:hAnsi="Times New Roman" w:cs="Times New Roman"/>
          <w:b/>
          <w:i/>
        </w:rPr>
        <w:t>Eye movement desensitisation and reprocessing (EMDR)</w:t>
      </w:r>
    </w:p>
    <w:p w14:paraId="4DB59859" w14:textId="3167A07B" w:rsidR="003E75A9" w:rsidRPr="00D913FF" w:rsidRDefault="003E75A9" w:rsidP="003E75A9">
      <w:pPr>
        <w:spacing w:after="160" w:line="360" w:lineRule="auto"/>
        <w:rPr>
          <w:rFonts w:ascii="Times New Roman" w:hAnsi="Times New Roman" w:cs="Times New Roman"/>
        </w:rPr>
      </w:pPr>
      <w:r w:rsidRPr="00D913FF">
        <w:rPr>
          <w:rFonts w:ascii="Times New Roman" w:hAnsi="Times New Roman" w:cs="Times New Roman"/>
        </w:rPr>
        <w:t xml:space="preserve">Only one study assessing the use of EMDR to treat PTSDFC was identified by this review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midw.2006.07.008","ISSN":"0266-6138","abstract":"Objective: to explore the possibility of using eye movement desensitisation and reprocessing (EMDR) to treat women who have experienced post-traumatic stress after childbirth. Design: the pilot study consisted of a `before and after' treatment design combined with follow-up measurements 1-3 years after EMDR treatment. Quantitative data from questionnaires (Traumatic Event Scale {[}TES]) were collected. In addition, qualitative data from individual interviews with the participants were collected as well as data from the psychotherapist's treatment notes of the EMDR treatment sessions. Setting: the north of Sweden. Participants: four women with post-traumatic stress disorder (PTSD) after childbirth (one pregnant and three nonpregnant). Findings: all participants reported reduction of post-traumatic stress after treatment. After 1-3 years, the beneficial effects of EMDR treatment remained for three of the four women. Symptoms of intrusive thoughts and avoidance seemed most sensitive for treatment. Implications for practice: EMDR might be a useful tool. in the treatment of non-pregnant women severely traumatised by childbirth; however, further research is required. (c) 2006 Elsevier Ltd. Alt rights reserved.","author":[{"dropping-particle":"","family":"Sandström","given":"M","non-dropping-particle":"","parse-names":false,"suffix":""},{"dropping-particle":"","family":"Wiberg","given":"Britt","non-dropping-particle":"","parse-names":false,"suffix":""},{"dropping-particle":"","family":"Wikman","given":"Marianne","non-dropping-particle":"","parse-names":false,"suffix":""},{"dropping-particle":"","family":"Willman","given":"Anna-Klara","non-dropping-particle":"","parse-names":false,"suffix":""},{"dropping-particle":"","family":"Högberg","given":"U","non-dropping-particle":"","parse-names":false,"suffix":""},{"dropping-particle":"","family":"Sandstrom","given":"Marianne","non-dropping-particle":"","parse-names":false,"suffix":""},{"dropping-particle":"","family":"Wiberg","given":"Britt","non-dropping-particle":"","parse-names":false,"suffix":""},{"dropping-particle":"","family":"Willman","given":"Anna-Klara","non-dropping-particle":"","parse-names":false,"suffix":""},{"dropping-particle":"","family":"Wikman","given":"Marianne","non-dropping-particle":"","parse-names":false,"suffix":""},{"dropping-particle":"","family":"Hogberg","given":"Ulf","non-dropping-particle":"","parse-names":false,"suffix":""}],"container-title":"MIDWIFERY","id":"ITEM-1","issue":"1","issued":{"date-parts":[["2008","3"]]},"note":"From Duplicate 2 (A pilot study of eye movement desensitisation and reprocessing treatment (EMDR) for post-traumatic stress after childbirth. - Sandström, M; Wiberg, B; Wikman, M; Willman, A; Högberg, U)\n\nAccession Number: 105722698. Language: English. Entry Date: 20080523. Revision Date: 20150819. Publication Type: Journal Article; research; tables/charts. Journal Subset: Core Nursing; Europe; Nursing; Peer Reviewed; UK &amp;amp; Ireland. Instrumentation: Subjective Units of Disturbance (SUD) scale; Traumatic event scale (TES). Grant Information: Medical Faculty of Umea University. NLM UID: 8510930.","page":"62-73","publisher":"Elsevier B.V.","publisher-place":"Philadelphia, Pennsylvania","title":"A pilot study of eye movement desensitisation and reprocessing treatment (EMDR) for post-traumatic stress after childbirth","type":"article-journal","volume":"24"},"uris":["http://www.mendeley.com/documents/?uuid=64577ecc-38a2-4bb7-8ba4-0a899186e4f7","http://www.mendeley.com/documents/?uuid=65ac64e3-b7f1-45c8-a1c2-5d740c1c296e"]}],"mendeley":{"formattedCitation":"(Sandström et al., 2008)","plainTextFormattedCitation":"(Sandström et al., 2008)","previouslyFormattedCitation":"(Sandström et al., 2008)"},"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Sandström et al., 2008)</w:t>
      </w:r>
      <w:r w:rsidRPr="00D913FF">
        <w:rPr>
          <w:rFonts w:ascii="Times New Roman" w:hAnsi="Times New Roman" w:cs="Times New Roman"/>
        </w:rPr>
        <w:fldChar w:fldCharType="end"/>
      </w:r>
      <w:r w:rsidRPr="00D913FF">
        <w:rPr>
          <w:rFonts w:ascii="Times New Roman" w:hAnsi="Times New Roman" w:cs="Times New Roman"/>
        </w:rPr>
        <w:t xml:space="preserve">. This paper presented a series of four case studies of women aged 24-31 identified as having symptoms of PTSD following a traumatic birth 3 months to 7 years prior to receiving treatment. The intervention was carried out by a licensed EMDR therapist according to the protocol outlined by Shapiro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BN":"0-465-04300-3 (Hardcover)","abstract":"EMDR (Eye Movement Desensitization and Reprocessing) is the innovative clinical treatment which has . . . helped individuals who have survived trauma—including sexual abuse, domestic violence, drive-by-shooting, combat and crime, as well as those who suffer from depression, addiction and phobias.  Through numerous case examples, [this book] illustrates the effectiveness of Dr. Shapiro's . . . method. Readers will see the causes for a wide variety of symptoms and how they can be managed. (PsycINFO Database Record (c) 2016 APA, all rights reserved)","author":[{"dropping-particle":"","family":"Shapiro","given":"Francine","non-dropping-particle":"","parse-names":false,"suffix":""},{"dropping-particle":"","family":"Forrest","given":"Margot Silk","non-dropping-particle":"","parse-names":false,"suffix":""}],"container-title":"EMDR:  The breakthrough therapy for overcoming anxiety, stress, and trauma.","id":"ITEM-1","issued":{"date-parts":[["1997"]]},"number-of-pages":"xii, 285-xii, 285","publisher":"Basic Books","publisher-place":"New York,  NY,  US","title":"EMDR:  The breakthrough therapy for overcoming anxiety, stress, and trauma.","type":"book"},"uris":["http://www.mendeley.com/documents/?uuid=53a99bb2-0cc9-4a69-b2a7-f05a3e34dedd","http://www.mendeley.com/documents/?uuid=39f4a70b-b343-4f43-ad68-d03469dd0195"]}],"mendeley":{"formattedCitation":"(Shapiro and Forrest, 1997)","plainTextFormattedCitation":"(Shapiro and Forrest, 1997)","previouslyFormattedCitation":"(Shapiro and Forrest, 1997)"},"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Shapiro and Forrest, 1997)</w:t>
      </w:r>
      <w:r w:rsidRPr="00D913FF">
        <w:rPr>
          <w:rFonts w:ascii="Times New Roman" w:hAnsi="Times New Roman" w:cs="Times New Roman"/>
        </w:rPr>
        <w:fldChar w:fldCharType="end"/>
      </w:r>
      <w:r w:rsidRPr="00D913FF">
        <w:rPr>
          <w:rFonts w:ascii="Times New Roman" w:hAnsi="Times New Roman" w:cs="Times New Roman"/>
        </w:rPr>
        <w:t xml:space="preserve">. To assess symptoms, the Traumatic Event Scale was used (TE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0887-6185","abstract":"The prevalence of having a posttraumatic stress disorder (PTSD) profile after childbirth and women's cognitive appraisal of the childbirth were studied cross sectionally in an unselected sample of all women who had given birth over a 1-year period in Linköping, Sweden. The PTSD profile was assessed by means of Traumatic Event Scale (TES), which is based on diagnostic criteria from Diagnostic and Statistical Manual of Mental Disorders, fourth edition (DSM-IV; American Psychiatric Association, 1994). The women's cognitive appraisal of the childbirth was measured by means of the Wijma Delivery Expectancy/Experience Questionnaire (W-DEQ). Twenty-eight women (1.7%) of 1640 met criteria for a PTSD profile related to the recent delivery. A PTSD profile was related to a history of having received psychiatric/psychological counseling, a negative cognitive appraisal of the past delivery, nulliparity, and rating the contact with delivery staff in negative terms.;","author":[{"dropping-particle":"","family":"Wijma","given":"K","non-dropping-particle":"","parse-names":false,"suffix":""},{"dropping-particle":"","family":"Söderquist","given":"J","non-dropping-particle":"","parse-names":false,"suffix":""},{"dropping-particle":"","family":"Wijma","given":"B","non-dropping-particle":"","parse-names":false,"suffix":""}],"container-title":"Journal Of Anxiety Disorders","id":"ITEM-1","issue":"6","issued":{"date-parts":[["1997","11"]]},"note":"Accession Number: 9455721. Language: English. Date Revised: 20151119. Date Created: 19980226. Date Completed: 19980226. Update Code: 20161213. Publication Type: Journal Article. Journal ID: 8710131. Publication Model: Print. Cited Medium: Print. NLM ISO Abbr: J Anxiety Disord. Linking ISSN: 08876185. Subset: IM; Date of Electronic Publication: 19971101. Current Imprints: Publication: : Amsterdam : Elsevier; Original Imprints: Publication: New York : Pergamon Press, c1987-","page":"587-597","publisher":"Elsevier","publisher-place":"Department of Obstetrics and Gynaecology, Faculty of Health Sciences, Linköping University, Sweden.","title":"Posttraumatic stress disorder after childbirth: a cross sectional study.","type":"article-journal","volume":"11"},"uris":["http://www.mendeley.com/documents/?uuid=623e27cc-45d8-41b4-9f4b-9f89e69990f9","http://www.mendeley.com/documents/?uuid=c1926534-6932-47f9-b7af-d8501b6662a6"]}],"mendeley":{"formattedCitation":"(Wijma et al., 1997)","manualFormatting":"Wijma, Söderquist, &amp; Wijma, 1997)","plainTextFormattedCitation":"(Wijma et al., 1997)","previouslyFormattedCitation":"(Wijma et al., 1997)"},"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Wijma, Söderquist, &amp; Wijma, 1997)</w:t>
      </w:r>
      <w:r w:rsidRPr="00D913FF">
        <w:rPr>
          <w:rFonts w:ascii="Times New Roman" w:hAnsi="Times New Roman" w:cs="Times New Roman"/>
        </w:rPr>
        <w:fldChar w:fldCharType="end"/>
      </w:r>
      <w:r w:rsidRPr="00D913FF">
        <w:rPr>
          <w:rFonts w:ascii="Times New Roman" w:hAnsi="Times New Roman" w:cs="Times New Roman"/>
        </w:rPr>
        <w:t xml:space="preserve">.  All participants fulfilled criteria for PTSD according to DSM-IV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76/appi.books.9780890425596","ISBN":"0-89042-555-8","author":[{"dropping-particle":"","family":"American Psychiatric Association","given":"","non-dropping-particle":"","parse-names":false,"suffix":""}],"id":"ITEM-1","issued":{"date-parts":[["1994","5","22"]]},"publisher":"American Psychiatric Association","title":"Diagnostic and Statistical Manual of Mental Disorders","type":"book"},"uris":["http://www.mendeley.com/documents/?uuid=0955b091-f33d-3657-9ec7-ca0efdeef911","http://www.mendeley.com/documents/?uuid=63322aac-4ae3-4c83-895f-d1d0ce854212"]}],"mendeley":{"formattedCitation":"(American Psychiatric Association, 1994)","manualFormatting":"(APA, 1994)","plainTextFormattedCitation":"(American Psychiatric Association, 1994)","previouslyFormattedCitation":"(American Psychiatric Association, 1994)"},"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APA, 1994)</w:t>
      </w:r>
      <w:r w:rsidRPr="00D913FF">
        <w:rPr>
          <w:rFonts w:ascii="Times New Roman" w:hAnsi="Times New Roman" w:cs="Times New Roman"/>
        </w:rPr>
        <w:fldChar w:fldCharType="end"/>
      </w:r>
      <w:r w:rsidRPr="00D913FF">
        <w:rPr>
          <w:rFonts w:ascii="Times New Roman" w:hAnsi="Times New Roman" w:cs="Times New Roman"/>
        </w:rPr>
        <w:t xml:space="preserve"> and scored close to the maximum score (16) on the TES for criterion A prior to receiving treatment. The sum score for B, C and D can vary between 17 and 68 and for the score for B, C and D when scored ‘often disturbing’ can vary between 0 and 17.  A score </w:t>
      </w:r>
      <w:r w:rsidRPr="00D913FF">
        <w:rPr>
          <w:rFonts w:ascii="Times New Roman" w:hAnsi="Times New Roman" w:cs="Times New Roman"/>
        </w:rPr>
        <w:sym w:font="Symbol" w:char="F0B3"/>
      </w:r>
      <w:r w:rsidRPr="00D913FF">
        <w:rPr>
          <w:rFonts w:ascii="Times New Roman" w:hAnsi="Times New Roman" w:cs="Times New Roman"/>
        </w:rPr>
        <w:t xml:space="preserve"> 30 is considered to indicate a PTSD diagnosi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0887-6185","abstract":"The prevalence of having a posttraumatic stress disorder (PTSD) profile after childbirth and women's cognitive appraisal of the childbirth were studied cross sectionally in an unselected sample of all women who had given birth over a 1-year period in Linköping, Sweden. The PTSD profile was assessed by means of Traumatic Event Scale (TES), which is based on diagnostic criteria from Diagnostic and Statistical Manual of Mental Disorders, fourth edition (DSM-IV; American Psychiatric Association, 1994). The women's cognitive appraisal of the childbirth was measured by means of the Wijma Delivery Expectancy/Experience Questionnaire (W-DEQ). Twenty-eight women (1.7%) of 1640 met criteria for a PTSD profile related to the recent delivery. A PTSD profile was related to a history of having received psychiatric/psychological counseling, a negative cognitive appraisal of the past delivery, nulliparity, and rating the contact with delivery staff in negative terms.;","author":[{"dropping-particle":"","family":"Wijma","given":"K","non-dropping-particle":"","parse-names":false,"suffix":""},{"dropping-particle":"","family":"Söderquist","given":"J","non-dropping-particle":"","parse-names":false,"suffix":""},{"dropping-particle":"","family":"Wijma","given":"B","non-dropping-particle":"","parse-names":false,"suffix":""}],"container-title":"Journal Of Anxiety Disorders","id":"ITEM-1","issue":"6","issued":{"date-parts":[["1997","11"]]},"note":"Accession Number: 9455721. Language: English. Date Revised: 20151119. Date Created: 19980226. Date Completed: 19980226. Update Code: 20161213. Publication Type: Journal Article. Journal ID: 8710131. Publication Model: Print. Cited Medium: Print. NLM ISO Abbr: J Anxiety Disord. Linking ISSN: 08876185. Subset: IM; Date of Electronic Publication: 19971101. Current Imprints: Publication: : Amsterdam : Elsevier; Original Imprints: Publication: New York : Pergamon Press, c1987-","page":"587-597","publisher":"Elsevier","publisher-place":"Department of Obstetrics and Gynaecology, Faculty of Health Sciences, Linköping University, Sweden.","title":"Posttraumatic stress disorder after childbirth: a cross sectional study.","type":"article-journal","volume":"11"},"uris":["http://www.mendeley.com/documents/?uuid=c1926534-6932-47f9-b7af-d8501b6662a6","http://www.mendeley.com/documents/?uuid=623e27cc-45d8-41b4-9f4b-9f89e69990f9"]}],"mendeley":{"formattedCitation":"(Wijma et al., 1997)","plainTextFormattedCitation":"(Wijma et al., 1997)","previouslyFormattedCitation":"(Wijma et al., 1997)"},"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Wijma et al., 1997)</w:t>
      </w:r>
      <w:r w:rsidRPr="00D913FF">
        <w:rPr>
          <w:rFonts w:ascii="Times New Roman" w:hAnsi="Times New Roman" w:cs="Times New Roman"/>
        </w:rPr>
        <w:fldChar w:fldCharType="end"/>
      </w:r>
      <w:r w:rsidRPr="00D913FF">
        <w:rPr>
          <w:rFonts w:ascii="Times New Roman" w:hAnsi="Times New Roman" w:cs="Times New Roman"/>
        </w:rPr>
        <w:t xml:space="preserve">. Before treatment the mean score for criterion A was 15.3, and for criterion B, C and D was 52.7.  After treatment, mean score for criterion B, C and D was reduced to 33.5 and when followed up at 1-3 years post treatment this had further reduced to 22.7.   </w:t>
      </w:r>
    </w:p>
    <w:p w14:paraId="4AA25C7B" w14:textId="76D80103" w:rsidR="003E75A9" w:rsidRPr="00D913FF" w:rsidRDefault="003E75A9" w:rsidP="003E75A9">
      <w:pPr>
        <w:spacing w:before="100" w:beforeAutospacing="1" w:after="100" w:afterAutospacing="1" w:line="360" w:lineRule="auto"/>
        <w:rPr>
          <w:rFonts w:ascii="Times New Roman" w:eastAsia="Times New Roman" w:hAnsi="Times New Roman" w:cs="Times New Roman"/>
          <w:b/>
          <w:i/>
        </w:rPr>
      </w:pPr>
      <w:r w:rsidRPr="00D913FF">
        <w:rPr>
          <w:rFonts w:ascii="Times New Roman" w:eastAsia="Times New Roman" w:hAnsi="Times New Roman" w:cs="Times New Roman"/>
          <w:b/>
          <w:i/>
        </w:rPr>
        <w:t xml:space="preserve">Trauma focussed cognitive behavioural therapy (TF-CBT). </w:t>
      </w:r>
    </w:p>
    <w:p w14:paraId="51C2C5D5" w14:textId="4C696BA7"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One study developed a</w:t>
      </w:r>
      <w:r w:rsidR="00EE530C">
        <w:rPr>
          <w:rFonts w:ascii="Times New Roman" w:eastAsia="Times New Roman" w:hAnsi="Times New Roman" w:cs="Times New Roman"/>
        </w:rPr>
        <w:t>n internet</w:t>
      </w:r>
      <w:r w:rsidRPr="00D913FF">
        <w:rPr>
          <w:rFonts w:ascii="Times New Roman" w:eastAsia="Times New Roman" w:hAnsi="Times New Roman" w:cs="Times New Roman"/>
        </w:rPr>
        <w:t xml:space="preserve"> </w:t>
      </w:r>
      <w:r w:rsidRPr="00C72124">
        <w:rPr>
          <w:rFonts w:ascii="Times New Roman" w:eastAsia="Times New Roman" w:hAnsi="Times New Roman" w:cs="Times New Roman"/>
        </w:rPr>
        <w:t>TF</w:t>
      </w:r>
      <w:r w:rsidRPr="00D913FF">
        <w:rPr>
          <w:rFonts w:ascii="Times New Roman" w:eastAsia="Times New Roman" w:hAnsi="Times New Roman" w:cs="Times New Roman"/>
        </w:rPr>
        <w:t xml:space="preserve">-CBT treatment derived from previous studies </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Ivarsson","given":"D","non-dropping-particle":"","parse-names":false,"suffix":""},{"dropping-particle":"","family":"Blom","given":"M","non-dropping-particle":"","parse-names":false,"suffix":""},{"dropping-particle":"","family":"Hesser","given":"H","non-dropping-particle":"","parse-names":false,"suffix":""},{"dropping-particle":"","family":"Carlbring","given":"P","non-dropping-particle":"","parse-names":false,"suffix":""},{"dropping-particle":"","family":"Enderby","given":"P","non-dropping-particle":"","parse-names":false,"suffix":""},{"dropping-particle":"","family":"Nordberg","given":"R","non-dropping-particle":"","parse-names":false,"suffix":""},{"dropping-particle":"","family":"Andersson","given":"G","non-dropping-particle":"","parse-names":false,"suffix":""}],"container-title":"Internet Interventions","id":"ITEM-1","issued":{"date-parts":[["2014"]]},"page":"33-40","title":"Guided Internet-delivered cognitive behavior therapy for post-traumatic stress disorder: A randomized controlled trial.","type":"article-journal","volume":"1"},"uris":["http://www.mendeley.com/documents/?uuid=565ca1aa-16e0-4db9-a727-142876854180","http://www.mendeley.com/documents/?uuid=927729fd-c130-40e4-9988-66667afada72"]}],"mendeley":{"formattedCitation":"(Ivarsson et al., 2014)","plainTextFormattedCitation":"(Ivarsson et al., 2014)","previouslyFormattedCitation":"(Ivarsson et al., 2014)"},"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Ivarsson et al., 2014)</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based on prolonged exposure </w:t>
      </w:r>
      <w:r w:rsidRPr="00D913FF">
        <w:rPr>
          <w:rFonts w:ascii="Times New Roman" w:eastAsia="Times New Roman" w:hAnsi="Times New Roman" w:cs="Times New Roman"/>
        </w:rPr>
        <w:fldChar w:fldCharType="begin" w:fldLock="1"/>
      </w:r>
      <w:r w:rsidR="00D24DB5" w:rsidRPr="00D913FF">
        <w:rPr>
          <w:rFonts w:ascii="Times New Roman" w:eastAsia="Times New Roman" w:hAnsi="Times New Roman" w:cs="Times New Roman"/>
        </w:rPr>
        <w:instrText>ADDIN CSL_CITATION {"citationItems":[{"id":"ITEM-1","itemData":{"author":[{"dropping-particle":"","family":"Foa","given":"E.B","non-dropping-particle":"","parse-names":false,"suffix":""},{"dropping-particle":"","family":"Davidsson","given":"J.R","non-dropping-particle":"","parse-names":false,"suffix":""},{"dropping-particle":"","family":"Frances","given":"A","non-dropping-particle":"","parse-names":false,"suffix":""}],"container-title":"JOURNAL OF CLINICAL PSYCHIATRY","id":"ITEM-1","issue":"16","issued":{"date-parts":[["1999"]]},"page":"1-76","title":"The expert consensus guideline series: Treatment of posttraumatic stress disorder","type":"article-journal","volume":"60"},"uris":["http://www.mendeley.com/documents/?uuid=7e1e19e7-c12e-4f91-b310-d69e4dbf4288","http://www.mendeley.com/documents/?uuid=d6456d1b-326c-45b5-b065-4bd0191949e2"]}],"mendeley":{"formattedCitation":"(E. . Foa et al., 1999)","manualFormatting":"(Foa et al., 1999)","plainTextFormattedCitation":"(E. . Foa et al., 1999)","previouslyFormattedCitation":"(E. . Foa et al., 1999)"},"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Foa et al., 1999)</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and was completed using components of narrative exposure </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Robjant","given":"K","non-dropping-particle":"","parse-names":false,"suffix":""},{"dropping-particle":"","family":"Fazel","given":"M","non-dropping-particle":"","parse-names":false,"suffix":""}],"container-title":"Clinical psychology review","id":"ITEM-1","issued":{"date-parts":[["2010"]]},"page":"1030-1039","title":"The emerging evidence for narrative exposure therapy: A review","type":"article-journal","volume":"30"},"uris":["http://www.mendeley.com/documents/?uuid=82efb307-a69b-4ba3-ab4c-ce8d2bb836ad","http://www.mendeley.com/documents/?uuid=1cee453d-1e96-4b0a-b83b-e36e1bf7299a"]}],"mendeley":{"formattedCitation":"(Robjant and Fazel, 2010)","plainTextFormattedCitation":"(Robjant and Fazel, 2010)","previouslyFormattedCitation":"(Robjant and Fazel, 2010)"},"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Robjant and Fazel, 2010)</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The treatment comprised of 8 </w:t>
      </w:r>
      <w:r w:rsidRPr="00D913FF">
        <w:rPr>
          <w:rFonts w:ascii="Times New Roman" w:eastAsia="Times New Roman" w:hAnsi="Times New Roman" w:cs="Times New Roman"/>
        </w:rPr>
        <w:lastRenderedPageBreak/>
        <w:t>modules of written text (involving psychoeducation, anxiety coping methods and skill training, imaginary and in vivo exposure and cognitive restructuring) and lasted 8 weeks (one module presented each week). This was guided by post-graduate students under supervision and via a secure management network (computer based).   Women who were demonstrating PTSD symptoms relating to a traumatic birth, which took place at least 3 months prior to their inclusion (</w:t>
      </w:r>
      <w:r w:rsidRPr="00D913FF">
        <w:rPr>
          <w:rFonts w:ascii="Times New Roman" w:eastAsia="Times New Roman" w:hAnsi="Times New Roman" w:cs="Times New Roman"/>
          <w:i/>
        </w:rPr>
        <w:t>N</w:t>
      </w:r>
      <w:r w:rsidRPr="00D913FF">
        <w:rPr>
          <w:rFonts w:ascii="Times New Roman" w:eastAsia="Times New Roman" w:hAnsi="Times New Roman" w:cs="Times New Roman"/>
        </w:rPr>
        <w:t>=56), were randomly allocated using an online random-number service to receive the treatment (</w:t>
      </w:r>
      <w:r w:rsidRPr="00D913FF">
        <w:rPr>
          <w:rFonts w:ascii="Times New Roman" w:eastAsia="Times New Roman" w:hAnsi="Times New Roman" w:cs="Times New Roman"/>
          <w:i/>
        </w:rPr>
        <w:t>n</w:t>
      </w:r>
      <w:r w:rsidRPr="00D913FF">
        <w:rPr>
          <w:rFonts w:ascii="Times New Roman" w:eastAsia="Times New Roman" w:hAnsi="Times New Roman" w:cs="Times New Roman"/>
        </w:rPr>
        <w:t xml:space="preserve">=28) or be placed on a waiting list (control: </w:t>
      </w:r>
      <w:r w:rsidRPr="00D913FF">
        <w:rPr>
          <w:rFonts w:ascii="Times New Roman" w:eastAsia="Times New Roman" w:hAnsi="Times New Roman" w:cs="Times New Roman"/>
          <w:i/>
        </w:rPr>
        <w:t>n</w:t>
      </w:r>
      <w:r w:rsidRPr="00D913FF">
        <w:rPr>
          <w:rFonts w:ascii="Times New Roman" w:eastAsia="Times New Roman" w:hAnsi="Times New Roman" w:cs="Times New Roman"/>
        </w:rPr>
        <w:t xml:space="preserve">=28). </w:t>
      </w:r>
    </w:p>
    <w:p w14:paraId="2513C788" w14:textId="3CD5C7B2" w:rsidR="006F0532"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The TES and Impact of Events Scale Revised (IES-R:</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Weiss","given":"D. S","non-dropping-particle":"","parse-names":false,"suffix":""},{"dropping-particle":"","family":"Marmar","given":"D.R","non-dropping-particle":"","parse-names":false,"suffix":""}],"container-title":"Assessing psychological trauma and PTSD","editor":[{"dropping-particle":"","family":"Wilson","given":"J.P","non-dropping-particle":"","parse-names":false,"suffix":""},{"dropping-particle":"","family":"Keane","given":"T.M","non-dropping-particle":"","parse-names":false,"suffix":""}],"id":"ITEM-1","issued":{"date-parts":[["1997"]]},"page":"399-411","publisher":"Guildford Press","publisher-place":"New York","title":"The impact of event scale-revised","type":"chapter"},"uris":["http://www.mendeley.com/documents/?uuid=88389834-bf08-4592-a9a8-c39e5bb43dc2","http://www.mendeley.com/documents/?uuid=3ef7244c-b0f9-4bd8-971a-acd64b7c57d6"]}],"mendeley":{"formattedCitation":"(Weiss and Marmar, 1997)","manualFormatting":" Weiss &amp; Marmar, 1997)","plainTextFormattedCitation":"(Weiss and Marmar, 1997)","previouslyFormattedCitation":"(Weiss and Marmar, 1997)"},"properties":{"noteIndex":0},"schema":"https://github.com/citation-style-language/schema/raw/master/csl-citation.json"}</w:instrText>
      </w:r>
      <w:r w:rsidRPr="00D913FF">
        <w:rPr>
          <w:rFonts w:ascii="Times New Roman" w:eastAsia="Times New Roman" w:hAnsi="Times New Roman" w:cs="Times New Roman"/>
        </w:rPr>
        <w:fldChar w:fldCharType="separate"/>
      </w:r>
      <w:r w:rsidRPr="00D913FF">
        <w:rPr>
          <w:rFonts w:ascii="Times New Roman" w:eastAsia="Times New Roman" w:hAnsi="Times New Roman" w:cs="Times New Roman"/>
          <w:noProof/>
        </w:rPr>
        <w:t xml:space="preserve"> Weiss &amp; Marmar, 1997)</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were used to assess PTSD symptoms at inclusion and weekly during treatment, followed by a final assessment post -treatment. At baseline, there were no significant difference</w:t>
      </w:r>
      <w:r w:rsidR="0072582C" w:rsidRPr="00D913FF">
        <w:rPr>
          <w:rFonts w:ascii="Times New Roman" w:eastAsia="Times New Roman" w:hAnsi="Times New Roman" w:cs="Times New Roman"/>
        </w:rPr>
        <w:t xml:space="preserve">s between the groups with regards to </w:t>
      </w:r>
      <w:r w:rsidR="009D2155" w:rsidRPr="00D913FF">
        <w:rPr>
          <w:rFonts w:ascii="Times New Roman" w:eastAsia="Times New Roman" w:hAnsi="Times New Roman" w:cs="Times New Roman"/>
        </w:rPr>
        <w:t>the baseline</w:t>
      </w:r>
      <w:r w:rsidRPr="00D913FF">
        <w:rPr>
          <w:rFonts w:ascii="Times New Roman" w:eastAsia="Times New Roman" w:hAnsi="Times New Roman" w:cs="Times New Roman"/>
        </w:rPr>
        <w:t xml:space="preserve"> proportions of </w:t>
      </w:r>
      <w:r w:rsidR="0072582C" w:rsidRPr="00D913FF">
        <w:rPr>
          <w:rFonts w:ascii="Times New Roman" w:eastAsia="Times New Roman" w:hAnsi="Times New Roman" w:cs="Times New Roman"/>
        </w:rPr>
        <w:t>full</w:t>
      </w:r>
      <w:r w:rsidRPr="00D913FF">
        <w:rPr>
          <w:rFonts w:ascii="Times New Roman" w:eastAsia="Times New Roman" w:hAnsi="Times New Roman" w:cs="Times New Roman"/>
        </w:rPr>
        <w:t xml:space="preserve"> PTSD symptoms</w:t>
      </w:r>
      <w:r w:rsidR="0072582C" w:rsidRPr="00D913FF">
        <w:rPr>
          <w:rFonts w:ascii="Times New Roman" w:eastAsia="Times New Roman" w:hAnsi="Times New Roman" w:cs="Times New Roman"/>
        </w:rPr>
        <w:t>,</w:t>
      </w:r>
      <w:r w:rsidRPr="00D913FF">
        <w:rPr>
          <w:rFonts w:ascii="Times New Roman" w:eastAsia="Times New Roman" w:hAnsi="Times New Roman" w:cs="Times New Roman"/>
        </w:rPr>
        <w:t xml:space="preserve"> although not all of the participants displayed full criteria for PTSD (detailed results can be found in Table 1). When assessed post treatment, the percentage of women fulfilling criteria for PTSD was reduced in both groups and on both measures</w:t>
      </w:r>
      <w:r w:rsidRPr="00D913FF">
        <w:rPr>
          <w:rFonts w:ascii="Times New Roman" w:hAnsi="Times New Roman" w:cs="Times New Roman"/>
        </w:rPr>
        <w:t xml:space="preserve">.  A proportion of those in the control group received delayed treatment following the waiting list period (n=23) of </w:t>
      </w:r>
      <w:r w:rsidR="008C3B2A" w:rsidRPr="00D913FF">
        <w:rPr>
          <w:rFonts w:ascii="Times New Roman" w:hAnsi="Times New Roman" w:cs="Times New Roman"/>
        </w:rPr>
        <w:t xml:space="preserve">whom </w:t>
      </w:r>
      <w:r w:rsidRPr="00D913FF">
        <w:rPr>
          <w:rFonts w:ascii="Times New Roman" w:hAnsi="Times New Roman" w:cs="Times New Roman"/>
        </w:rPr>
        <w:t xml:space="preserve">the 10 women reporting symptoms fulfilling PTSD criteria was reduced to 2 post </w:t>
      </w:r>
      <w:r w:rsidR="00324372" w:rsidRPr="00D913FF">
        <w:rPr>
          <w:rFonts w:ascii="Times New Roman" w:hAnsi="Times New Roman" w:cs="Times New Roman"/>
        </w:rPr>
        <w:t>delayed treatment</w:t>
      </w:r>
      <w:r w:rsidRPr="00D913FF">
        <w:rPr>
          <w:rFonts w:ascii="Times New Roman" w:hAnsi="Times New Roman" w:cs="Times New Roman"/>
        </w:rPr>
        <w:t xml:space="preserve">. </w:t>
      </w:r>
      <w:r w:rsidRPr="00D913FF">
        <w:rPr>
          <w:rFonts w:ascii="Times New Roman" w:eastAsia="Times New Roman" w:hAnsi="Times New Roman" w:cs="Times New Roman"/>
        </w:rPr>
        <w:t xml:space="preserve">Within group analyses showed significant decreases in TES and IES-R scores post treatment for both the treatment and control groups.  However, when assessing scores between groups over time, only the IES-R showed a significant effect with a large effect size favouring the treatment group. </w:t>
      </w:r>
    </w:p>
    <w:p w14:paraId="167EC4D5" w14:textId="44E8766B"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 xml:space="preserve">The results from </w:t>
      </w:r>
      <w:r w:rsidR="006F0532" w:rsidRPr="00D913FF">
        <w:rPr>
          <w:rFonts w:ascii="Times New Roman" w:eastAsia="Times New Roman" w:hAnsi="Times New Roman" w:cs="Times New Roman"/>
        </w:rPr>
        <w:t>th</w:t>
      </w:r>
      <w:r w:rsidR="006F0532">
        <w:rPr>
          <w:rFonts w:ascii="Times New Roman" w:eastAsia="Times New Roman" w:hAnsi="Times New Roman" w:cs="Times New Roman"/>
        </w:rPr>
        <w:t>is</w:t>
      </w:r>
      <w:r w:rsidR="006F0532" w:rsidRPr="00D913FF">
        <w:rPr>
          <w:rFonts w:ascii="Times New Roman" w:eastAsia="Times New Roman" w:hAnsi="Times New Roman" w:cs="Times New Roman"/>
        </w:rPr>
        <w:t xml:space="preserve"> stud</w:t>
      </w:r>
      <w:r w:rsidR="006F0532">
        <w:rPr>
          <w:rFonts w:ascii="Times New Roman" w:eastAsia="Times New Roman" w:hAnsi="Times New Roman" w:cs="Times New Roman"/>
        </w:rPr>
        <w:t xml:space="preserve">y </w:t>
      </w:r>
      <w:r w:rsidRPr="00D913FF">
        <w:rPr>
          <w:rFonts w:ascii="Times New Roman" w:eastAsia="Times New Roman" w:hAnsi="Times New Roman" w:cs="Times New Roman"/>
        </w:rPr>
        <w:t xml:space="preserve">suggest that TF-CBT may be </w:t>
      </w:r>
      <w:r w:rsidR="0072582C" w:rsidRPr="00D913FF">
        <w:rPr>
          <w:rFonts w:ascii="Times New Roman" w:eastAsia="Times New Roman" w:hAnsi="Times New Roman" w:cs="Times New Roman"/>
        </w:rPr>
        <w:t xml:space="preserve">effective </w:t>
      </w:r>
      <w:r w:rsidR="008C3B2A" w:rsidRPr="00D913FF">
        <w:rPr>
          <w:rFonts w:ascii="Times New Roman" w:eastAsia="Times New Roman" w:hAnsi="Times New Roman" w:cs="Times New Roman"/>
        </w:rPr>
        <w:t>for</w:t>
      </w:r>
      <w:r w:rsidRPr="00D913FF">
        <w:rPr>
          <w:rFonts w:ascii="Times New Roman" w:eastAsia="Times New Roman" w:hAnsi="Times New Roman" w:cs="Times New Roman"/>
        </w:rPr>
        <w:t xml:space="preserve"> </w:t>
      </w:r>
      <w:r w:rsidR="0072582C" w:rsidRPr="00D913FF">
        <w:rPr>
          <w:rFonts w:ascii="Times New Roman" w:eastAsia="Times New Roman" w:hAnsi="Times New Roman" w:cs="Times New Roman"/>
        </w:rPr>
        <w:t xml:space="preserve">treating </w:t>
      </w:r>
      <w:r w:rsidRPr="00D913FF">
        <w:rPr>
          <w:rFonts w:ascii="Times New Roman" w:eastAsia="Times New Roman" w:hAnsi="Times New Roman" w:cs="Times New Roman"/>
        </w:rPr>
        <w:t>women with PTSDFC.  However, the study also highlights the importance of considering which measures to use when assessing symptoms.   It should also be noted that the control group did show a reduction in symptoms whilst on the waiting list.  However, as acknowledged by the authors, this may be due to the weekly measurement of symptoms which may have encouraged women to process and confront their trauma</w:t>
      </w:r>
      <w:r w:rsidR="0072582C" w:rsidRPr="00D913FF">
        <w:rPr>
          <w:rFonts w:ascii="Times New Roman" w:eastAsia="Times New Roman" w:hAnsi="Times New Roman" w:cs="Times New Roman"/>
        </w:rPr>
        <w:t>, inadvertently</w:t>
      </w:r>
      <w:r w:rsidRPr="00D913FF">
        <w:rPr>
          <w:rFonts w:ascii="Times New Roman" w:eastAsia="Times New Roman" w:hAnsi="Times New Roman" w:cs="Times New Roman"/>
        </w:rPr>
        <w:t xml:space="preserve"> strengthening their coping strategies by means of exposure. Although natural recovery could also be the reason for the reduced symptoms displayed in the control group, as previously mentioned for the results of the EMDR study, this is unlikely given the length of time since the birth. </w:t>
      </w:r>
    </w:p>
    <w:p w14:paraId="7B2A918A" w14:textId="77777777" w:rsidR="006F0532"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This study included women who were not displaying full diagnostic criteria for PTSD</w:t>
      </w:r>
      <w:r w:rsidR="00E13EE1" w:rsidRPr="00D913FF">
        <w:rPr>
          <w:rFonts w:ascii="Times New Roman" w:eastAsia="Times New Roman" w:hAnsi="Times New Roman" w:cs="Times New Roman"/>
        </w:rPr>
        <w:t xml:space="preserve"> and as such</w:t>
      </w:r>
      <w:r w:rsidRPr="00D913FF">
        <w:rPr>
          <w:rFonts w:ascii="Times New Roman" w:eastAsia="Times New Roman" w:hAnsi="Times New Roman" w:cs="Times New Roman"/>
        </w:rPr>
        <w:t xml:space="preserve"> this may explain the small to modest between-group effect sizes in comparison to previous studies using this method of treatment.  The acceptability of this treatment for </w:t>
      </w:r>
      <w:r w:rsidRPr="00D913FF">
        <w:rPr>
          <w:rFonts w:ascii="Times New Roman" w:eastAsia="Times New Roman" w:hAnsi="Times New Roman" w:cs="Times New Roman"/>
        </w:rPr>
        <w:lastRenderedPageBreak/>
        <w:t xml:space="preserve">women should also be considered as although 92.3% of the women reported finding the modules easy to understand, novel symptoms in the form of stress appeared during the study as women felt burdened by the time required to complete the homework (reported by 9 women in the treatment group and 11 women in the control group).  It was also observed that on average, only 53% of the treatment group completed all 8 weeks of treatment with 67% of those managing at least four modules and hence participant demand should not be overlooked. </w:t>
      </w:r>
    </w:p>
    <w:p w14:paraId="13F30275" w14:textId="3CDCDECE" w:rsidR="006F0532" w:rsidRDefault="006F0532" w:rsidP="006F0532">
      <w:pPr>
        <w:autoSpaceDE w:val="0"/>
        <w:autoSpaceDN w:val="0"/>
        <w:adjustRightInd w:val="0"/>
        <w:spacing w:line="360" w:lineRule="auto"/>
        <w:rPr>
          <w:rFonts w:ascii="TimesNewRomanPSMT" w:hAnsi="TimesNewRomanPSMT" w:cs="TimesNewRomanPSMT"/>
          <w:sz w:val="23"/>
          <w:szCs w:val="23"/>
        </w:rPr>
      </w:pPr>
      <w:r>
        <w:rPr>
          <w:rFonts w:ascii="Times New Roman" w:eastAsia="Times New Roman" w:hAnsi="Times New Roman" w:cs="Times New Roman"/>
        </w:rPr>
        <w:t>The other</w:t>
      </w:r>
      <w:r w:rsidRPr="00EE530C">
        <w:rPr>
          <w:rFonts w:ascii="Times New Roman" w:eastAsia="Times New Roman" w:hAnsi="Times New Roman" w:cs="Times New Roman"/>
        </w:rPr>
        <w:t xml:space="preserve"> </w:t>
      </w:r>
      <w:r w:rsidRPr="00C72124">
        <w:rPr>
          <w:rFonts w:ascii="Times New Roman" w:eastAsia="Times New Roman" w:hAnsi="Times New Roman" w:cs="Times New Roman"/>
        </w:rPr>
        <w:t>TF</w:t>
      </w:r>
      <w:r w:rsidRPr="00D913FF">
        <w:rPr>
          <w:rFonts w:ascii="Times New Roman" w:eastAsia="Times New Roman" w:hAnsi="Times New Roman" w:cs="Times New Roman"/>
        </w:rPr>
        <w:t>-CBT</w:t>
      </w:r>
      <w:r>
        <w:rPr>
          <w:rFonts w:ascii="Times New Roman" w:eastAsia="Times New Roman" w:hAnsi="Times New Roman" w:cs="Times New Roman"/>
        </w:rPr>
        <w:t xml:space="preserve"> study was an individual case study with a 28 year old woman</w:t>
      </w:r>
      <w:r w:rsidR="00D41938">
        <w:rPr>
          <w:rFonts w:ascii="Times New Roman" w:eastAsia="Times New Roman" w:hAnsi="Times New Roman" w:cs="Times New Roman"/>
        </w:rPr>
        <w:fldChar w:fldCharType="begin" w:fldLock="1"/>
      </w:r>
      <w:r w:rsidR="00D41938">
        <w:rPr>
          <w:rFonts w:ascii="Times New Roman" w:eastAsia="Times New Roman" w:hAnsi="Times New Roman" w:cs="Times New Roman"/>
        </w:rPr>
        <w:instrText>ADDIN CSL_CITATION {"citationItems":[{"id":"ITEM-1","itemData":{"DOI":"10.1177/1534650119834646","ISSN":"1534-6501","abstract":"Approximately 1% to 2% of women suffer from posttraumatic stress disorder (PTSD) following childbirth, with obstetric emergencies being a key risk factor for birth-related PTSD. The current study augmented prolonged exposure (PE) with cognitive behavioral therapy (CBT) to treat symptoms of PTSD, anxiety, depression, panic disorder, and agoraphobia in a 28-year-old married Hispanic female following a life-threatening case of postpartum preeclampsia. To target distressing symptoms and reach treatment goals, the patient engaged in two preparatory sessions, 12 active PE sessions, and five supplementary CBT sessions. Posttreatment assessment indicated a significant reduction of anxiety and depressive symptoms. Panic attacks reduced in frequency and severity, and by the end of treatment, the patient no longer met criteria for PTSD, major depressive disorder (MDD), or agoraphobia. In the case of postpartum PTSD, CBT can augment PE treatment to reduce symptomatology.","author":[{"dropping-particle":"","family":"Reina","given":"Samantha A","non-dropping-particle":"","parse-names":false,"suffix":""},{"dropping-particle":"","family":"Freund","given":"Blanche","non-dropping-particle":"","parse-names":false,"suffix":""},{"dropping-particle":"","family":"Ironson","given":"Gail","non-dropping-particle":"","parse-names":false,"suffix":""}],"container-title":"CLINICAL CASE STUDIES","id":"ITEM-1","issue":"4","issued":{"date-parts":[["2019","8"]]},"page":"239-253","title":"The Use of Prolonged Exposure Therapy Augmented With CBT to Treat Postpartum Trauma","type":"article-journal","volume":"18"},"uris":["http://www.mendeley.com/documents/?uuid=0c3aeb80-c169-4999-ae0b-b147ba73b07d"]}],"mendeley":{"formattedCitation":"(Reina et al., 2019)","plainTextFormattedCitation":"(Reina et al., 2019)","previouslyFormattedCitation":"(Reina et al., 2019)"},"properties":{"noteIndex":0},"schema":"https://github.com/citation-style-language/schema/raw/master/csl-citation.json"}</w:instrText>
      </w:r>
      <w:r w:rsidR="00D41938">
        <w:rPr>
          <w:rFonts w:ascii="Times New Roman" w:eastAsia="Times New Roman" w:hAnsi="Times New Roman" w:cs="Times New Roman"/>
        </w:rPr>
        <w:fldChar w:fldCharType="separate"/>
      </w:r>
      <w:r w:rsidR="00D41938" w:rsidRPr="00D41938">
        <w:rPr>
          <w:rFonts w:ascii="Times New Roman" w:eastAsia="Times New Roman" w:hAnsi="Times New Roman" w:cs="Times New Roman"/>
          <w:noProof/>
        </w:rPr>
        <w:t>(Reina et al., 2019)</w:t>
      </w:r>
      <w:r w:rsidR="00D41938">
        <w:rPr>
          <w:rFonts w:ascii="Times New Roman" w:eastAsia="Times New Roman" w:hAnsi="Times New Roman" w:cs="Times New Roman"/>
        </w:rPr>
        <w:fldChar w:fldCharType="end"/>
      </w:r>
      <w:r w:rsidR="009237B1">
        <w:rPr>
          <w:rFonts w:ascii="Times New Roman" w:eastAsia="Times New Roman" w:hAnsi="Times New Roman" w:cs="Times New Roman"/>
        </w:rPr>
        <w:t>,</w:t>
      </w:r>
      <w:r>
        <w:rPr>
          <w:rFonts w:ascii="Times New Roman" w:eastAsia="Times New Roman" w:hAnsi="Times New Roman" w:cs="Times New Roman"/>
        </w:rPr>
        <w:t xml:space="preserve"> two and a half years after a traumatic birth </w:t>
      </w:r>
      <w:r w:rsidR="009237B1">
        <w:rPr>
          <w:rFonts w:ascii="Times New Roman" w:eastAsia="Times New Roman" w:hAnsi="Times New Roman" w:cs="Times New Roman"/>
        </w:rPr>
        <w:t xml:space="preserve"> and </w:t>
      </w:r>
      <w:r>
        <w:rPr>
          <w:rFonts w:ascii="Times New Roman" w:eastAsia="Times New Roman" w:hAnsi="Times New Roman" w:cs="Times New Roman"/>
        </w:rPr>
        <w:t xml:space="preserve">who fulfilled clinical diagnosis for PTSD (Diagnostic and Statistical Manual-5) and reported  clinical level scores on both the </w:t>
      </w:r>
      <w:r>
        <w:rPr>
          <w:rFonts w:ascii="TimesNewRomanPSMT" w:hAnsi="TimesNewRomanPSMT" w:cs="TimesNewRomanPSMT"/>
          <w:sz w:val="23"/>
          <w:szCs w:val="23"/>
        </w:rPr>
        <w:t>Posttraumatic Stress</w:t>
      </w:r>
    </w:p>
    <w:p w14:paraId="45105618" w14:textId="33F010FB" w:rsidR="006F0532" w:rsidRDefault="006F0532" w:rsidP="001B7FCE">
      <w:pPr>
        <w:autoSpaceDE w:val="0"/>
        <w:autoSpaceDN w:val="0"/>
        <w:adjustRightInd w:val="0"/>
        <w:spacing w:line="360" w:lineRule="auto"/>
        <w:rPr>
          <w:rFonts w:ascii="Times New Roman" w:eastAsia="Times New Roman" w:hAnsi="Times New Roman" w:cs="Times New Roman"/>
        </w:rPr>
      </w:pPr>
      <w:r>
        <w:rPr>
          <w:rFonts w:ascii="TimesNewRomanPSMT" w:hAnsi="TimesNewRomanPSMT" w:cs="TimesNewRomanPSMT"/>
          <w:sz w:val="23"/>
          <w:szCs w:val="23"/>
        </w:rPr>
        <w:t xml:space="preserve">Disorder Checklist for Civilians, </w:t>
      </w:r>
      <w:r>
        <w:rPr>
          <w:rFonts w:ascii="TimesNewRomanPS-ItalicMT" w:hAnsi="TimesNewRomanPS-ItalicMT" w:cs="TimesNewRomanPS-ItalicMT"/>
          <w:i/>
          <w:iCs/>
          <w:sz w:val="23"/>
          <w:szCs w:val="23"/>
        </w:rPr>
        <w:t xml:space="preserve">DSM-5 </w:t>
      </w:r>
      <w:r>
        <w:rPr>
          <w:rFonts w:ascii="TimesNewRomanPSMT" w:hAnsi="TimesNewRomanPSMT" w:cs="TimesNewRomanPSMT"/>
          <w:sz w:val="23"/>
          <w:szCs w:val="23"/>
        </w:rPr>
        <w:t>(PCL5:</w:t>
      </w:r>
      <w:r w:rsidR="00D41938">
        <w:rPr>
          <w:rFonts w:ascii="TimesNewRomanPSMT" w:hAnsi="TimesNewRomanPSMT" w:cs="TimesNewRomanPSMT"/>
          <w:sz w:val="23"/>
          <w:szCs w:val="23"/>
        </w:rPr>
        <w:fldChar w:fldCharType="begin" w:fldLock="1"/>
      </w:r>
      <w:r w:rsidR="00D41938">
        <w:rPr>
          <w:rFonts w:ascii="TimesNewRomanPSMT" w:hAnsi="TimesNewRomanPSMT" w:cs="TimesNewRomanPSMT"/>
          <w:sz w:val="23"/>
          <w:szCs w:val="23"/>
        </w:rPr>
        <w:instrText>ADDIN CSL_CITATION {"citationItems":[{"id":"ITEM-1","itemData":{"DOI":"doi:10.1002/jts.22059","author":[{"dropping-particle":"","family":"Blevins","given":"C A","non-dropping-particle":"","parse-names":false,"suffix":""},{"dropping-particle":"","family":"Weathers","given":"F","non-dropping-particle":"","parse-names":false,"suffix":""},{"dropping-particle":"","family":"Davis","given":"M T","non-dropping-particle":"","parse-names":false,"suffix":""},{"dropping-particle":"","family":"Witte","given":"T K","non-dropping-particle":"","parse-names":false,"suffix":""},{"dropping-particle":"","family":"Domino","given":"J L","non-dropping-particle":"","parse-names":false,"suffix":""}],"container-title":"Journal of Traumatic Stress","id":"ITEM-1","issued":{"date-parts":[["2015"]]},"page":"489-498","title":"The posttraumatic stress disorder checklist for DSM-5 (PCL-5): Development and initial psychometric evaluation","type":"article-journal","volume":"28"},"uris":["http://www.mendeley.com/documents/?uuid=0f2e892a-8a5a-49e5-af23-e530a8501308"]},{"id":"ITEM-2","itemData":{"author":[{"dropping-particle":"","family":"Weathers","given":"F W","non-dropping-particle":"","parse-names":false,"suffix":""}],"container-title":"Encyclopedia of psychological trauma","editor":[{"dropping-particle":"","family":"Reyes","given":"G","non-dropping-particle":"","parse-names":false,"suffix":""},{"dropping-particle":"","family":"Elhai","given":"J D","non-dropping-particle":"","parse-names":false,"suffix":""},{"dropping-particle":"","family":"Ford","given":"J D","non-dropping-particle":"","parse-names":false,"suffix":""}],"id":"ITEM-2","issued":{"date-parts":[["2008"]]},"page":"491*494","publisher":"John Wiley","publisher-place":"Hoboken, NJ,","title":"Posttraumatic stress disorder checklist","type":"chapter"},"uris":["http://www.mendeley.com/documents/?uuid=58bd63db-30cf-41b5-b589-1828a237ed35"]}],"mendeley":{"formattedCitation":"(Blevins et al., 2015; Weathers, 2008)","plainTextFormattedCitation":"(Blevins et al., 2015; Weathers, 2008)","previouslyFormattedCitation":"(Blevins et al., 2015; Weathers, 2008)"},"properties":{"noteIndex":0},"schema":"https://github.com/citation-style-language/schema/raw/master/csl-citation.json"}</w:instrText>
      </w:r>
      <w:r w:rsidR="00D41938">
        <w:rPr>
          <w:rFonts w:ascii="TimesNewRomanPSMT" w:hAnsi="TimesNewRomanPSMT" w:cs="TimesNewRomanPSMT"/>
          <w:sz w:val="23"/>
          <w:szCs w:val="23"/>
        </w:rPr>
        <w:fldChar w:fldCharType="separate"/>
      </w:r>
      <w:r w:rsidR="00D41938" w:rsidRPr="00D41938">
        <w:rPr>
          <w:rFonts w:ascii="TimesNewRomanPSMT" w:hAnsi="TimesNewRomanPSMT" w:cs="TimesNewRomanPSMT"/>
          <w:noProof/>
          <w:sz w:val="23"/>
          <w:szCs w:val="23"/>
        </w:rPr>
        <w:t>(Blevins et al., 2015; Weathers, 2008)</w:t>
      </w:r>
      <w:r w:rsidR="00D41938">
        <w:rPr>
          <w:rFonts w:ascii="TimesNewRomanPSMT" w:hAnsi="TimesNewRomanPSMT" w:cs="TimesNewRomanPSMT"/>
          <w:sz w:val="23"/>
          <w:szCs w:val="23"/>
        </w:rPr>
        <w:fldChar w:fldCharType="end"/>
      </w:r>
      <w:r>
        <w:rPr>
          <w:rFonts w:ascii="TimesNewRomanPSMT" w:hAnsi="TimesNewRomanPSMT" w:cs="TimesNewRomanPSMT"/>
          <w:sz w:val="23"/>
          <w:szCs w:val="23"/>
        </w:rPr>
        <w:t xml:space="preserve">), and </w:t>
      </w:r>
      <w:r>
        <w:rPr>
          <w:rFonts w:ascii="Times New Roman" w:eastAsia="Times New Roman" w:hAnsi="Times New Roman" w:cs="Times New Roman"/>
        </w:rPr>
        <w:t xml:space="preserve">the Impact of Event Scale Revised </w:t>
      </w:r>
      <w:r w:rsidR="00D41938">
        <w:rPr>
          <w:rFonts w:ascii="Times New Roman" w:eastAsia="Times New Roman" w:hAnsi="Times New Roman" w:cs="Times New Roman"/>
        </w:rPr>
        <w:fldChar w:fldCharType="begin" w:fldLock="1"/>
      </w:r>
      <w:r w:rsidR="00D41938">
        <w:rPr>
          <w:rFonts w:ascii="Times New Roman" w:eastAsia="Times New Roman" w:hAnsi="Times New Roman" w:cs="Times New Roman"/>
        </w:rPr>
        <w:instrText>ADDIN CSL_CITATION {"citationItems":[{"id":"ITEM-1","itemData":{"author":[{"dropping-particle":"","family":"Weiss","given":"D. S","non-dropping-particle":"","parse-names":false,"suffix":""},{"dropping-particle":"","family":"Marmar","given":"D.R","non-dropping-particle":"","parse-names":false,"suffix":""}],"container-title":"Assessing psychological trauma and PTSD","editor":[{"dropping-particle":"","family":"Wilson","given":"J.P","non-dropping-particle":"","parse-names":false,"suffix":""},{"dropping-particle":"","family":"Keane","given":"T.M","non-dropping-particle":"","parse-names":false,"suffix":""}],"id":"ITEM-1","issued":{"date-parts":[["1997"]]},"page":"399-411","publisher":"Guildford Press","publisher-place":"New York","title":"The impact of event scale-revised","type":"chapter"},"uris":["http://www.mendeley.com/documents/?uuid=88389834-bf08-4592-a9a8-c39e5bb43dc2"]}],"mendeley":{"formattedCitation":"(Weiss and Marmar, 1997)","plainTextFormattedCitation":"(Weiss and Marmar, 1997)"},"properties":{"noteIndex":0},"schema":"https://github.com/citation-style-language/schema/raw/master/csl-citation.json"}</w:instrText>
      </w:r>
      <w:r w:rsidR="00D41938">
        <w:rPr>
          <w:rFonts w:ascii="Times New Roman" w:eastAsia="Times New Roman" w:hAnsi="Times New Roman" w:cs="Times New Roman"/>
        </w:rPr>
        <w:fldChar w:fldCharType="separate"/>
      </w:r>
      <w:r w:rsidR="00D41938" w:rsidRPr="00D41938">
        <w:rPr>
          <w:rFonts w:ascii="Times New Roman" w:eastAsia="Times New Roman" w:hAnsi="Times New Roman" w:cs="Times New Roman"/>
          <w:noProof/>
        </w:rPr>
        <w:t>(Weiss and Marmar, 1997)</w:t>
      </w:r>
      <w:r w:rsidR="00D41938">
        <w:rPr>
          <w:rFonts w:ascii="Times New Roman" w:eastAsia="Times New Roman" w:hAnsi="Times New Roman" w:cs="Times New Roman"/>
        </w:rPr>
        <w:fldChar w:fldCharType="end"/>
      </w:r>
      <w:r w:rsidR="00D41938">
        <w:rPr>
          <w:rFonts w:ascii="Times New Roman" w:eastAsia="Times New Roman" w:hAnsi="Times New Roman" w:cs="Times New Roman"/>
        </w:rPr>
        <w:t xml:space="preserve"> </w:t>
      </w:r>
      <w:r>
        <w:rPr>
          <w:rFonts w:ascii="Times New Roman" w:eastAsia="Times New Roman" w:hAnsi="Times New Roman" w:cs="Times New Roman"/>
        </w:rPr>
        <w:t xml:space="preserve">at baseline.  As well as preparatory and ending sessions 12 sessions of prolonged exposure were followed by five of cognitive behaviour therapy sessions focussing on thoughts, events and feelings. The intervention was provided by a master’s level clinician on a doctoral programme who was </w:t>
      </w:r>
      <w:r w:rsidR="00541573">
        <w:rPr>
          <w:rFonts w:ascii="Times New Roman" w:eastAsia="Times New Roman" w:hAnsi="Times New Roman" w:cs="Times New Roman"/>
        </w:rPr>
        <w:t xml:space="preserve">supported </w:t>
      </w:r>
      <w:r>
        <w:rPr>
          <w:rFonts w:ascii="Times New Roman" w:eastAsia="Times New Roman" w:hAnsi="Times New Roman" w:cs="Times New Roman"/>
        </w:rPr>
        <w:t>with weekly clinical supervision. By the end of the active sessions the woman was no longer fulfilling clinical diagnosis either by clinical assessment or the self</w:t>
      </w:r>
      <w:r w:rsidR="00FD4587">
        <w:rPr>
          <w:rFonts w:ascii="Times New Roman" w:eastAsia="Times New Roman" w:hAnsi="Times New Roman" w:cs="Times New Roman"/>
        </w:rPr>
        <w:t>-</w:t>
      </w:r>
      <w:r>
        <w:rPr>
          <w:rFonts w:ascii="Times New Roman" w:eastAsia="Times New Roman" w:hAnsi="Times New Roman" w:cs="Times New Roman"/>
        </w:rPr>
        <w:t xml:space="preserve">report scales. She was unable to be contacted for </w:t>
      </w:r>
      <w:r w:rsidR="00FD4587">
        <w:rPr>
          <w:rFonts w:ascii="Times New Roman" w:eastAsia="Times New Roman" w:hAnsi="Times New Roman" w:cs="Times New Roman"/>
        </w:rPr>
        <w:t xml:space="preserve">a </w:t>
      </w:r>
      <w:r>
        <w:rPr>
          <w:rFonts w:ascii="Times New Roman" w:eastAsia="Times New Roman" w:hAnsi="Times New Roman" w:cs="Times New Roman"/>
        </w:rPr>
        <w:t>three</w:t>
      </w:r>
      <w:r w:rsidR="00541573">
        <w:rPr>
          <w:rFonts w:ascii="Times New Roman" w:eastAsia="Times New Roman" w:hAnsi="Times New Roman" w:cs="Times New Roman"/>
        </w:rPr>
        <w:t>-</w:t>
      </w:r>
      <w:r>
        <w:rPr>
          <w:rFonts w:ascii="Times New Roman" w:eastAsia="Times New Roman" w:hAnsi="Times New Roman" w:cs="Times New Roman"/>
        </w:rPr>
        <w:t xml:space="preserve">month post treatment follow up. The findings </w:t>
      </w:r>
      <w:r w:rsidR="00541573">
        <w:rPr>
          <w:rFonts w:ascii="Times New Roman" w:eastAsia="Times New Roman" w:hAnsi="Times New Roman" w:cs="Times New Roman"/>
        </w:rPr>
        <w:t xml:space="preserve">whilst supportive of the approach, </w:t>
      </w:r>
      <w:r>
        <w:rPr>
          <w:rFonts w:ascii="Times New Roman" w:eastAsia="Times New Roman" w:hAnsi="Times New Roman" w:cs="Times New Roman"/>
        </w:rPr>
        <w:t xml:space="preserve">clearly relate to </w:t>
      </w:r>
      <w:r w:rsidR="002B4237">
        <w:rPr>
          <w:rFonts w:ascii="Times New Roman" w:eastAsia="Times New Roman" w:hAnsi="Times New Roman" w:cs="Times New Roman"/>
        </w:rPr>
        <w:t>a</w:t>
      </w:r>
      <w:r>
        <w:rPr>
          <w:rFonts w:ascii="Times New Roman" w:eastAsia="Times New Roman" w:hAnsi="Times New Roman" w:cs="Times New Roman"/>
        </w:rPr>
        <w:t xml:space="preserve"> single individual </w:t>
      </w:r>
      <w:r w:rsidR="002B4237">
        <w:rPr>
          <w:rFonts w:ascii="Times New Roman" w:eastAsia="Times New Roman" w:hAnsi="Times New Roman" w:cs="Times New Roman"/>
        </w:rPr>
        <w:t xml:space="preserve">receiving extensive input and </w:t>
      </w:r>
      <w:r>
        <w:rPr>
          <w:rFonts w:ascii="Times New Roman" w:eastAsia="Times New Roman" w:hAnsi="Times New Roman" w:cs="Times New Roman"/>
        </w:rPr>
        <w:t>cannot take account of the role of time or attention and support and can by definition provide only weak evidence</w:t>
      </w:r>
      <w:r w:rsidR="002B4237">
        <w:rPr>
          <w:rFonts w:ascii="Times New Roman" w:eastAsia="Times New Roman" w:hAnsi="Times New Roman" w:cs="Times New Roman"/>
        </w:rPr>
        <w:t>.</w:t>
      </w:r>
    </w:p>
    <w:p w14:paraId="3003B5B8" w14:textId="77777777" w:rsidR="001B7FCE" w:rsidRDefault="001B7FCE" w:rsidP="00003221">
      <w:pPr>
        <w:autoSpaceDE w:val="0"/>
        <w:autoSpaceDN w:val="0"/>
        <w:adjustRightInd w:val="0"/>
        <w:spacing w:line="360" w:lineRule="auto"/>
        <w:rPr>
          <w:rFonts w:ascii="Times New Roman" w:eastAsia="Times New Roman" w:hAnsi="Times New Roman" w:cs="Times New Roman"/>
        </w:rPr>
      </w:pPr>
    </w:p>
    <w:p w14:paraId="1851D10F" w14:textId="705AC810"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To truly assess the effectiveness of TF-CBT</w:t>
      </w:r>
      <w:r w:rsidR="000B1D15">
        <w:rPr>
          <w:rFonts w:ascii="Times New Roman" w:eastAsia="Times New Roman" w:hAnsi="Times New Roman" w:cs="Times New Roman"/>
        </w:rPr>
        <w:t xml:space="preserve"> whether </w:t>
      </w:r>
      <w:r w:rsidR="001636D6">
        <w:rPr>
          <w:rFonts w:ascii="Times New Roman" w:eastAsia="Times New Roman" w:hAnsi="Times New Roman" w:cs="Times New Roman"/>
        </w:rPr>
        <w:t xml:space="preserve">via the internet </w:t>
      </w:r>
      <w:r w:rsidR="000B1D15">
        <w:rPr>
          <w:rFonts w:ascii="Times New Roman" w:eastAsia="Times New Roman" w:hAnsi="Times New Roman" w:cs="Times New Roman"/>
        </w:rPr>
        <w:t xml:space="preserve">or </w:t>
      </w:r>
      <w:r w:rsidR="009237B1">
        <w:rPr>
          <w:rFonts w:ascii="Times New Roman" w:eastAsia="Times New Roman" w:hAnsi="Times New Roman" w:cs="Times New Roman"/>
        </w:rPr>
        <w:t>in person</w:t>
      </w:r>
      <w:r w:rsidRPr="00D913FF">
        <w:rPr>
          <w:rFonts w:ascii="Times New Roman" w:eastAsia="Times New Roman" w:hAnsi="Times New Roman" w:cs="Times New Roman"/>
        </w:rPr>
        <w:t xml:space="preserve">, further larger scale studies would be needed measuring the long-term effects with consideration given to the measurement tools used whilst being mindful that women may find this method of treatment laborious and may not fully adhere. </w:t>
      </w:r>
    </w:p>
    <w:p w14:paraId="15CDF056" w14:textId="77777777" w:rsidR="003E75A9" w:rsidRPr="00D913FF" w:rsidRDefault="003E75A9" w:rsidP="003E75A9">
      <w:pPr>
        <w:spacing w:before="100" w:beforeAutospacing="1" w:after="100" w:afterAutospacing="1" w:line="360" w:lineRule="auto"/>
        <w:rPr>
          <w:rFonts w:ascii="Times New Roman" w:eastAsia="Times New Roman" w:hAnsi="Times New Roman" w:cs="Times New Roman"/>
          <w:b/>
          <w:i/>
        </w:rPr>
      </w:pPr>
      <w:r w:rsidRPr="00D913FF">
        <w:rPr>
          <w:rFonts w:ascii="Times New Roman" w:eastAsia="Times New Roman" w:hAnsi="Times New Roman" w:cs="Times New Roman"/>
          <w:b/>
          <w:i/>
        </w:rPr>
        <w:t xml:space="preserve">One to one midwife- led debriefing </w:t>
      </w:r>
    </w:p>
    <w:p w14:paraId="1889DC73" w14:textId="332E72CF"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 xml:space="preserve">Psychological debriefing was originally used as a method of facilitating the processing of a traumatic event in emergency personnel to reduce psychological distress and is still used for this purpose </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Schmidt","given":"M","non-dropping-particle":"","parse-names":false,"suffix":""},{"dropping-particle":"","family":"Haglund","given":"K","non-dropping-particle":"","parse-names":false,"suffix":""}],"container-title":"Journal of Trauma Nursing","id":"ITEM-1","issue":"5","issued":{"date-parts":[["2017"]]},"page":"317-322","title":"Debrief in Emergency Departments to Improve Compassion Fatigue and Promote Resiliency","type":"article-journal","volume":"24"},"uris":["http://www.mendeley.com/documents/?uuid=b348f846-b327-48b0-9258-42871eb2fc91","http://www.mendeley.com/documents/?uuid=750a3a26-f4b3-4e0d-8608-6cca3b066c9c"]}],"mendeley":{"formattedCitation":"(Schmidt and Haglund, 2017)","plainTextFormattedCitation":"(Schmidt and Haglund, 2017)","previouslyFormattedCitation":"(Schmidt and Haglund, 2017)"},"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Schmidt and Haglund, 2017)</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It has also been adapted for use in a maternity </w:t>
      </w:r>
      <w:r w:rsidRPr="00D913FF">
        <w:rPr>
          <w:rFonts w:ascii="Times New Roman" w:eastAsia="Times New Roman" w:hAnsi="Times New Roman" w:cs="Times New Roman"/>
        </w:rPr>
        <w:lastRenderedPageBreak/>
        <w:t xml:space="preserve">setting to prevent the development of PTSDFC symptoms, providing women with the opportunity to discuss their birth experience with a midwife or obstetrician </w:t>
      </w:r>
      <w:r w:rsidRPr="00D913FF">
        <w:rPr>
          <w:rFonts w:ascii="Times New Roman" w:eastAsia="Times New Roman" w:hAnsi="Times New Roman" w:cs="Times New Roman"/>
        </w:rPr>
        <w:fldChar w:fldCharType="begin" w:fldLock="1"/>
      </w:r>
      <w:r w:rsidR="00556D65">
        <w:rPr>
          <w:rFonts w:ascii="Times New Roman" w:eastAsia="Times New Roman" w:hAnsi="Times New Roman" w:cs="Times New Roman"/>
        </w:rPr>
        <w:instrText>ADDIN CSL_CITATION {"citationItems":[{"id":"ITEM-1","itemData":{"ISSN":"0264-6838","abstract":"To assess the effect of midwife-led postpartum debriefing on psychological variables, 149 women were recruited in the third trimester of their pregnancy and were randomly assigned to treatment and control conditions. Women in the treatment group received midwife-led postpartum debriefing within 3 days postpartum, whereas women in the control group did not receive formalised debriefing. Background information and psychological variables were assessed in the prepartum, and birthing information was gathered 2 days postpartum. The psychological variables, plus a measure of birth trauma, were re-assessed at 1 month, and again, together with a measure of parenting stress, at 3 months postpartum. Although the majority of women reported positively on their debriefing experience, statistical analyses indicated that only on the measure of dyadic satisfaction was there some suggestion that debriefing was effective. There were no significant differences between the treatment and control groups on measures of personal information, depression, anxiety, trauma, perception of the birth, or parenting stress at any assessment points, postpartum. On the other hand, the effect of medical intervention on women's perceptions of their birthing was evident, with women who experienced more medical intervention reporting more negative perceptions of their birthing than women who had experienced less medical intervention. Surprisingly, this difference was more marked among the women who had been debriefed than among the control group. Generally, the results did not support midwife-led debriefing as an effective intervention postpartum.","author":[{"dropping-particle":"","family":"Selkirk","given":"R","non-dropping-particle":"","parse-names":false,"suffix":""},{"dropping-particle":"","family":"McLaren","given":"S","non-dropping-particle":"","parse-names":false,"suffix":""},{"dropping-particle":"","family":"Ollerenshaw","given":"A","non-dropping-particle":"","parse-names":false,"suffix":""},{"dropping-particle":"","family":"AJ","given":"McLachlan","non-dropping-particle":"","parse-names":false,"suffix":""},{"dropping-particle":"","family":"Moten","given":"J","non-dropping-particle":"","parse-names":false,"suffix":""}],"container-title":"Journal of Reproductive &amp; Infant Psychology","id":"ITEM-1","issue":"2","issued":{"date-parts":[["2006","5"]]},"note":"Accession Number: 106370127. Language: English. Entry Date: 20061208. Revision Date: 20150711. Publication Type: Journal Article; research; tables/charts. Journal Subset: Biomedical; Peer Reviewed; USA. Instrumentation: State-Trait Anxiety Inventory (STAI) (Spielberger); Dyadic Adjustment Scale; Symptom Checklist-90-Revised (SCL-90-R); Impact of Events Scale (IES); Feedback after Debriefing Questionnaire (FAD); Intrapartum Intervention Scale (IIS)(Clement et al); Perception of Birth Scale (POBS)(Marut and Mercer); Parenting Stress Index Short Form (PSI); Edinburgh Postnatal Depression Scale (EPDS). NLM UID: 8501885.","page":"133-147","publisher":"Taylor &amp; Francis Ltd","publisher-place":"University of Ballarat, Australia","title":"The longitudinal effects of midwife-led postnatal debriefing on the psychological health of mothers.","type":"article-journal","volume":"24"},"uris":["http://www.mendeley.com/documents/?uuid=00ab2527-b4cf-4df3-ad36-7fee1148932c","http://www.mendeley.com/documents/?uuid=94cde355-a7f0-4cab-86de-177906a0b71b"]}],"mendeley":{"formattedCitation":"(Selkirk et al., 2006)","plainTextFormattedCitation":"(Selkirk et al., 2006)","previouslyFormattedCitation":"(Selkirk et al., 2006)"},"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Selkirk et al., 2006)</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A recent review found 9 studies using debriefing interventions to reduce PTSDFC (Sheen and Slade, 2014). The findings suggested that the use of debriefing in this context </w:t>
      </w:r>
      <w:r w:rsidR="00805B36" w:rsidRPr="00D913FF">
        <w:rPr>
          <w:rFonts w:ascii="Times New Roman" w:eastAsia="Times New Roman" w:hAnsi="Times New Roman" w:cs="Times New Roman"/>
        </w:rPr>
        <w:t xml:space="preserve">is </w:t>
      </w:r>
      <w:r w:rsidRPr="00D913FF">
        <w:rPr>
          <w:rFonts w:ascii="Times New Roman" w:eastAsia="Times New Roman" w:hAnsi="Times New Roman" w:cs="Times New Roman"/>
        </w:rPr>
        <w:t>ineffective</w:t>
      </w:r>
      <w:r w:rsidR="00805B36" w:rsidRPr="00D913FF">
        <w:rPr>
          <w:rFonts w:ascii="Times New Roman" w:eastAsia="Times New Roman" w:hAnsi="Times New Roman" w:cs="Times New Roman"/>
        </w:rPr>
        <w:t>,</w:t>
      </w:r>
      <w:r w:rsidRPr="00D913FF">
        <w:rPr>
          <w:rFonts w:ascii="Times New Roman" w:eastAsia="Times New Roman" w:hAnsi="Times New Roman" w:cs="Times New Roman"/>
        </w:rPr>
        <w:t xml:space="preserve"> unless the intervention is targeted at treating those who have reported experiencing their birth as traumatic. Of the two studies using targeted interventions for women who have experienced their birth as traumatic </w:t>
      </w:r>
      <w:r w:rsidRPr="00D913FF">
        <w:rPr>
          <w:rFonts w:ascii="Times New Roman" w:eastAsia="Times New Roman" w:hAnsi="Times New Roman" w:cs="Times New Roman"/>
        </w:rPr>
        <w:fldChar w:fldCharType="begin" w:fldLock="1"/>
      </w:r>
      <w:r w:rsidR="00556D65">
        <w:rPr>
          <w:rFonts w:ascii="Times New Roman" w:eastAsia="Times New Roman" w:hAnsi="Times New Roman" w:cs="Times New Roman"/>
        </w:rPr>
        <w:instrText>ADDIN CSL_CITATION {"citationItems":[{"id":"ITEM-1","itemData":{"ISSN":"0730-7659","abstract":"Adverse childbirth experiences can evoke fear and overwhelming anxiety for some women and precipitate posttraumatic stress disorder. The objective of this study was to assess a midwife-led brief counseling intervention for postpartum women at risk of developing psychological trauma symptoms. Method: Of 348 women screened for trauma symptoms, 103 met inclusion criteria and were randomized into an intervention (n = 50) or a control (n = 53) group. The intervention group received face-to-face counseling within 72 hours of birth and again via telephone at 4 to 6 weeks postpartum. Main outcome measures were posttraumatic stress symptoms, depression, self-blame, and confidence about a future pregnancy. Results: At 3-month follow-up, intervention group women reported decreased trauma symptoms, low relative risk of depression, low relative risk of stress, and low feelings of self-blame. Confidence about a future pregnancy was higher for these women than for control group women. Three intervention group women compared with 9 control group women met the diagnostic criteria for posttraumatic stress disorder at 3 months postpartum, but this result was not statistically significant. Discussion: A high prevalence of postpartum depression and trauma symptoms occurred after childbirth. Although most women improved over time, the intervention markedly affected participants' trajectory toward recovery compared with women who did not receive counseling. Conclusions: A brief, midwife-led counseling intervention for women who report a distressing birth experience was effective in reducing symptoms of trauma, depression, stress, and feelings of self-blame. The intervention is within the scope of midwifery practice, caused no harm to participants, was perceived as helpful, and enhanced women's confidence about a future pregnancy.","author":[{"dropping-particle":"","family":"Gamble","given":"J","non-dropping-particle":"","parse-names":false,"suffix":""},{"dropping-particle":"","family":"Creedy","given":"D","non-dropping-particle":"","parse-names":false,"suffix":""},{"dropping-particle":"","family":"Moyle","given":"W","non-dropping-particle":"","parse-names":false,"suffix":""},{"dropping-particle":"","family":"Webster","given":"J","non-dropping-particle":"","parse-names":false,"suffix":""},{"dropping-particle":"","family":"McAllister","given":"M","non-dropping-particle":"","parse-names":false,"suffix":""},{"dropping-particle":"","family":"Dickson","given":"P","non-dropping-particle":"","parse-names":false,"suffix":""}],"container-title":"Birth: Issues in Perinatal Care","id":"ITEM-1","issue":"1","issued":{"date-parts":[["2005","3"]]},"note":"SUSPECT PREVENTION BUT READ TO CHECK","page":"11-19","publisher":"Wiley-Blackwell","publisher-place":"School of Nursing, Faculty of Nursing and Health, Griffith University, Logan Campus, University Dr, Meadowbrook, Queensland 4131 Australia","title":"Effectiveness of a counseling intervention after a traumatic childbirth: a randomized controlled trial.","type":"article-journal","volume":"32"},"uris":["http://www.mendeley.com/documents/?uuid=c1d2ef2b-99d6-4628-afc8-c9cfdeffbac4","http://www.mendeley.com/documents/?uuid=22d7a18a-f341-472b-83ee-3d413cf4b040"]},{"id":"ITEM-2","itemData":{"DOI":"10.1016/j.brat.2011.03.002","ISSN":"1873-622X","abstract":"Postnatal debriefing is offered by 78% of maternity services in the UK despite little evidence from randomised controlled trials (RCTs) that it is effective. RCTs in this area have applied debriefing as a prophylactic to all or high risk women, rather than as a treatment for women who request it. This pragmatic trial therefore evaluated existing postnatal debriefing services that provide debriefing as a treatment for women who request it. Forty-six women who met criterion A for posttraumatic stress disorder (PTSD) and requested debriefing 1.3-72.2 months (median 16 weeks) postpartum completed measures of depression, PTSD, support and negative appraisals of the birth before and one month after debriefing. Women were compared with others who gave birth in the same hospitals during the same time period (n=34), who met criterion A for PTSD but had not requested debriefing. Results showed PTSD symptoms reduced over time in both groups but greater decreases were observed in women who attended debriefing. Debriefing also led to reduction in negative appraisals but did not affect symptoms of depression. Therefore, results suggest providing debriefing as a treatment to women who request or are referred to it may help to reduce symptoms of PTSD.; Copyright © 2011 Elsevier Ltd. All rights reserved.","author":[{"dropping-particle":"","family":"Meades","given":"Rose","non-dropping-particle":"","parse-names":false,"suffix":""},{"dropping-particle":"","family":"Pond","given":"Claire","non-dropping-particle":"","parse-names":false,"suffix":""},{"dropping-particle":"","family":"Ayers","given":"Susan","non-dropping-particle":"","parse-names":false,"suffix":""},{"dropping-particle":"","family":"Warren","given":"Fiona","non-dropping-particle":"","parse-names":false,"suffix":""}],"container-title":"Behaviour Research And Therapy","id":"ITEM-2","issue":"5","issued":{"date-parts":[["2011","5"]]},"note":"Accession Number: 21457944. Language: English. Date Revised: 20110509. Date Created: 20110509. Date Completed: 20110912. Update Code: 20161213. Publication Type: Journal Article. Journal ID: 0372477. Publication Model: Print-Electronic. Cited Medium: Internet. NLM ISO Abbr: Behav Res Ther. Linking ISSN: 00057967. Subset: IM; Date of Electronic Publication: 2011 Mar 12. Current Imprints: Publication: Oxford : Elsevier Science; Original Imprints: Publication: Oxford [etc.]","page":"367-372","publisher":"Elsevier Science","publisher-place":"School of Psychology, University of Sussex, Brighton, UK.","title":"Postnatal debriefing: have we thrown the baby out with the bath water?","type":"article-journal","volume":"49"},"uris":["http://www.mendeley.com/documents/?uuid=eef7f364-0898-4d75-8d1c-867841e06cee","http://www.mendeley.com/documents/?uuid=6785a6ea-2a2b-4a8c-80b6-58e7a63b71c0"]}],"mendeley":{"formattedCitation":"(Gamble et al., 2005; Meades et al., 2011)","plainTextFormattedCitation":"(Gamble et al., 2005; Meades et al., 2011)","previouslyFormattedCitation":"(Gamble et al., 2005; Meades et al., 2011)"},"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Gamble et al., 2005; Meades et al., 2011)</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one fulfilled the inclusion criteria for this review. </w:t>
      </w:r>
    </w:p>
    <w:p w14:paraId="18C35FA3" w14:textId="09F9310B"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Meades et al. (2005) evaluated the use of a one to one debriefing session provided by one of two midwives with specialist training.  Women were offered the opportunity to discuss their feelings, emotions and concerns relating to their birth and any future births.  Medical notes were made available for clarification.  Sessions took place 1.3 to 72 months following to the birth, lasted 1-1.5 hours and were provided on request or by referral. Symptoms of PTSDFC were measured by the PTSD symptom self-report scale (PSS-SR;</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Foa","given":"E. B","non-dropping-particle":"","parse-names":false,"suffix":""},{"dropping-particle":"","family":"Riggs","given":"D. S","non-dropping-particle":"","parse-names":false,"suffix":""},{"dropping-particle":"V","family":"Dancu","given":"C.","non-dropping-particle":"","parse-names":false,"suffix":""},{"dropping-particle":"","family":"Rothbaum","given":"B.O","non-dropping-particle":"","parse-names":false,"suffix":""}],"container-title":"Journal of traumatic stress","id":"ITEM-1","issued":{"date-parts":[["1993"]]},"page":"459-473","title":"Reliability and validity of a brief instrument for assessing post-traumatic stress disordere","type":"article-journal","volume":"6"},"uris":["http://www.mendeley.com/documents/?uuid=79f4c6c9-0f09-4641-8e8f-a00a3f00e246","http://www.mendeley.com/documents/?uuid=1f62fb71-59c9-4eac-b284-d85befc38eb2"]}],"mendeley":{"formattedCitation":"(Foa et al., 1993)","manualFormatting":" Foa, Riggs, Dancu, &amp; Rothbaum, 1993)","plainTextFormattedCitation":"(Foa et al., 1993)","previouslyFormattedCitation":"(Foa et al., 1993)"},"properties":{"noteIndex":0},"schema":"https://github.com/citation-style-language/schema/raw/master/csl-citation.json"}</w:instrText>
      </w:r>
      <w:r w:rsidRPr="00D913FF">
        <w:rPr>
          <w:rFonts w:ascii="Times New Roman" w:eastAsia="Times New Roman" w:hAnsi="Times New Roman" w:cs="Times New Roman"/>
        </w:rPr>
        <w:fldChar w:fldCharType="separate"/>
      </w:r>
      <w:r w:rsidRPr="00D913FF">
        <w:rPr>
          <w:rFonts w:ascii="Times New Roman" w:eastAsia="Times New Roman" w:hAnsi="Times New Roman" w:cs="Times New Roman"/>
          <w:noProof/>
        </w:rPr>
        <w:t xml:space="preserve"> Foa, Riggs, Dancu, &amp; Rothbaum, 1993)</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and negative appraisals measured using the Posttraumatic </w:t>
      </w:r>
      <w:r w:rsidR="00873434" w:rsidRPr="00D913FF">
        <w:rPr>
          <w:rFonts w:ascii="Times New Roman" w:eastAsia="Times New Roman" w:hAnsi="Times New Roman" w:cs="Times New Roman"/>
        </w:rPr>
        <w:t xml:space="preserve">Cognitions Inventory </w:t>
      </w:r>
      <w:r w:rsidRPr="00D913FF">
        <w:rPr>
          <w:rFonts w:ascii="Times New Roman" w:eastAsia="Times New Roman" w:hAnsi="Times New Roman" w:cs="Times New Roman"/>
        </w:rPr>
        <w:t>(PTCI;</w:t>
      </w:r>
      <w:r w:rsidRPr="00D913FF">
        <w:rPr>
          <w:rFonts w:ascii="Times New Roman" w:eastAsia="Times New Roman" w:hAnsi="Times New Roman" w:cs="Times New Roman"/>
        </w:rPr>
        <w:fldChar w:fldCharType="begin" w:fldLock="1"/>
      </w:r>
      <w:r w:rsidR="000A4146" w:rsidRPr="00D913FF">
        <w:rPr>
          <w:rFonts w:ascii="Times New Roman" w:eastAsia="Times New Roman" w:hAnsi="Times New Roman" w:cs="Times New Roman"/>
        </w:rPr>
        <w:instrText>ADDIN CSL_CITATION {"citationItems":[{"id":"ITEM-1","itemData":{"author":[{"dropping-particle":"","family":"Foa","given":"E. B","non-dropping-particle":"","parse-names":false,"suffix":""},{"dropping-particle":"","family":"Ehlers","given":"A","non-dropping-particle":"","parse-names":false,"suffix":""},{"dropping-particle":"","family":"Clark","given":"D. M","non-dropping-particle":"","parse-names":false,"suffix":""},{"dropping-particle":"","family":"Tolin","given":"D.F","non-dropping-particle":"","parse-names":false,"suffix":""},{"dropping-particle":"","family":"Orsillo","given":"S.M","non-dropping-particle":"","parse-names":false,"suffix":""}],"container-title":"Psychological Assessment","id":"ITEM-1","issued":{"date-parts":[["1999"]]},"page":"303-314","title":"The Posttraumatic Cognitions Inventory (PTCI): Development and validation","type":"article-journal","volume":"11"},"uris":["http://www.mendeley.com/documents/?uuid=17b3c2dc-9917-452e-8a0d-2f08f4d6c390","http://www.mendeley.com/documents/?uuid=c802f489-f6f8-4ae8-b8e6-1509d432cbd1"]}],"mendeley":{"formattedCitation":"(E. B. Foa et al., 1999)","manualFormatting":" Foa, Ehlers, Clark, Tolin, &amp; Orsillo, 1999)","plainTextFormattedCitation":"(E. B. Foa et al., 1999)","previouslyFormattedCitation":"(E. B. Foa et al., 1999)"},"properties":{"noteIndex":0},"schema":"https://github.com/citation-style-language/schema/raw/master/csl-citation.json"}</w:instrText>
      </w:r>
      <w:r w:rsidRPr="00D913FF">
        <w:rPr>
          <w:rFonts w:ascii="Times New Roman" w:eastAsia="Times New Roman" w:hAnsi="Times New Roman" w:cs="Times New Roman"/>
        </w:rPr>
        <w:fldChar w:fldCharType="separate"/>
      </w:r>
      <w:r w:rsidRPr="00D913FF">
        <w:rPr>
          <w:rFonts w:ascii="Times New Roman" w:eastAsia="Times New Roman" w:hAnsi="Times New Roman" w:cs="Times New Roman"/>
          <w:noProof/>
        </w:rPr>
        <w:t xml:space="preserve"> Foa, Ehlers, Clark, Tolin, &amp; Orsillo, 1999)</w:t>
      </w:r>
      <w:r w:rsidRPr="00D913FF">
        <w:rPr>
          <w:rFonts w:ascii="Times New Roman" w:eastAsia="Times New Roman" w:hAnsi="Times New Roman" w:cs="Times New Roman"/>
        </w:rPr>
        <w:fldChar w:fldCharType="end"/>
      </w:r>
      <w:r w:rsidR="00805B36" w:rsidRPr="00D913FF">
        <w:rPr>
          <w:rFonts w:ascii="Times New Roman" w:eastAsia="Times New Roman" w:hAnsi="Times New Roman" w:cs="Times New Roman"/>
        </w:rPr>
        <w:t>. Measurements took place</w:t>
      </w:r>
      <w:r w:rsidRPr="00D913FF">
        <w:rPr>
          <w:rFonts w:ascii="Times New Roman" w:eastAsia="Times New Roman" w:hAnsi="Times New Roman" w:cs="Times New Roman"/>
        </w:rPr>
        <w:t xml:space="preserve"> before debriefing and one month following debriefing (on entry to the study and one month later for the control group). Women who met criteria for a traumatic birth and attended debriefing (</w:t>
      </w:r>
      <w:r w:rsidRPr="00D913FF">
        <w:rPr>
          <w:rFonts w:ascii="Times New Roman" w:eastAsia="Times New Roman" w:hAnsi="Times New Roman" w:cs="Times New Roman"/>
          <w:i/>
        </w:rPr>
        <w:t>n</w:t>
      </w:r>
      <w:r w:rsidRPr="00D913FF">
        <w:rPr>
          <w:rFonts w:ascii="Times New Roman" w:eastAsia="Times New Roman" w:hAnsi="Times New Roman" w:cs="Times New Roman"/>
        </w:rPr>
        <w:t>=46) were compared to a group of women who also met criteria but did not want debriefing (</w:t>
      </w:r>
      <w:r w:rsidRPr="00D913FF">
        <w:rPr>
          <w:rFonts w:ascii="Times New Roman" w:eastAsia="Times New Roman" w:hAnsi="Times New Roman" w:cs="Times New Roman"/>
          <w:i/>
        </w:rPr>
        <w:t>n</w:t>
      </w:r>
      <w:r w:rsidRPr="00D913FF">
        <w:rPr>
          <w:rFonts w:ascii="Times New Roman" w:eastAsia="Times New Roman" w:hAnsi="Times New Roman" w:cs="Times New Roman"/>
        </w:rPr>
        <w:t xml:space="preserve">=34). A significant reduction in PTSD symptoms was found in the debriefing group compared to the control group, in which the effect appeared to be due to a reduction in re-experiencing symptoms, rather than avoidance or arousal symptoms (Table 1). Although this study found an overall reduction in negative appraisals over time irrespective of group, there was a significant interaction between group and time whereby those in the debrief group had a greater reduction in negative appraisals.  It is however worth noting that the debriefing group had significantly more negative appraisals overall irrespective of time. </w:t>
      </w:r>
    </w:p>
    <w:p w14:paraId="1A38B813" w14:textId="576DF178"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As this study used patient preference as a means of group allocation, the results suggest that a debrief may be effective for those women who wish to have one</w:t>
      </w:r>
      <w:r w:rsidR="000C0868" w:rsidRPr="00D913FF">
        <w:rPr>
          <w:rFonts w:ascii="Times New Roman" w:eastAsia="Times New Roman" w:hAnsi="Times New Roman" w:cs="Times New Roman"/>
        </w:rPr>
        <w:t xml:space="preserve">, </w:t>
      </w:r>
      <w:r w:rsidRPr="00D913FF">
        <w:rPr>
          <w:rFonts w:ascii="Times New Roman" w:eastAsia="Times New Roman" w:hAnsi="Times New Roman" w:cs="Times New Roman"/>
        </w:rPr>
        <w:t xml:space="preserve">which is in-keeping with previous findings </w:t>
      </w:r>
      <w:r w:rsidRPr="00D913FF">
        <w:rPr>
          <w:rFonts w:ascii="Times New Roman" w:eastAsia="Times New Roman" w:hAnsi="Times New Roman" w:cs="Times New Roman"/>
        </w:rPr>
        <w:fldChar w:fldCharType="begin" w:fldLock="1"/>
      </w:r>
      <w:r w:rsidR="00556D65">
        <w:rPr>
          <w:rFonts w:ascii="Times New Roman" w:eastAsia="Times New Roman" w:hAnsi="Times New Roman" w:cs="Times New Roman"/>
        </w:rPr>
        <w:instrText>ADDIN CSL_CITATION {"citationItems":[{"id":"ITEM-1","itemData":{"DOI":"10.1080/02646838.2015.1009881","ISSN":"0264-6838","abstract":"Objective: To review the efficacy of debriefing interventions for reducing posttraumatic stress (PTS) and/ or depressive symptoms in postnatal women. Background: Techniques referred to as debriefing have been adapted for use within maternity care settings to prevent the development of PTS symptoms or depression. There is a requirement to disaggregate methods and approaches used by existing studies, rather than review the research as a whole, to identify elements that may contribute to an efficacious intervention and to clarify what is currently a confused position. Methods: Papers assessing the utility of providing a brief psychological intervention involving discussion of a birth with the mother and a professional, to reduce symptoms of PTS or depression, were reviewed. Discussions could be structured or unstructured, and involve any aspect of discussing the birth, responses and coping strategies. Results: Nine papers (eight studies) were reviewed. While the majority of studies reported findings indicating that debriefing was ineffective for reducing PTS or depressive symptoms, there was evidence indicating that targeted interventions (for women who experienced a traumatic birth) were efficacious. Conclusion: There may be potential utility in providing a debriefing intervention for women who perceive their childbirth experience to have been traumatic. A diversity of approaches termed 'debriefing' highlight a requirement to consider alternative terminology; the term 'childbirth review' is suggested as a useful alternative. Further research evaluating the efficacy of debriefing using a targeted approach for trauma perception is recommended.","author":[{"dropping-particle":"","family":"Sheen","given":"Kayleigh","non-dropping-particle":"","parse-names":false,"suffix":""},{"dropping-particle":"","family":"Slade","given":"Pauline","non-dropping-particle":"","parse-names":false,"suffix":""}],"container-title":"Journal of Reproductive &amp; Infant Psychology","id":"ITEM-1","issue":"3","issued":{"date-parts":[["2015","6"]]},"note":"Accession Number: 108736919. Language: English. Entry Date: 20151013. Revision Date: 20161122. Publication Type: Article; pictorial; research; systematic review; tables/charts; meta synthesis. Journal Subset: Biomedical; Peer Reviewed; USA. Special Interest: Evidence-Based Practice. NLM UID: 8501885.","page":"308-320","publisher":"Taylor &amp; Francis Ltd","publisher-place":"Institute of Psychology, Health and Society, University of Liverpool, Liverpool, UK","title":"The efficacy of 'debriefing' after childbirth: Is there a case for targeted intervention?","type":"article-journal","volume":"33"},"uris":["http://www.mendeley.com/documents/?uuid=5be895c8-cbdb-46a9-8c1e-202a59411b5a","http://www.mendeley.com/documents/?uuid=9ce04f02-1a59-4f72-98b3-0c3d1d2ec106"]}],"mendeley":{"formattedCitation":"(Sheen and Slade, 2015)","plainTextFormattedCitation":"(Sheen and Slade, 2015)","previouslyFormattedCitation":"(Sheen and Slade, 2015)"},"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Sheen and Slade, 2015)</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The evidence presented however is relatively weak in suggesting debriefing as an efficacious treatment option</w:t>
      </w:r>
      <w:r w:rsidR="00805B36" w:rsidRPr="00D913FF">
        <w:rPr>
          <w:rFonts w:ascii="Times New Roman" w:eastAsia="Times New Roman" w:hAnsi="Times New Roman" w:cs="Times New Roman"/>
        </w:rPr>
        <w:t>. T</w:t>
      </w:r>
      <w:r w:rsidRPr="00D913FF">
        <w:rPr>
          <w:rFonts w:ascii="Times New Roman" w:eastAsia="Times New Roman" w:hAnsi="Times New Roman" w:cs="Times New Roman"/>
        </w:rPr>
        <w:t xml:space="preserve">he structure of the debrief itself may have </w:t>
      </w:r>
      <w:r w:rsidR="00805B36" w:rsidRPr="00D913FF">
        <w:rPr>
          <w:rFonts w:ascii="Times New Roman" w:eastAsia="Times New Roman" w:hAnsi="Times New Roman" w:cs="Times New Roman"/>
        </w:rPr>
        <w:t xml:space="preserve">also </w:t>
      </w:r>
      <w:r w:rsidRPr="00D913FF">
        <w:rPr>
          <w:rFonts w:ascii="Times New Roman" w:eastAsia="Times New Roman" w:hAnsi="Times New Roman" w:cs="Times New Roman"/>
        </w:rPr>
        <w:t xml:space="preserve">varied from one midwife to the next. Although both groups reported their birth as traumatic at inclusion to the study, only 17% of women in the comparison group </w:t>
      </w:r>
      <w:r w:rsidRPr="00D913FF">
        <w:rPr>
          <w:rFonts w:ascii="Times New Roman" w:eastAsia="Times New Roman" w:hAnsi="Times New Roman" w:cs="Times New Roman"/>
        </w:rPr>
        <w:lastRenderedPageBreak/>
        <w:t>(</w:t>
      </w:r>
      <w:r w:rsidRPr="00D913FF">
        <w:rPr>
          <w:rFonts w:ascii="Times New Roman" w:eastAsia="Times New Roman" w:hAnsi="Times New Roman" w:cs="Times New Roman"/>
          <w:i/>
        </w:rPr>
        <w:t>n</w:t>
      </w:r>
      <w:r w:rsidRPr="00D913FF">
        <w:rPr>
          <w:rFonts w:ascii="Times New Roman" w:eastAsia="Times New Roman" w:hAnsi="Times New Roman" w:cs="Times New Roman"/>
        </w:rPr>
        <w:t>=6) were experiencing symptoms fulfilling criteria A-D on inclusion into the study.  To assess the true efficacy of debriefing within a maternity setting, the effects should be investigated within an RCT design with those who are symptomatic and randomly allocated to receive the treatment or care as usual/delayed treatment.</w:t>
      </w:r>
    </w:p>
    <w:p w14:paraId="0CFA6BCD" w14:textId="77777777" w:rsidR="003E75A9" w:rsidRPr="00D913FF" w:rsidRDefault="003E75A9" w:rsidP="003E75A9">
      <w:pPr>
        <w:spacing w:before="100" w:beforeAutospacing="1" w:after="100" w:afterAutospacing="1" w:line="360" w:lineRule="auto"/>
        <w:rPr>
          <w:rFonts w:ascii="Times New Roman" w:eastAsia="Times New Roman" w:hAnsi="Times New Roman" w:cs="Times New Roman"/>
        </w:rPr>
      </w:pPr>
    </w:p>
    <w:p w14:paraId="7E06421A" w14:textId="6795E8B9" w:rsidR="003E75A9" w:rsidRPr="00D913FF" w:rsidRDefault="00030EBA" w:rsidP="003E75A9">
      <w:pPr>
        <w:spacing w:before="100" w:beforeAutospacing="1" w:after="100" w:afterAutospacing="1" w:line="360" w:lineRule="auto"/>
        <w:rPr>
          <w:rFonts w:ascii="Times New Roman" w:eastAsia="Times New Roman" w:hAnsi="Times New Roman" w:cs="Times New Roman"/>
          <w:b/>
          <w:i/>
        </w:rPr>
      </w:pPr>
      <w:r w:rsidRPr="00D913FF">
        <w:rPr>
          <w:rFonts w:ascii="Times New Roman" w:eastAsia="Times New Roman" w:hAnsi="Times New Roman" w:cs="Times New Roman"/>
          <w:b/>
          <w:i/>
        </w:rPr>
        <w:t xml:space="preserve">Expressive </w:t>
      </w:r>
      <w:r w:rsidR="003E75A9" w:rsidRPr="00D913FF">
        <w:rPr>
          <w:rFonts w:ascii="Times New Roman" w:eastAsia="Times New Roman" w:hAnsi="Times New Roman" w:cs="Times New Roman"/>
          <w:b/>
          <w:i/>
        </w:rPr>
        <w:t xml:space="preserve">Writing </w:t>
      </w:r>
      <w:r w:rsidRPr="00D913FF">
        <w:rPr>
          <w:rFonts w:ascii="Times New Roman" w:eastAsia="Times New Roman" w:hAnsi="Times New Roman" w:cs="Times New Roman"/>
          <w:b/>
          <w:i/>
        </w:rPr>
        <w:t>Paradig</w:t>
      </w:r>
      <w:r w:rsidR="00D12EBC" w:rsidRPr="00D913FF">
        <w:rPr>
          <w:rFonts w:ascii="Times New Roman" w:eastAsia="Times New Roman" w:hAnsi="Times New Roman" w:cs="Times New Roman"/>
          <w:b/>
          <w:i/>
        </w:rPr>
        <w:t>m</w:t>
      </w:r>
      <w:r w:rsidRPr="00D913FF">
        <w:rPr>
          <w:rFonts w:ascii="Times New Roman" w:eastAsia="Times New Roman" w:hAnsi="Times New Roman" w:cs="Times New Roman"/>
          <w:b/>
          <w:i/>
        </w:rPr>
        <w:t xml:space="preserve"> </w:t>
      </w:r>
    </w:p>
    <w:p w14:paraId="5122ED35" w14:textId="5F638D91"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One study investigating the use of a</w:t>
      </w:r>
      <w:r w:rsidR="00030EBA" w:rsidRPr="00D913FF">
        <w:rPr>
          <w:rFonts w:ascii="Times New Roman" w:eastAsia="Times New Roman" w:hAnsi="Times New Roman" w:cs="Times New Roman"/>
        </w:rPr>
        <w:t>n</w:t>
      </w:r>
      <w:r w:rsidRPr="00D913FF">
        <w:rPr>
          <w:rFonts w:ascii="Times New Roman" w:eastAsia="Times New Roman" w:hAnsi="Times New Roman" w:cs="Times New Roman"/>
        </w:rPr>
        <w:t xml:space="preserve"> </w:t>
      </w:r>
      <w:r w:rsidR="00030EBA" w:rsidRPr="00D913FF">
        <w:rPr>
          <w:rFonts w:ascii="Times New Roman" w:eastAsia="Times New Roman" w:hAnsi="Times New Roman" w:cs="Times New Roman"/>
        </w:rPr>
        <w:t xml:space="preserve">expressive </w:t>
      </w:r>
      <w:r w:rsidRPr="00D913FF">
        <w:rPr>
          <w:rFonts w:ascii="Times New Roman" w:eastAsia="Times New Roman" w:hAnsi="Times New Roman" w:cs="Times New Roman"/>
        </w:rPr>
        <w:t xml:space="preserve">writing </w:t>
      </w:r>
      <w:r w:rsidR="00030EBA" w:rsidRPr="00D913FF">
        <w:rPr>
          <w:rFonts w:ascii="Times New Roman" w:eastAsia="Times New Roman" w:hAnsi="Times New Roman" w:cs="Times New Roman"/>
        </w:rPr>
        <w:t xml:space="preserve">paradigm </w:t>
      </w:r>
      <w:r w:rsidRPr="00D913FF">
        <w:rPr>
          <w:rFonts w:ascii="Times New Roman" w:eastAsia="Times New Roman" w:hAnsi="Times New Roman" w:cs="Times New Roman"/>
        </w:rPr>
        <w:t xml:space="preserve">as a means of reducing PTSDFC symptoms was identified and fulfilled criteria for this review </w:t>
      </w:r>
      <w:r w:rsidRPr="00D913FF">
        <w:rPr>
          <w:rFonts w:ascii="Times New Roman" w:eastAsia="Times New Roman" w:hAnsi="Times New Roman" w:cs="Times New Roman"/>
        </w:rPr>
        <w:fldChar w:fldCharType="begin" w:fldLock="1"/>
      </w:r>
      <w:r w:rsidR="00556D65">
        <w:rPr>
          <w:rFonts w:ascii="Times New Roman" w:eastAsia="Times New Roman" w:hAnsi="Times New Roman" w:cs="Times New Roman"/>
        </w:rPr>
        <w:instrText>ADDIN CSL_CITATION {"citationItems":[{"id":"ITEM-1","itemData":{"DOI":"10.1007/s10578-015-0611-6","ISSN":"0009-398X","abstract":"Evaluations of evidence-based, easily accessible, psychological interventions to improve maternal mental health following very preterm birth are scarce. This study investigated the efficacy and acceptability of the expressive writing paradigm for mothers of very preterm infants. The level of maternal posttraumatic stress and depressive symptoms was the primary outcome. Participants were 67 mothers of very preterm babies who were randomly allocated into the intervention (expressive writing; n = 33) or control group (treatment-as-usual; n = 32) when their infant was aged 3 months (corrected age, CA). Measurements were taken at 3 months (pre-intervention), 4 months (post-intervention), and 6 months CA (follow-up). Results showed reduced maternal posttraumatic stress (d = 0.42), depressive symptoms (d = 0.67), and an improved mental health status (d = 1.20) in the intervention group, which were maintained at follow-up. Expressive writing is a brief, cost-effective, and acceptable therapeutic approach that could be offered as part of the NICU care.","author":[{"dropping-particle":"","family":"Horsch","given":"Antje","non-dropping-particle":"","parse-names":false,"suffix":""},{"dropping-particle":"","family":"Tolsa","given":"Jean-François","non-dropping-particle":"","parse-names":false,"suffix":""},{"dropping-particle":"","family":"Gilbert","given":"Leah","non-dropping-particle":"","parse-names":false,"suffix":""},{"dropping-particle":"","family":"Chêne","given":"Lauranne","non-dropping-particle":"","parse-names":false,"suffix":""},{"dropping-particle":"","family":"Müller-Nix","given":"Carole","non-dropping-particle":"","parse-names":false,"suffix":""},{"dropping-particle":"","family":"Graz","given":"Myriam","non-dropping-particle":"","parse-names":false,"suffix":""},{"dropping-particle":"","family":"Chêne","given":"Lauranne Jan","non-dropping-particle":"du","parse-names":false,"suffix":""},{"dropping-particle":"","family":"Bickle Graz","given":"Myriam","non-dropping-particle":"","parse-names":false,"suffix":""}],"container-title":"Child Psychiatry &amp; Human Development","id":"ITEM-1","issue":"5","issued":{"date-parts":[["2016","10"]]},"note":"Accession Number: 117649279. Language: English. Entry Date: In Process. Revision Date: 20180401. Publication Type: journal article; research; randomized controlled trial. Journal Subset: Biomedical; Blind Peer Reviewed; Editorial Board Reviewed; Expert Peer Reviewed; Peer Reviewed; USA. Special Interest: Evidence-Based Practice. Instrumentation: Maternal Confidence Questionnaire (MCQ) (Parker and Zahr); Infant Characteristics Questionnaire (ICQ) (Bates et al); Behavior Rating Inventory of Executive Function (BRIEF). NLM UID: 1275332.","page":"780-791","publisher":"Springer Science &amp; Business Media B.V.","publisher-place":"Clinic of Neonatology , University Hospital Lausanne , Avenue Pierre-Decker 2 1011 Lausanne Switzerland","title":"Improving Maternal Mental Health Following Preterm Birth Using an Expressive Writing Intervention: A Randomized Controlled Trial.","type":"article-journal","volume":"47"},"uris":["http://www.mendeley.com/documents/?uuid=0e9d5ab5-c047-4bed-9954-af326cf67134","http://www.mendeley.com/documents/?uuid=691ec182-675e-4a97-b49c-5a3b0d9ef24f"]}],"mendeley":{"formattedCitation":"(Horsch et al., 2016)","plainTextFormattedCitation":"(Horsch et al., 2016)","previouslyFormattedCitation":"(Horsch et al., 2016)"},"properties":{"noteIndex":0},"schema":"https://github.com/citation-style-language/schema/raw/master/csl-citation.json"}</w:instrText>
      </w:r>
      <w:r w:rsidRPr="00D913FF">
        <w:rPr>
          <w:rFonts w:ascii="Times New Roman" w:eastAsia="Times New Roman" w:hAnsi="Times New Roman" w:cs="Times New Roman"/>
        </w:rPr>
        <w:fldChar w:fldCharType="separate"/>
      </w:r>
      <w:r w:rsidR="00B400A0" w:rsidRPr="00D913FF">
        <w:rPr>
          <w:rFonts w:ascii="Times New Roman" w:eastAsia="Times New Roman" w:hAnsi="Times New Roman" w:cs="Times New Roman"/>
          <w:noProof/>
        </w:rPr>
        <w:t>(Horsch et al., 2016)</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Mothers of 67 very preterm infants were randomly allocated using a random number system to the intervention group to take part in </w:t>
      </w:r>
      <w:r w:rsidR="00D12EBC" w:rsidRPr="00D913FF">
        <w:rPr>
          <w:rFonts w:ascii="Times New Roman" w:eastAsia="Times New Roman" w:hAnsi="Times New Roman" w:cs="Times New Roman"/>
        </w:rPr>
        <w:t>the expressive</w:t>
      </w:r>
      <w:r w:rsidRPr="00D913FF">
        <w:rPr>
          <w:rFonts w:ascii="Times New Roman" w:eastAsia="Times New Roman" w:hAnsi="Times New Roman" w:cs="Times New Roman"/>
        </w:rPr>
        <w:t xml:space="preserve"> writing task (</w:t>
      </w:r>
      <w:r w:rsidRPr="00D913FF">
        <w:rPr>
          <w:rFonts w:ascii="Times New Roman" w:eastAsia="Times New Roman" w:hAnsi="Times New Roman" w:cs="Times New Roman"/>
          <w:i/>
        </w:rPr>
        <w:t>n</w:t>
      </w:r>
      <w:r w:rsidRPr="00D913FF">
        <w:rPr>
          <w:rFonts w:ascii="Times New Roman" w:eastAsia="Times New Roman" w:hAnsi="Times New Roman" w:cs="Times New Roman"/>
        </w:rPr>
        <w:t xml:space="preserve">=33) or control group (treatment as usual, </w:t>
      </w:r>
      <w:r w:rsidRPr="00D913FF">
        <w:rPr>
          <w:rFonts w:ascii="Times New Roman" w:eastAsia="Times New Roman" w:hAnsi="Times New Roman" w:cs="Times New Roman"/>
          <w:i/>
        </w:rPr>
        <w:t>n</w:t>
      </w:r>
      <w:r w:rsidRPr="00D913FF">
        <w:rPr>
          <w:rFonts w:ascii="Times New Roman" w:eastAsia="Times New Roman" w:hAnsi="Times New Roman" w:cs="Times New Roman"/>
        </w:rPr>
        <w:t xml:space="preserve">=32) when their infant was 3 months old. Symptoms of PTSD were measured using the perinatal PTSD questionnaire (PPQ; </w:t>
      </w:r>
      <w:r w:rsidRPr="00D913FF">
        <w:rPr>
          <w:rFonts w:ascii="Times New Roman" w:eastAsia="Times New Roman" w:hAnsi="Times New Roman" w:cs="Times New Roman"/>
        </w:rPr>
        <w:fldChar w:fldCharType="begin" w:fldLock="1"/>
      </w:r>
      <w:r w:rsidR="00556D65">
        <w:rPr>
          <w:rFonts w:ascii="Times New Roman" w:eastAsia="Times New Roman" w:hAnsi="Times New Roman" w:cs="Times New Roman"/>
        </w:rPr>
        <w:instrText>ADDIN CSL_CITATION {"citationItems":[{"id":"ITEM-1","itemData":{"ISSN":"0743-8346","abstract":"We investigated the relationship between the stress of a high-risk birth and the development of symptoms of posttraumatic stress disorder in mothers. Six measures of perinatal stressors (gestational age of the baby, birth weight, length of hospital stay for the baby, a postnatal complications rating for the infant, and Apgar scores at 1 and 5 minutes) were used to predict the frequency of posttraumatic stress symptoms. Severity of infant complications, gestational age, and length of stay accounted for 35% of the variance in reports of posttraumatic stress symptoms. Both mothers of premature infants and mothers of term infants hospitalized in a neonatal intensive care unit reported significantly more symptoms of posttraumatic stress than mothers of healthy term infants (p &lt; 0.01). We conclude that the birth of an infant at high risk, especially one with severe medical complications, can have long-term emotional consequences for the baby's mother.; ","author":[{"dropping-particle":"","family":"DeMier","given":"R L","non-dropping-particle":"","parse-names":false,"suffix":""},{"dropping-particle":"","family":"Hynan","given":"M T","non-dropping-particle":"","parse-names":false,"suffix":""},{"dropping-particle":"","family":"Harris","given":"H B","non-dropping-particle":"","parse-names":false,"suffix":""},{"dropping-particle":"","family":"Manniello","given":"R L","non-dropping-particle":"","parse-names":false,"suffix":""}],"container-title":"Journal Of Perinatology: Official Journal Of The California Perinatal Association","id":"ITEM-1","issue":"4","issued":{"date-parts":[["1996","7"]]},"note":"Accession Number: 8866297. Language: English. Date Revised: 20041117. Date Created: 19970117. Date Completed: 19970117. Update Code: 20161213. Publication Type: Journal Article. Journal ID: 8501884. Publication Model: Print. Cited Medium: Print. NLM ISO Abbr: J Perinatol. Linking ISSN: 07438346. Subset: IM; Date of Electronic Publication: 19960701. Current Imprints: Publication: 2001- : New York, NY : Nature Publishing Group; Original Imprints: Publication: [Philadelphia, Pa. : W.B. Saunders, c1984-","page":"276-280","publisher":"Nature Publishing Group","publisher-place":"Psychology Department, University of Wisconsin-Milwaukee 53201, USA.","title":"Perinatal stressors as predictors of symptoms of posttraumatic stress in mothers of infants at high risk.","type":"article-journal","volume":"16"},"uris":["http://www.mendeley.com/documents/?uuid=0ffdaead-0e8f-4810-9c52-d60984523a12","http://www.mendeley.com/documents/?uuid=dbd696e0-979f-412e-9118-d84fc4036428"]}],"mendeley":{"formattedCitation":"(DeMier et al., 1996)","manualFormatting":"DeMier, Hynan, Harris, &amp; Manniello, 1996)","plainTextFormattedCitation":"(DeMier et al., 1996)","previouslyFormattedCitation":"(DeMier et al., 1996)"},"properties":{"noteIndex":0},"schema":"https://github.com/citation-style-language/schema/raw/master/csl-citation.json"}</w:instrText>
      </w:r>
      <w:r w:rsidRPr="00D913FF">
        <w:rPr>
          <w:rFonts w:ascii="Times New Roman" w:eastAsia="Times New Roman" w:hAnsi="Times New Roman" w:cs="Times New Roman"/>
        </w:rPr>
        <w:fldChar w:fldCharType="separate"/>
      </w:r>
      <w:r w:rsidRPr="00D913FF">
        <w:rPr>
          <w:rFonts w:ascii="Times New Roman" w:eastAsia="Times New Roman" w:hAnsi="Times New Roman" w:cs="Times New Roman"/>
          <w:noProof/>
        </w:rPr>
        <w:t>DeMier, Hynan, Harris, &amp; Manniello, 1996)</w:t>
      </w:r>
      <w:r w:rsidRPr="00D913FF">
        <w:rPr>
          <w:rFonts w:ascii="Times New Roman" w:eastAsia="Times New Roman" w:hAnsi="Times New Roman" w:cs="Times New Roman"/>
        </w:rPr>
        <w:fldChar w:fldCharType="end"/>
      </w:r>
      <w:r w:rsidRPr="00D913FF">
        <w:rPr>
          <w:rFonts w:ascii="Times New Roman" w:eastAsia="Times New Roman" w:hAnsi="Times New Roman" w:cs="Times New Roman"/>
        </w:rPr>
        <w:t xml:space="preserve"> pre-intervention (3 months after the birth), one month following the intervention and 2 months following the intervention. </w:t>
      </w:r>
    </w:p>
    <w:p w14:paraId="43F2FD92" w14:textId="417D1753"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Women were asked to write for 15 minutes for three consecutive days about their ‘</w:t>
      </w:r>
      <w:r w:rsidRPr="00D913FF">
        <w:rPr>
          <w:rFonts w:ascii="Times New Roman" w:eastAsia="Times New Roman" w:hAnsi="Times New Roman" w:cs="Times New Roman"/>
          <w:i/>
        </w:rPr>
        <w:t>deepest thoughts and feelings about the most traumatic experience relating to the birth and hospitalisation of your premature baby’</w:t>
      </w:r>
      <w:r w:rsidRPr="00D913FF">
        <w:rPr>
          <w:rFonts w:ascii="Times New Roman" w:eastAsia="Times New Roman" w:hAnsi="Times New Roman" w:cs="Times New Roman"/>
        </w:rPr>
        <w:t>. The first set of measures were completed by 67 women (71.2%) 3 months following the</w:t>
      </w:r>
      <w:r w:rsidR="000C0868" w:rsidRPr="00D913FF">
        <w:rPr>
          <w:rFonts w:ascii="Times New Roman" w:eastAsia="Times New Roman" w:hAnsi="Times New Roman" w:cs="Times New Roman"/>
        </w:rPr>
        <w:t>ir</w:t>
      </w:r>
      <w:r w:rsidRPr="00D913FF">
        <w:rPr>
          <w:rFonts w:ascii="Times New Roman" w:eastAsia="Times New Roman" w:hAnsi="Times New Roman" w:cs="Times New Roman"/>
        </w:rPr>
        <w:t xml:space="preserve"> birth</w:t>
      </w:r>
      <w:r w:rsidR="000C0868" w:rsidRPr="00D913FF">
        <w:rPr>
          <w:rFonts w:ascii="Times New Roman" w:eastAsia="Times New Roman" w:hAnsi="Times New Roman" w:cs="Times New Roman"/>
        </w:rPr>
        <w:t>,</w:t>
      </w:r>
      <w:r w:rsidRPr="00D913FF">
        <w:rPr>
          <w:rFonts w:ascii="Times New Roman" w:eastAsia="Times New Roman" w:hAnsi="Times New Roman" w:cs="Times New Roman"/>
        </w:rPr>
        <w:t xml:space="preserve"> of whom 54 (80.6%) completed all three time points.  A significant effect of time was observed with reductions in symptoms found in both groups.  There were no significant differences in symptoms between the groups, or between the groups over time. However, exploratory post-hoc tests revealed a significant decrease in PTSD symptoms between baseline and 1-month post intervention in the intervention group but not in the control group (</w:t>
      </w:r>
      <w:r w:rsidRPr="00D913FF">
        <w:rPr>
          <w:rFonts w:ascii="Times New Roman" w:eastAsia="Times New Roman" w:hAnsi="Times New Roman" w:cs="Times New Roman"/>
          <w:i/>
        </w:rPr>
        <w:t>p</w:t>
      </w:r>
      <w:r w:rsidRPr="00D913FF">
        <w:rPr>
          <w:rFonts w:ascii="Times New Roman" w:eastAsia="Times New Roman" w:hAnsi="Times New Roman" w:cs="Times New Roman"/>
        </w:rPr>
        <w:t xml:space="preserve">=0.013 vs. control </w:t>
      </w:r>
      <w:r w:rsidRPr="00D913FF">
        <w:rPr>
          <w:rFonts w:ascii="Times New Roman" w:eastAsia="Times New Roman" w:hAnsi="Times New Roman" w:cs="Times New Roman"/>
          <w:i/>
        </w:rPr>
        <w:t>p</w:t>
      </w:r>
      <w:r w:rsidRPr="00D913FF">
        <w:rPr>
          <w:rFonts w:ascii="Times New Roman" w:eastAsia="Times New Roman" w:hAnsi="Times New Roman" w:cs="Times New Roman"/>
        </w:rPr>
        <w:t xml:space="preserve">=ns). As not all of the women in each group displayed clinically relevant symptoms of PTSDFC, further analyses were carried out comparing those in both groups scoring 6 or more on the PPQ.  No significant differences were found </w:t>
      </w:r>
      <w:r w:rsidR="000C0868" w:rsidRPr="00D913FF">
        <w:rPr>
          <w:rFonts w:ascii="Times New Roman" w:eastAsia="Times New Roman" w:hAnsi="Times New Roman" w:cs="Times New Roman"/>
        </w:rPr>
        <w:t>1-month</w:t>
      </w:r>
      <w:r w:rsidRPr="00D913FF">
        <w:rPr>
          <w:rFonts w:ascii="Times New Roman" w:eastAsia="Times New Roman" w:hAnsi="Times New Roman" w:cs="Times New Roman"/>
        </w:rPr>
        <w:t xml:space="preserve"> post intervention although a trend towards a lower score in the intervention group was found at 6 months that did</w:t>
      </w:r>
      <w:r w:rsidR="000C0868" w:rsidRPr="00D913FF">
        <w:rPr>
          <w:rFonts w:ascii="Times New Roman" w:eastAsia="Times New Roman" w:hAnsi="Times New Roman" w:cs="Times New Roman"/>
        </w:rPr>
        <w:t xml:space="preserve"> not</w:t>
      </w:r>
      <w:r w:rsidRPr="00D913FF">
        <w:rPr>
          <w:rFonts w:ascii="Times New Roman" w:eastAsia="Times New Roman" w:hAnsi="Times New Roman" w:cs="Times New Roman"/>
        </w:rPr>
        <w:t xml:space="preserve"> quite reach significan</w:t>
      </w:r>
      <w:r w:rsidR="000C0868" w:rsidRPr="00D913FF">
        <w:rPr>
          <w:rFonts w:ascii="Times New Roman" w:eastAsia="Times New Roman" w:hAnsi="Times New Roman" w:cs="Times New Roman"/>
        </w:rPr>
        <w:t>ce</w:t>
      </w:r>
      <w:r w:rsidRPr="00D913FF">
        <w:rPr>
          <w:rFonts w:ascii="Times New Roman" w:eastAsia="Times New Roman" w:hAnsi="Times New Roman" w:cs="Times New Roman"/>
        </w:rPr>
        <w:t xml:space="preserve"> (</w:t>
      </w:r>
      <w:r w:rsidRPr="00D913FF">
        <w:rPr>
          <w:rFonts w:ascii="Times New Roman" w:eastAsia="Times New Roman" w:hAnsi="Times New Roman" w:cs="Times New Roman"/>
          <w:i/>
        </w:rPr>
        <w:t>p</w:t>
      </w:r>
      <w:r w:rsidRPr="00D913FF">
        <w:rPr>
          <w:rFonts w:ascii="Times New Roman" w:eastAsia="Times New Roman" w:hAnsi="Times New Roman" w:cs="Times New Roman"/>
        </w:rPr>
        <w:t xml:space="preserve">=0.07). </w:t>
      </w:r>
    </w:p>
    <w:p w14:paraId="1D5BFE8C" w14:textId="16FCCB5C"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 xml:space="preserve">The results from this sole study do not provide evidence that </w:t>
      </w:r>
      <w:r w:rsidR="00AB3AB9" w:rsidRPr="00D913FF">
        <w:rPr>
          <w:rFonts w:ascii="Times New Roman" w:eastAsia="Times New Roman" w:hAnsi="Times New Roman" w:cs="Times New Roman"/>
        </w:rPr>
        <w:t xml:space="preserve">expressive </w:t>
      </w:r>
      <w:r w:rsidR="00D12EBC" w:rsidRPr="00D913FF">
        <w:rPr>
          <w:rFonts w:ascii="Times New Roman" w:eastAsia="Times New Roman" w:hAnsi="Times New Roman" w:cs="Times New Roman"/>
        </w:rPr>
        <w:t>writing is</w:t>
      </w:r>
      <w:r w:rsidRPr="00D913FF">
        <w:rPr>
          <w:rFonts w:ascii="Times New Roman" w:eastAsia="Times New Roman" w:hAnsi="Times New Roman" w:cs="Times New Roman"/>
        </w:rPr>
        <w:t xml:space="preserve"> an </w:t>
      </w:r>
      <w:r w:rsidR="00873434" w:rsidRPr="00D913FF">
        <w:rPr>
          <w:rFonts w:ascii="Times New Roman" w:eastAsia="Times New Roman" w:hAnsi="Times New Roman" w:cs="Times New Roman"/>
        </w:rPr>
        <w:t xml:space="preserve">effective </w:t>
      </w:r>
      <w:r w:rsidRPr="00D913FF">
        <w:rPr>
          <w:rFonts w:ascii="Times New Roman" w:eastAsia="Times New Roman" w:hAnsi="Times New Roman" w:cs="Times New Roman"/>
        </w:rPr>
        <w:t>treatment for PTSDFC</w:t>
      </w:r>
      <w:r w:rsidR="000C0868" w:rsidRPr="00D913FF">
        <w:rPr>
          <w:rFonts w:ascii="Times New Roman" w:eastAsia="Times New Roman" w:hAnsi="Times New Roman" w:cs="Times New Roman"/>
        </w:rPr>
        <w:t>,</w:t>
      </w:r>
      <w:r w:rsidRPr="00D913FF">
        <w:rPr>
          <w:rFonts w:ascii="Times New Roman" w:eastAsia="Times New Roman" w:hAnsi="Times New Roman" w:cs="Times New Roman"/>
        </w:rPr>
        <w:t xml:space="preserve"> and </w:t>
      </w:r>
      <w:r w:rsidR="008C3B2A" w:rsidRPr="00D913FF">
        <w:rPr>
          <w:rFonts w:ascii="Times New Roman" w:eastAsia="Times New Roman" w:hAnsi="Times New Roman" w:cs="Times New Roman"/>
        </w:rPr>
        <w:t xml:space="preserve">further work </w:t>
      </w:r>
      <w:r w:rsidRPr="00D913FF">
        <w:rPr>
          <w:rFonts w:ascii="Times New Roman" w:eastAsia="Times New Roman" w:hAnsi="Times New Roman" w:cs="Times New Roman"/>
        </w:rPr>
        <w:t xml:space="preserve">is needed.  Comparing proportions of participants of both groups who were above the clinical cut-off for PTSD symptoms revealed </w:t>
      </w:r>
      <w:r w:rsidRPr="00D913FF">
        <w:rPr>
          <w:rFonts w:ascii="Times New Roman" w:eastAsia="Times New Roman" w:hAnsi="Times New Roman" w:cs="Times New Roman"/>
        </w:rPr>
        <w:lastRenderedPageBreak/>
        <w:t>no significant differences, although there were almost twice as many PTSD cases in the control group at the 3-month follow-up. However, the majority of women reported finding the intervention useful and hence there may be some benefits for its use aside from reduction in PTSDFC symptoms. Clinically significant symptoms of PTSD were not present in the entire sample of women</w:t>
      </w:r>
      <w:r w:rsidR="000C0868" w:rsidRPr="00D913FF">
        <w:rPr>
          <w:rFonts w:ascii="Times New Roman" w:eastAsia="Times New Roman" w:hAnsi="Times New Roman" w:cs="Times New Roman"/>
        </w:rPr>
        <w:t xml:space="preserve"> prior to the intervention</w:t>
      </w:r>
      <w:r w:rsidR="00873434" w:rsidRPr="00D913FF">
        <w:rPr>
          <w:rFonts w:ascii="Times New Roman" w:eastAsia="Times New Roman" w:hAnsi="Times New Roman" w:cs="Times New Roman"/>
        </w:rPr>
        <w:t xml:space="preserve"> </w:t>
      </w:r>
      <w:r w:rsidRPr="00D913FF">
        <w:rPr>
          <w:rFonts w:ascii="Times New Roman" w:eastAsia="Times New Roman" w:hAnsi="Times New Roman" w:cs="Times New Roman"/>
        </w:rPr>
        <w:t xml:space="preserve">and therefore it is difficult to know if the intervention would be effective for those displaying more severe symptoms of PTSD. It is also important to note that the women in this sample were asked about their traumatic birth experiences </w:t>
      </w:r>
      <w:r w:rsidRPr="00D913FF">
        <w:rPr>
          <w:rFonts w:ascii="Times New Roman" w:eastAsia="Times New Roman" w:hAnsi="Times New Roman" w:cs="Times New Roman"/>
          <w:i/>
        </w:rPr>
        <w:t xml:space="preserve">and </w:t>
      </w:r>
      <w:r w:rsidRPr="00D913FF">
        <w:rPr>
          <w:rFonts w:ascii="Times New Roman" w:eastAsia="Times New Roman" w:hAnsi="Times New Roman" w:cs="Times New Roman"/>
        </w:rPr>
        <w:t>their experiences of being in the neonatal intensive care unit.  Future research would need to consider the effectiveness of this method of treatment in a sample of mothers who have experienced a traumatic birth specifically, and not in addition to experiencing a distressing time following the birth due to their infant’s hospitalisation</w:t>
      </w:r>
      <w:r w:rsidR="000C0868" w:rsidRPr="00D913FF">
        <w:rPr>
          <w:rFonts w:ascii="Times New Roman" w:eastAsia="Times New Roman" w:hAnsi="Times New Roman" w:cs="Times New Roman"/>
        </w:rPr>
        <w:t>,</w:t>
      </w:r>
      <w:r w:rsidRPr="00D913FF">
        <w:rPr>
          <w:rFonts w:ascii="Times New Roman" w:eastAsia="Times New Roman" w:hAnsi="Times New Roman" w:cs="Times New Roman"/>
        </w:rPr>
        <w:t xml:space="preserve"> as this may warrant separate exploration.</w:t>
      </w:r>
    </w:p>
    <w:p w14:paraId="6D40F502" w14:textId="0106595E" w:rsidR="003E75A9" w:rsidRPr="00D913FF" w:rsidRDefault="003E75A9" w:rsidP="003E75A9">
      <w:pPr>
        <w:spacing w:before="100" w:beforeAutospacing="1" w:after="100" w:afterAutospacing="1" w:line="360" w:lineRule="auto"/>
        <w:rPr>
          <w:rFonts w:ascii="Times New Roman" w:eastAsia="Times New Roman" w:hAnsi="Times New Roman" w:cs="Times New Roman"/>
          <w:b/>
          <w:i/>
        </w:rPr>
      </w:pPr>
      <w:r w:rsidRPr="00D913FF">
        <w:rPr>
          <w:rFonts w:ascii="Times New Roman" w:eastAsia="Times New Roman" w:hAnsi="Times New Roman" w:cs="Times New Roman"/>
        </w:rPr>
        <w:t xml:space="preserve"> </w:t>
      </w:r>
      <w:r w:rsidRPr="00D913FF">
        <w:rPr>
          <w:rFonts w:ascii="Times New Roman" w:eastAsia="Times New Roman" w:hAnsi="Times New Roman" w:cs="Times New Roman"/>
          <w:b/>
          <w:i/>
        </w:rPr>
        <w:t xml:space="preserve">Discussion: Which treatments are effective </w:t>
      </w:r>
      <w:r w:rsidR="001C4E28" w:rsidRPr="00D913FF">
        <w:rPr>
          <w:rFonts w:ascii="Times New Roman" w:eastAsia="Times New Roman" w:hAnsi="Times New Roman" w:cs="Times New Roman"/>
          <w:b/>
          <w:i/>
        </w:rPr>
        <w:t>in</w:t>
      </w:r>
      <w:r w:rsidRPr="00D913FF">
        <w:rPr>
          <w:rFonts w:ascii="Times New Roman" w:eastAsia="Times New Roman" w:hAnsi="Times New Roman" w:cs="Times New Roman"/>
          <w:b/>
          <w:i/>
        </w:rPr>
        <w:t xml:space="preserve"> treating PTSDFC? </w:t>
      </w:r>
    </w:p>
    <w:p w14:paraId="700437BF" w14:textId="76F491BB" w:rsidR="003E75A9" w:rsidRPr="00D913FF" w:rsidRDefault="003E75A9" w:rsidP="003E75A9">
      <w:pPr>
        <w:spacing w:before="100" w:beforeAutospacing="1" w:after="100" w:afterAutospacing="1" w:line="360" w:lineRule="auto"/>
        <w:rPr>
          <w:rFonts w:ascii="Times New Roman" w:eastAsia="Times New Roman" w:hAnsi="Times New Roman" w:cs="Times New Roman"/>
        </w:rPr>
      </w:pPr>
      <w:r w:rsidRPr="00D913FF">
        <w:rPr>
          <w:rFonts w:ascii="Times New Roman" w:eastAsia="Times New Roman" w:hAnsi="Times New Roman" w:cs="Times New Roman"/>
        </w:rPr>
        <w:t>This review is notable for the absence of robust evidence for effectiveness of psychological/psychosocial interventions in relation to PTSD following childbirth</w:t>
      </w:r>
      <w:r w:rsidRPr="00D913FF">
        <w:rPr>
          <w:rFonts w:ascii="Times New Roman" w:eastAsia="Times New Roman" w:hAnsi="Times New Roman" w:cs="Times New Roman"/>
          <w:b/>
          <w:i/>
        </w:rPr>
        <w:t xml:space="preserve">. </w:t>
      </w:r>
      <w:r w:rsidRPr="00D913FF">
        <w:rPr>
          <w:rFonts w:ascii="Times New Roman" w:eastAsia="Times New Roman" w:hAnsi="Times New Roman" w:cs="Times New Roman"/>
        </w:rPr>
        <w:t>Four types of intervention were identified with one study for each type</w:t>
      </w:r>
      <w:r w:rsidR="000C0868" w:rsidRPr="00D913FF">
        <w:rPr>
          <w:rFonts w:ascii="Times New Roman" w:eastAsia="Times New Roman" w:hAnsi="Times New Roman" w:cs="Times New Roman"/>
        </w:rPr>
        <w:t>,</w:t>
      </w:r>
      <w:r w:rsidRPr="00D913FF">
        <w:rPr>
          <w:rFonts w:ascii="Times New Roman" w:eastAsia="Times New Roman" w:hAnsi="Times New Roman" w:cs="Times New Roman"/>
        </w:rPr>
        <w:t xml:space="preserve"> and for this reason it is difficult to draw conclusions from such tentative evidence.  In </w:t>
      </w:r>
      <w:r w:rsidR="000C0868" w:rsidRPr="00D913FF">
        <w:rPr>
          <w:rFonts w:ascii="Times New Roman" w:eastAsia="Times New Roman" w:hAnsi="Times New Roman" w:cs="Times New Roman"/>
        </w:rPr>
        <w:t>addition,</w:t>
      </w:r>
      <w:r w:rsidRPr="00D913FF">
        <w:rPr>
          <w:rFonts w:ascii="Times New Roman" w:eastAsia="Times New Roman" w:hAnsi="Times New Roman" w:cs="Times New Roman"/>
        </w:rPr>
        <w:t xml:space="preserve"> the inclusion of women who are not symptomatic cloud the results and hence conclusions on clinical effectiveness are </w:t>
      </w:r>
      <w:r w:rsidR="000C0868" w:rsidRPr="00D913FF">
        <w:rPr>
          <w:rFonts w:ascii="Times New Roman" w:eastAsia="Times New Roman" w:hAnsi="Times New Roman" w:cs="Times New Roman"/>
        </w:rPr>
        <w:t xml:space="preserve">also </w:t>
      </w:r>
      <w:r w:rsidRPr="00D913FF">
        <w:rPr>
          <w:rFonts w:ascii="Times New Roman" w:eastAsia="Times New Roman" w:hAnsi="Times New Roman" w:cs="Times New Roman"/>
        </w:rPr>
        <w:t xml:space="preserve">difficult to draw.  Based on the evidence identified by this section of the review the following recommendations are suggested: </w:t>
      </w:r>
    </w:p>
    <w:p w14:paraId="6CDB9B7C" w14:textId="348B507B" w:rsidR="003E75A9" w:rsidRPr="00D913FF" w:rsidRDefault="003E75A9" w:rsidP="003E75A9">
      <w:pPr>
        <w:pStyle w:val="ListParagraph"/>
        <w:numPr>
          <w:ilvl w:val="0"/>
          <w:numId w:val="22"/>
        </w:numPr>
        <w:spacing w:after="160" w:line="360" w:lineRule="auto"/>
        <w:rPr>
          <w:rFonts w:ascii="Times New Roman" w:hAnsi="Times New Roman" w:cs="Times New Roman"/>
        </w:rPr>
      </w:pPr>
      <w:r w:rsidRPr="00D913FF">
        <w:rPr>
          <w:rFonts w:ascii="Times New Roman" w:hAnsi="Times New Roman" w:cs="Times New Roman"/>
        </w:rPr>
        <w:t>EMDR need</w:t>
      </w:r>
      <w:r w:rsidR="000C0868" w:rsidRPr="00D913FF">
        <w:rPr>
          <w:rFonts w:ascii="Times New Roman" w:hAnsi="Times New Roman" w:cs="Times New Roman"/>
        </w:rPr>
        <w:t xml:space="preserve">s </w:t>
      </w:r>
      <w:r w:rsidRPr="00D913FF">
        <w:rPr>
          <w:rFonts w:ascii="Times New Roman" w:hAnsi="Times New Roman" w:cs="Times New Roman"/>
        </w:rPr>
        <w:t>to be tested more thoroughly, in a larger sample of women and with a comparison group to assess true effects.  In addition, the context in which treatment is offered should be considered.  Previous mental health history and personal circumstances (i.e. whether a woman is pregnant) would need to be taken into consideration and treatment provided with caution</w:t>
      </w:r>
    </w:p>
    <w:p w14:paraId="3FE8E30D" w14:textId="53D77DE0" w:rsidR="003E75A9" w:rsidRPr="00D913FF" w:rsidRDefault="003E75A9" w:rsidP="003E75A9">
      <w:pPr>
        <w:numPr>
          <w:ilvl w:val="0"/>
          <w:numId w:val="22"/>
        </w:numPr>
        <w:spacing w:after="160" w:line="360" w:lineRule="auto"/>
        <w:contextualSpacing/>
        <w:rPr>
          <w:rFonts w:ascii="Times New Roman" w:hAnsi="Times New Roman" w:cs="Times New Roman"/>
        </w:rPr>
      </w:pPr>
      <w:r w:rsidRPr="00D913FF">
        <w:rPr>
          <w:rFonts w:ascii="Times New Roman" w:hAnsi="Times New Roman" w:cs="Times New Roman"/>
        </w:rPr>
        <w:t xml:space="preserve">TF-CBT </w:t>
      </w:r>
      <w:r w:rsidR="00C041CC">
        <w:rPr>
          <w:rFonts w:ascii="Times New Roman" w:hAnsi="Times New Roman" w:cs="Times New Roman"/>
        </w:rPr>
        <w:t xml:space="preserve">via the internet and in person </w:t>
      </w:r>
      <w:r w:rsidRPr="00D913FF">
        <w:rPr>
          <w:rFonts w:ascii="Times New Roman" w:hAnsi="Times New Roman" w:cs="Times New Roman"/>
        </w:rPr>
        <w:t>need</w:t>
      </w:r>
      <w:r w:rsidR="000C0868" w:rsidRPr="00D913FF">
        <w:rPr>
          <w:rFonts w:ascii="Times New Roman" w:hAnsi="Times New Roman" w:cs="Times New Roman"/>
        </w:rPr>
        <w:t>s</w:t>
      </w:r>
      <w:r w:rsidRPr="00D913FF">
        <w:rPr>
          <w:rFonts w:ascii="Times New Roman" w:hAnsi="Times New Roman" w:cs="Times New Roman"/>
        </w:rPr>
        <w:t xml:space="preserve"> to be assessed in large group</w:t>
      </w:r>
      <w:r w:rsidR="00C041CC">
        <w:rPr>
          <w:rFonts w:ascii="Times New Roman" w:hAnsi="Times New Roman" w:cs="Times New Roman"/>
        </w:rPr>
        <w:t>s</w:t>
      </w:r>
      <w:r w:rsidRPr="00D913FF">
        <w:rPr>
          <w:rFonts w:ascii="Times New Roman" w:hAnsi="Times New Roman" w:cs="Times New Roman"/>
        </w:rPr>
        <w:t xml:space="preserve"> of women and longitudinally to assess longevity.  This method of treatment can be time consuming for women and this should be considered when exploring as a treatment option.  Women who have </w:t>
      </w:r>
      <w:r w:rsidR="000C0868" w:rsidRPr="00D913FF">
        <w:rPr>
          <w:rFonts w:ascii="Times New Roman" w:hAnsi="Times New Roman" w:cs="Times New Roman"/>
        </w:rPr>
        <w:t xml:space="preserve">recently </w:t>
      </w:r>
      <w:r w:rsidRPr="00D913FF">
        <w:rPr>
          <w:rFonts w:ascii="Times New Roman" w:hAnsi="Times New Roman" w:cs="Times New Roman"/>
        </w:rPr>
        <w:t>given birth</w:t>
      </w:r>
      <w:r w:rsidR="000C0868" w:rsidRPr="00D913FF">
        <w:rPr>
          <w:rFonts w:ascii="Times New Roman" w:hAnsi="Times New Roman" w:cs="Times New Roman"/>
        </w:rPr>
        <w:t xml:space="preserve"> </w:t>
      </w:r>
      <w:r w:rsidRPr="00D913FF">
        <w:rPr>
          <w:rFonts w:ascii="Times New Roman" w:hAnsi="Times New Roman" w:cs="Times New Roman"/>
        </w:rPr>
        <w:t xml:space="preserve">or have young children, may not have the time to complete such a demanding method of treatment and </w:t>
      </w:r>
      <w:r w:rsidR="000C0868" w:rsidRPr="00D913FF">
        <w:rPr>
          <w:rFonts w:ascii="Times New Roman" w:hAnsi="Times New Roman" w:cs="Times New Roman"/>
        </w:rPr>
        <w:t xml:space="preserve">this </w:t>
      </w:r>
      <w:r w:rsidRPr="00D913FF">
        <w:rPr>
          <w:rFonts w:ascii="Times New Roman" w:hAnsi="Times New Roman" w:cs="Times New Roman"/>
        </w:rPr>
        <w:t>may have a negative effect on stress levels.</w:t>
      </w:r>
    </w:p>
    <w:p w14:paraId="34DF8CE9" w14:textId="77777777" w:rsidR="000C0868" w:rsidRPr="00D913FF" w:rsidRDefault="000C0868" w:rsidP="00E52A7F">
      <w:pPr>
        <w:spacing w:after="160" w:line="360" w:lineRule="auto"/>
        <w:ind w:left="720"/>
        <w:contextualSpacing/>
        <w:rPr>
          <w:rFonts w:ascii="Times New Roman" w:hAnsi="Times New Roman" w:cs="Times New Roman"/>
        </w:rPr>
      </w:pPr>
    </w:p>
    <w:p w14:paraId="645B3F10" w14:textId="3595C1E9" w:rsidR="003E75A9" w:rsidRPr="00D913FF" w:rsidRDefault="003E75A9" w:rsidP="003E75A9">
      <w:pPr>
        <w:numPr>
          <w:ilvl w:val="0"/>
          <w:numId w:val="22"/>
        </w:numPr>
        <w:spacing w:after="160" w:line="360" w:lineRule="auto"/>
        <w:contextualSpacing/>
        <w:rPr>
          <w:rFonts w:ascii="Times New Roman" w:hAnsi="Times New Roman" w:cs="Times New Roman"/>
        </w:rPr>
      </w:pPr>
      <w:r w:rsidRPr="00D913FF">
        <w:rPr>
          <w:rFonts w:ascii="Times New Roman" w:hAnsi="Times New Roman" w:cs="Times New Roman"/>
        </w:rPr>
        <w:t xml:space="preserve">The use of debriefing in a maternity setting should be used following careful consideration of target population.  In </w:t>
      </w:r>
      <w:r w:rsidR="000C0868" w:rsidRPr="00D913FF">
        <w:rPr>
          <w:rFonts w:ascii="Times New Roman" w:hAnsi="Times New Roman" w:cs="Times New Roman"/>
        </w:rPr>
        <w:t>addition,</w:t>
      </w:r>
      <w:r w:rsidRPr="00D913FF">
        <w:rPr>
          <w:rFonts w:ascii="Times New Roman" w:hAnsi="Times New Roman" w:cs="Times New Roman"/>
        </w:rPr>
        <w:t xml:space="preserve"> the most effective structure of a debrief in this context should be identified and</w:t>
      </w:r>
      <w:r w:rsidR="000C0868" w:rsidRPr="00D913FF">
        <w:rPr>
          <w:rFonts w:ascii="Times New Roman" w:hAnsi="Times New Roman" w:cs="Times New Roman"/>
        </w:rPr>
        <w:t xml:space="preserve">, </w:t>
      </w:r>
      <w:r w:rsidRPr="00D913FF">
        <w:rPr>
          <w:rFonts w:ascii="Times New Roman" w:hAnsi="Times New Roman" w:cs="Times New Roman"/>
        </w:rPr>
        <w:t>following robust evidence</w:t>
      </w:r>
      <w:r w:rsidR="000C0868" w:rsidRPr="00D913FF">
        <w:rPr>
          <w:rFonts w:ascii="Times New Roman" w:hAnsi="Times New Roman" w:cs="Times New Roman"/>
        </w:rPr>
        <w:t>,</w:t>
      </w:r>
      <w:r w:rsidRPr="00D913FF">
        <w:rPr>
          <w:rFonts w:ascii="Times New Roman" w:hAnsi="Times New Roman" w:cs="Times New Roman"/>
        </w:rPr>
        <w:t xml:space="preserve"> consolidated guidance produced on its application in a maternity setting. </w:t>
      </w:r>
    </w:p>
    <w:p w14:paraId="48234022" w14:textId="77777777" w:rsidR="000C0868" w:rsidRPr="00D913FF" w:rsidRDefault="000C0868" w:rsidP="00F02741">
      <w:pPr>
        <w:spacing w:after="160" w:line="360" w:lineRule="auto"/>
        <w:contextualSpacing/>
        <w:rPr>
          <w:rFonts w:ascii="Times New Roman" w:hAnsi="Times New Roman" w:cs="Times New Roman"/>
        </w:rPr>
      </w:pPr>
    </w:p>
    <w:p w14:paraId="1B8F44BF" w14:textId="0A9255BB" w:rsidR="003E75A9" w:rsidRPr="00D913FF" w:rsidRDefault="003E75A9" w:rsidP="003E75A9">
      <w:pPr>
        <w:numPr>
          <w:ilvl w:val="0"/>
          <w:numId w:val="22"/>
        </w:numPr>
        <w:spacing w:after="160" w:line="360" w:lineRule="auto"/>
        <w:contextualSpacing/>
        <w:rPr>
          <w:rFonts w:ascii="Times New Roman" w:hAnsi="Times New Roman" w:cs="Times New Roman"/>
        </w:rPr>
      </w:pPr>
      <w:r w:rsidRPr="00D913FF">
        <w:rPr>
          <w:rFonts w:ascii="Times New Roman" w:hAnsi="Times New Roman" w:cs="Times New Roman"/>
        </w:rPr>
        <w:t xml:space="preserve">The evidence for the efficacy of </w:t>
      </w:r>
      <w:r w:rsidR="00AB3AB9" w:rsidRPr="00D913FF">
        <w:rPr>
          <w:rFonts w:ascii="Times New Roman" w:hAnsi="Times New Roman" w:cs="Times New Roman"/>
        </w:rPr>
        <w:t xml:space="preserve">the expressive </w:t>
      </w:r>
      <w:r w:rsidRPr="00D913FF">
        <w:rPr>
          <w:rFonts w:ascii="Times New Roman" w:hAnsi="Times New Roman" w:cs="Times New Roman"/>
        </w:rPr>
        <w:t xml:space="preserve">writing </w:t>
      </w:r>
      <w:r w:rsidR="00AB3AB9" w:rsidRPr="00D913FF">
        <w:rPr>
          <w:rFonts w:ascii="Times New Roman" w:hAnsi="Times New Roman" w:cs="Times New Roman"/>
        </w:rPr>
        <w:t xml:space="preserve">paradigm </w:t>
      </w:r>
      <w:r w:rsidRPr="00D913FF">
        <w:rPr>
          <w:rFonts w:ascii="Times New Roman" w:hAnsi="Times New Roman" w:cs="Times New Roman"/>
        </w:rPr>
        <w:t>is lacking and this should be investigated within a sample of symptomatic women who report experiencing their birth as traumatic. Th</w:t>
      </w:r>
      <w:r w:rsidR="00A8098E" w:rsidRPr="00D913FF">
        <w:rPr>
          <w:rFonts w:ascii="Times New Roman" w:hAnsi="Times New Roman" w:cs="Times New Roman"/>
        </w:rPr>
        <w:t xml:space="preserve">is </w:t>
      </w:r>
      <w:r w:rsidRPr="00D913FF">
        <w:rPr>
          <w:rFonts w:ascii="Times New Roman" w:hAnsi="Times New Roman" w:cs="Times New Roman"/>
        </w:rPr>
        <w:t xml:space="preserve">task may however have the same caveats as TF-ICBT, in that women with a </w:t>
      </w:r>
      <w:r w:rsidR="000C0868" w:rsidRPr="00D913FF">
        <w:rPr>
          <w:rFonts w:ascii="Times New Roman" w:hAnsi="Times New Roman" w:cs="Times New Roman"/>
        </w:rPr>
        <w:t xml:space="preserve">young </w:t>
      </w:r>
      <w:r w:rsidR="00D12EBC" w:rsidRPr="00D913FF">
        <w:rPr>
          <w:rFonts w:ascii="Times New Roman" w:hAnsi="Times New Roman" w:cs="Times New Roman"/>
        </w:rPr>
        <w:t>infant or</w:t>
      </w:r>
      <w:r w:rsidRPr="00D913FF">
        <w:rPr>
          <w:rFonts w:ascii="Times New Roman" w:hAnsi="Times New Roman" w:cs="Times New Roman"/>
        </w:rPr>
        <w:t xml:space="preserve"> other children may find it difficult to find to the time to complete the treatment</w:t>
      </w:r>
      <w:r w:rsidR="000C0868" w:rsidRPr="00D913FF">
        <w:rPr>
          <w:rFonts w:ascii="Times New Roman" w:hAnsi="Times New Roman" w:cs="Times New Roman"/>
        </w:rPr>
        <w:t xml:space="preserve">, </w:t>
      </w:r>
      <w:r w:rsidRPr="00D913FF">
        <w:rPr>
          <w:rFonts w:ascii="Times New Roman" w:hAnsi="Times New Roman" w:cs="Times New Roman"/>
        </w:rPr>
        <w:t xml:space="preserve">and this may affect adherence and create added stress. These issues would need to be considered carefully in the context of the intervention’s efficacy at reducing symptoms.  </w:t>
      </w:r>
    </w:p>
    <w:p w14:paraId="624D177F" w14:textId="77777777" w:rsidR="003E75A9" w:rsidRPr="00D913FF" w:rsidRDefault="003E75A9" w:rsidP="003E75A9">
      <w:pPr>
        <w:spacing w:after="160" w:line="360" w:lineRule="auto"/>
        <w:contextualSpacing/>
        <w:rPr>
          <w:rFonts w:ascii="Times New Roman" w:hAnsi="Times New Roman" w:cs="Times New Roman"/>
        </w:rPr>
      </w:pPr>
    </w:p>
    <w:p w14:paraId="428B413F" w14:textId="77777777" w:rsidR="003E75A9" w:rsidRPr="00D913FF" w:rsidRDefault="003E75A9" w:rsidP="003E75A9">
      <w:pPr>
        <w:tabs>
          <w:tab w:val="left" w:pos="5534"/>
        </w:tabs>
        <w:spacing w:line="360" w:lineRule="auto"/>
        <w:rPr>
          <w:rFonts w:ascii="Times New Roman" w:hAnsi="Times New Roman" w:cs="Times New Roman"/>
          <w:b/>
          <w:i/>
          <w:u w:val="single"/>
        </w:rPr>
      </w:pPr>
      <w:r w:rsidRPr="00D913FF">
        <w:rPr>
          <w:rFonts w:ascii="Times New Roman" w:hAnsi="Times New Roman" w:cs="Times New Roman"/>
          <w:b/>
          <w:i/>
          <w:u w:val="single"/>
        </w:rPr>
        <w:t>Meta-synthesis of facilitators and barriers to uptake of psychological care for PTSDFC</w:t>
      </w:r>
    </w:p>
    <w:p w14:paraId="7352ED1E" w14:textId="77777777" w:rsidR="003E75A9" w:rsidRPr="00D913FF" w:rsidRDefault="003E75A9" w:rsidP="003E75A9">
      <w:pPr>
        <w:spacing w:line="360" w:lineRule="auto"/>
        <w:rPr>
          <w:rFonts w:ascii="Times New Roman" w:hAnsi="Times New Roman" w:cs="Times New Roman"/>
          <w:b/>
          <w:u w:val="single"/>
        </w:rPr>
      </w:pPr>
      <w:r w:rsidRPr="00D913FF">
        <w:rPr>
          <w:rFonts w:ascii="Times New Roman" w:hAnsi="Times New Roman" w:cs="Times New Roman"/>
          <w:b/>
          <w:u w:val="single"/>
        </w:rPr>
        <w:t xml:space="preserve"> </w:t>
      </w:r>
    </w:p>
    <w:p w14:paraId="4F5F92EE" w14:textId="77777777" w:rsidR="003E75A9" w:rsidRPr="00D913FF" w:rsidRDefault="003E75A9" w:rsidP="003E75A9">
      <w:pPr>
        <w:spacing w:line="360" w:lineRule="auto"/>
        <w:rPr>
          <w:rFonts w:ascii="Times New Roman" w:hAnsi="Times New Roman" w:cs="Times New Roman"/>
          <w:b/>
          <w:u w:val="single"/>
        </w:rPr>
      </w:pPr>
      <w:r w:rsidRPr="00D913FF">
        <w:rPr>
          <w:rFonts w:ascii="Times New Roman" w:hAnsi="Times New Roman" w:cs="Times New Roman"/>
          <w:b/>
          <w:u w:val="single"/>
        </w:rPr>
        <w:t>Results</w:t>
      </w:r>
    </w:p>
    <w:p w14:paraId="211085F2" w14:textId="1080CBF3"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Thirteen studies met the inclusion criteria for this review. Half of the studies originated from the UK (</w:t>
      </w:r>
      <w:r w:rsidRPr="00D913FF">
        <w:rPr>
          <w:rFonts w:ascii="Times New Roman" w:hAnsi="Times New Roman" w:cs="Times New Roman"/>
          <w:i/>
        </w:rPr>
        <w:t>n</w:t>
      </w:r>
      <w:r w:rsidRPr="00D913FF">
        <w:rPr>
          <w:rFonts w:ascii="Times New Roman" w:hAnsi="Times New Roman" w:cs="Times New Roman"/>
        </w:rPr>
        <w:t>=6), the remaining half originated from Australia (</w:t>
      </w:r>
      <w:r w:rsidRPr="00D913FF">
        <w:rPr>
          <w:rFonts w:ascii="Times New Roman" w:hAnsi="Times New Roman" w:cs="Times New Roman"/>
          <w:i/>
        </w:rPr>
        <w:t>n</w:t>
      </w:r>
      <w:r w:rsidRPr="00D913FF">
        <w:rPr>
          <w:rFonts w:ascii="Times New Roman" w:hAnsi="Times New Roman" w:cs="Times New Roman"/>
        </w:rPr>
        <w:t>=2), the USA (</w:t>
      </w:r>
      <w:r w:rsidRPr="00D913FF">
        <w:rPr>
          <w:rFonts w:ascii="Times New Roman" w:hAnsi="Times New Roman" w:cs="Times New Roman"/>
          <w:i/>
        </w:rPr>
        <w:t>n</w:t>
      </w:r>
      <w:r w:rsidRPr="00D913FF">
        <w:rPr>
          <w:rFonts w:ascii="Times New Roman" w:hAnsi="Times New Roman" w:cs="Times New Roman"/>
        </w:rPr>
        <w:t>=2), South Africa (</w:t>
      </w:r>
      <w:r w:rsidRPr="00D913FF">
        <w:rPr>
          <w:rFonts w:ascii="Times New Roman" w:hAnsi="Times New Roman" w:cs="Times New Roman"/>
          <w:i/>
        </w:rPr>
        <w:t>n</w:t>
      </w:r>
      <w:r w:rsidRPr="00D913FF">
        <w:rPr>
          <w:rFonts w:ascii="Times New Roman" w:hAnsi="Times New Roman" w:cs="Times New Roman"/>
        </w:rPr>
        <w:t>=1), France (</w:t>
      </w:r>
      <w:r w:rsidRPr="00D913FF">
        <w:rPr>
          <w:rFonts w:ascii="Times New Roman" w:hAnsi="Times New Roman" w:cs="Times New Roman"/>
          <w:i/>
        </w:rPr>
        <w:t>n</w:t>
      </w:r>
      <w:r w:rsidRPr="00D913FF">
        <w:rPr>
          <w:rFonts w:ascii="Times New Roman" w:hAnsi="Times New Roman" w:cs="Times New Roman"/>
        </w:rPr>
        <w:t>=1) and Iceland (</w:t>
      </w:r>
      <w:r w:rsidRPr="00D913FF">
        <w:rPr>
          <w:rFonts w:ascii="Times New Roman" w:hAnsi="Times New Roman" w:cs="Times New Roman"/>
          <w:i/>
        </w:rPr>
        <w:t>n=</w:t>
      </w:r>
      <w:r w:rsidRPr="00D913FF">
        <w:rPr>
          <w:rFonts w:ascii="Times New Roman" w:hAnsi="Times New Roman" w:cs="Times New Roman"/>
        </w:rPr>
        <w:t xml:space="preserve">1).  An overview of the included studies </w:t>
      </w:r>
      <w:r w:rsidR="002B6E51" w:rsidRPr="00D913FF">
        <w:rPr>
          <w:rFonts w:ascii="Times New Roman" w:hAnsi="Times New Roman" w:cs="Times New Roman"/>
        </w:rPr>
        <w:t xml:space="preserve">and their quality appraisal </w:t>
      </w:r>
      <w:r w:rsidRPr="00D913FF">
        <w:rPr>
          <w:rFonts w:ascii="Times New Roman" w:hAnsi="Times New Roman" w:cs="Times New Roman"/>
        </w:rPr>
        <w:t>can be found in table</w:t>
      </w:r>
      <w:r w:rsidR="002B6E51" w:rsidRPr="00D913FF">
        <w:rPr>
          <w:rFonts w:ascii="Times New Roman" w:hAnsi="Times New Roman" w:cs="Times New Roman"/>
        </w:rPr>
        <w:t>s</w:t>
      </w:r>
      <w:r w:rsidRPr="00D913FF">
        <w:rPr>
          <w:rFonts w:ascii="Times New Roman" w:hAnsi="Times New Roman" w:cs="Times New Roman"/>
        </w:rPr>
        <w:t xml:space="preserve"> </w:t>
      </w:r>
      <w:r w:rsidR="002B6E51" w:rsidRPr="00D913FF">
        <w:rPr>
          <w:rFonts w:ascii="Times New Roman" w:hAnsi="Times New Roman" w:cs="Times New Roman"/>
        </w:rPr>
        <w:t xml:space="preserve">2 and 4 </w:t>
      </w:r>
      <w:r w:rsidR="00D12EBC" w:rsidRPr="00D913FF">
        <w:rPr>
          <w:rFonts w:ascii="Times New Roman" w:hAnsi="Times New Roman" w:cs="Times New Roman"/>
        </w:rPr>
        <w:t>respectively.</w:t>
      </w:r>
      <w:r w:rsidRPr="00D913FF">
        <w:rPr>
          <w:rFonts w:ascii="Times New Roman" w:hAnsi="Times New Roman" w:cs="Times New Roman"/>
        </w:rPr>
        <w:t xml:space="preserve"> </w:t>
      </w:r>
      <w:r w:rsidR="001F3726" w:rsidRPr="00D913FF">
        <w:rPr>
          <w:rFonts w:ascii="Times New Roman" w:hAnsi="Times New Roman" w:cs="Times New Roman"/>
        </w:rPr>
        <w:t xml:space="preserve"> </w:t>
      </w:r>
    </w:p>
    <w:p w14:paraId="27BB27D5" w14:textId="4640DA53"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rPr>
        <w:t>Seven themes emerged from the meta-synthesis</w:t>
      </w:r>
      <w:r w:rsidR="00411546" w:rsidRPr="00D913FF">
        <w:rPr>
          <w:rFonts w:ascii="Times New Roman" w:hAnsi="Times New Roman" w:cs="Times New Roman"/>
        </w:rPr>
        <w:t xml:space="preserve">.  Table 5 shows how these are evidenced in the original papers. </w:t>
      </w:r>
      <w:r w:rsidR="00A4210D" w:rsidRPr="00D913FF">
        <w:rPr>
          <w:rFonts w:ascii="Times New Roman" w:hAnsi="Times New Roman" w:cs="Times New Roman"/>
        </w:rPr>
        <w:t xml:space="preserve">Three </w:t>
      </w:r>
      <w:r w:rsidR="00411546" w:rsidRPr="00D913FF">
        <w:rPr>
          <w:rFonts w:ascii="Times New Roman" w:hAnsi="Times New Roman" w:cs="Times New Roman"/>
        </w:rPr>
        <w:t xml:space="preserve">themes relate </w:t>
      </w:r>
      <w:r w:rsidR="00964056" w:rsidRPr="00D913FF">
        <w:rPr>
          <w:rFonts w:ascii="Times New Roman" w:hAnsi="Times New Roman" w:cs="Times New Roman"/>
        </w:rPr>
        <w:t>to barriers</w:t>
      </w:r>
      <w:r w:rsidR="00411546" w:rsidRPr="00D913FF">
        <w:rPr>
          <w:rFonts w:ascii="Times New Roman" w:hAnsi="Times New Roman" w:cs="Times New Roman"/>
        </w:rPr>
        <w:t xml:space="preserve"> </w:t>
      </w:r>
      <w:r w:rsidR="003D757A" w:rsidRPr="00D913FF">
        <w:rPr>
          <w:rFonts w:ascii="Times New Roman" w:hAnsi="Times New Roman" w:cs="Times New Roman"/>
        </w:rPr>
        <w:t xml:space="preserve">are initially presented followed by </w:t>
      </w:r>
      <w:r w:rsidR="00964056" w:rsidRPr="00D913FF">
        <w:rPr>
          <w:rFonts w:ascii="Times New Roman" w:hAnsi="Times New Roman" w:cs="Times New Roman"/>
        </w:rPr>
        <w:t>four identifying</w:t>
      </w:r>
      <w:r w:rsidR="00DD27E2" w:rsidRPr="00D913FF">
        <w:rPr>
          <w:rFonts w:ascii="Times New Roman" w:hAnsi="Times New Roman" w:cs="Times New Roman"/>
        </w:rPr>
        <w:t xml:space="preserve"> </w:t>
      </w:r>
      <w:r w:rsidR="00411546" w:rsidRPr="00D913FF">
        <w:rPr>
          <w:rFonts w:ascii="Times New Roman" w:hAnsi="Times New Roman" w:cs="Times New Roman"/>
        </w:rPr>
        <w:t xml:space="preserve">facilitators enabling access of care.  Barriers covered the difficulty for women of </w:t>
      </w:r>
      <w:r w:rsidR="00990A9C" w:rsidRPr="00D913FF">
        <w:rPr>
          <w:rFonts w:ascii="Times New Roman" w:hAnsi="Times New Roman" w:cs="Times New Roman"/>
        </w:rPr>
        <w:t xml:space="preserve">firstly even </w:t>
      </w:r>
      <w:r w:rsidR="00411546" w:rsidRPr="00D913FF">
        <w:rPr>
          <w:rFonts w:ascii="Times New Roman" w:hAnsi="Times New Roman" w:cs="Times New Roman"/>
          <w:i/>
        </w:rPr>
        <w:t xml:space="preserve">Realising there is a </w:t>
      </w:r>
      <w:r w:rsidR="00964056" w:rsidRPr="00D913FF">
        <w:rPr>
          <w:rFonts w:ascii="Times New Roman" w:hAnsi="Times New Roman" w:cs="Times New Roman"/>
          <w:i/>
        </w:rPr>
        <w:t>problem</w:t>
      </w:r>
      <w:r w:rsidR="00964056" w:rsidRPr="00D913FF">
        <w:rPr>
          <w:rFonts w:ascii="Times New Roman" w:hAnsi="Times New Roman" w:cs="Times New Roman"/>
        </w:rPr>
        <w:t xml:space="preserve"> and then</w:t>
      </w:r>
      <w:r w:rsidR="00990A9C" w:rsidRPr="00D913FF">
        <w:rPr>
          <w:rFonts w:ascii="Times New Roman" w:hAnsi="Times New Roman" w:cs="Times New Roman"/>
        </w:rPr>
        <w:t xml:space="preserve"> needing validation </w:t>
      </w:r>
      <w:r w:rsidR="00DD27E2" w:rsidRPr="00D913FF">
        <w:rPr>
          <w:rFonts w:ascii="Times New Roman" w:hAnsi="Times New Roman" w:cs="Times New Roman"/>
        </w:rPr>
        <w:t xml:space="preserve">of their concern </w:t>
      </w:r>
      <w:r w:rsidR="00990A9C" w:rsidRPr="00D913FF">
        <w:rPr>
          <w:rFonts w:ascii="Times New Roman" w:hAnsi="Times New Roman" w:cs="Times New Roman"/>
        </w:rPr>
        <w:t xml:space="preserve">but </w:t>
      </w:r>
      <w:r w:rsidR="00964056" w:rsidRPr="00D913FF">
        <w:rPr>
          <w:rFonts w:ascii="Times New Roman" w:hAnsi="Times New Roman" w:cs="Times New Roman"/>
        </w:rPr>
        <w:t>the fear</w:t>
      </w:r>
      <w:r w:rsidR="00990A9C" w:rsidRPr="00D913FF">
        <w:rPr>
          <w:rFonts w:ascii="Times New Roman" w:hAnsi="Times New Roman" w:cs="Times New Roman"/>
        </w:rPr>
        <w:t xml:space="preserve"> of judgment getting in the </w:t>
      </w:r>
      <w:r w:rsidR="00990A9C" w:rsidRPr="00D913FF">
        <w:rPr>
          <w:rFonts w:ascii="Times New Roman" w:hAnsi="Times New Roman" w:cs="Times New Roman"/>
          <w:i/>
        </w:rPr>
        <w:t>way</w:t>
      </w:r>
      <w:r w:rsidR="00990A9C" w:rsidRPr="00D913FF">
        <w:rPr>
          <w:rFonts w:ascii="Times New Roman" w:hAnsi="Times New Roman" w:cs="Times New Roman"/>
          <w:i/>
          <w:u w:val="single"/>
        </w:rPr>
        <w:t xml:space="preserve"> </w:t>
      </w:r>
      <w:r w:rsidR="00990A9C" w:rsidRPr="00D913FF">
        <w:rPr>
          <w:rFonts w:ascii="Times New Roman" w:hAnsi="Times New Roman" w:cs="Times New Roman"/>
          <w:i/>
        </w:rPr>
        <w:t>(Needing to validate or disclose distress without fear of being judged</w:t>
      </w:r>
      <w:r w:rsidR="00A4210D" w:rsidRPr="00D913FF">
        <w:rPr>
          <w:rFonts w:ascii="Times New Roman" w:hAnsi="Times New Roman" w:cs="Times New Roman"/>
          <w:i/>
        </w:rPr>
        <w:t xml:space="preserve">) </w:t>
      </w:r>
      <w:r w:rsidR="00A4210D" w:rsidRPr="00D913FF">
        <w:rPr>
          <w:rFonts w:ascii="Times New Roman" w:hAnsi="Times New Roman" w:cs="Times New Roman"/>
        </w:rPr>
        <w:t xml:space="preserve">and the perception of lack of real engagement of staff </w:t>
      </w:r>
      <w:r w:rsidR="00964056" w:rsidRPr="00D913FF">
        <w:rPr>
          <w:rFonts w:ascii="Times New Roman" w:hAnsi="Times New Roman" w:cs="Times New Roman"/>
        </w:rPr>
        <w:t>with emotional</w:t>
      </w:r>
      <w:r w:rsidR="00A4210D" w:rsidRPr="00D913FF">
        <w:rPr>
          <w:rFonts w:ascii="Times New Roman" w:hAnsi="Times New Roman" w:cs="Times New Roman"/>
        </w:rPr>
        <w:t xml:space="preserve"> needs issues as in</w:t>
      </w:r>
      <w:r w:rsidR="00A4210D" w:rsidRPr="00D913FF">
        <w:rPr>
          <w:rFonts w:ascii="Times New Roman" w:hAnsi="Times New Roman" w:cs="Times New Roman"/>
          <w:i/>
        </w:rPr>
        <w:t xml:space="preserve">  No one addressed my emotional needs.</w:t>
      </w:r>
      <w:r w:rsidR="00A4210D" w:rsidRPr="00D913FF">
        <w:rPr>
          <w:rFonts w:ascii="Times New Roman" w:hAnsi="Times New Roman" w:cs="Times New Roman"/>
          <w:i/>
          <w:u w:val="single"/>
        </w:rPr>
        <w:t xml:space="preserve"> </w:t>
      </w:r>
      <w:r w:rsidR="00990A9C" w:rsidRPr="00D913FF">
        <w:rPr>
          <w:rFonts w:ascii="Times New Roman" w:hAnsi="Times New Roman" w:cs="Times New Roman"/>
        </w:rPr>
        <w:t>Only if</w:t>
      </w:r>
      <w:r w:rsidR="00990A9C" w:rsidRPr="00D913FF">
        <w:rPr>
          <w:rFonts w:ascii="Times New Roman" w:hAnsi="Times New Roman" w:cs="Times New Roman"/>
          <w:i/>
        </w:rPr>
        <w:t xml:space="preserve"> </w:t>
      </w:r>
      <w:r w:rsidR="00990A9C" w:rsidRPr="00D913FF">
        <w:rPr>
          <w:rFonts w:ascii="Times New Roman" w:hAnsi="Times New Roman" w:cs="Times New Roman"/>
        </w:rPr>
        <w:t xml:space="preserve">women were actively asked could they </w:t>
      </w:r>
      <w:r w:rsidR="0092597D" w:rsidRPr="00D913FF">
        <w:rPr>
          <w:rFonts w:ascii="Times New Roman" w:hAnsi="Times New Roman" w:cs="Times New Roman"/>
        </w:rPr>
        <w:t>obtain help</w:t>
      </w:r>
      <w:r w:rsidR="0092597D" w:rsidRPr="00D913FF">
        <w:rPr>
          <w:rFonts w:ascii="Times New Roman" w:hAnsi="Times New Roman" w:cs="Times New Roman"/>
          <w:i/>
        </w:rPr>
        <w:t xml:space="preserve"> </w:t>
      </w:r>
      <w:r w:rsidR="0092597D" w:rsidRPr="00D913FF">
        <w:rPr>
          <w:rFonts w:ascii="Times New Roman" w:hAnsi="Times New Roman" w:cs="Times New Roman"/>
        </w:rPr>
        <w:t>as in</w:t>
      </w:r>
      <w:r w:rsidR="0092597D" w:rsidRPr="00D913FF">
        <w:rPr>
          <w:rFonts w:ascii="Times New Roman" w:hAnsi="Times New Roman" w:cs="Times New Roman"/>
          <w:i/>
        </w:rPr>
        <w:t xml:space="preserve"> Ask me how I am feeling</w:t>
      </w:r>
      <w:r w:rsidR="00990A9C" w:rsidRPr="00D913FF">
        <w:rPr>
          <w:rFonts w:ascii="Times New Roman" w:hAnsi="Times New Roman" w:cs="Times New Roman"/>
          <w:i/>
        </w:rPr>
        <w:t xml:space="preserve"> </w:t>
      </w:r>
      <w:r w:rsidR="0092597D" w:rsidRPr="00D913FF">
        <w:rPr>
          <w:rFonts w:ascii="Times New Roman" w:hAnsi="Times New Roman" w:cs="Times New Roman"/>
          <w:i/>
        </w:rPr>
        <w:t xml:space="preserve">and I can get </w:t>
      </w:r>
      <w:r w:rsidR="00964056" w:rsidRPr="00D913FF">
        <w:rPr>
          <w:rFonts w:ascii="Times New Roman" w:hAnsi="Times New Roman" w:cs="Times New Roman"/>
          <w:i/>
        </w:rPr>
        <w:t>help</w:t>
      </w:r>
      <w:r w:rsidR="00964056" w:rsidRPr="00D913FF">
        <w:rPr>
          <w:rFonts w:ascii="Times New Roman" w:hAnsi="Times New Roman" w:cs="Times New Roman"/>
        </w:rPr>
        <w:t>. Following</w:t>
      </w:r>
      <w:r w:rsidR="0092597D" w:rsidRPr="00D913FF">
        <w:rPr>
          <w:rFonts w:ascii="Times New Roman" w:hAnsi="Times New Roman" w:cs="Times New Roman"/>
        </w:rPr>
        <w:t xml:space="preserve"> on from active asking</w:t>
      </w:r>
      <w:r w:rsidR="0092597D" w:rsidRPr="00D913FF">
        <w:rPr>
          <w:rFonts w:ascii="Times New Roman" w:hAnsi="Times New Roman" w:cs="Times New Roman"/>
          <w:i/>
        </w:rPr>
        <w:t xml:space="preserve"> </w:t>
      </w:r>
      <w:r w:rsidR="007743DD" w:rsidRPr="00D913FF">
        <w:rPr>
          <w:rFonts w:ascii="Times New Roman" w:hAnsi="Times New Roman" w:cs="Times New Roman"/>
        </w:rPr>
        <w:t>to</w:t>
      </w:r>
      <w:r w:rsidR="0092597D" w:rsidRPr="00D913FF">
        <w:rPr>
          <w:rFonts w:ascii="Times New Roman" w:hAnsi="Times New Roman" w:cs="Times New Roman"/>
        </w:rPr>
        <w:t xml:space="preserve"> facilitat</w:t>
      </w:r>
      <w:r w:rsidR="007743DD" w:rsidRPr="00D913FF">
        <w:rPr>
          <w:rFonts w:ascii="Times New Roman" w:hAnsi="Times New Roman" w:cs="Times New Roman"/>
        </w:rPr>
        <w:t>e</w:t>
      </w:r>
      <w:r w:rsidR="0092597D" w:rsidRPr="00D913FF">
        <w:rPr>
          <w:rFonts w:ascii="Times New Roman" w:hAnsi="Times New Roman" w:cs="Times New Roman"/>
        </w:rPr>
        <w:t xml:space="preserve"> care women needed willing empathic listening and reassurance (</w:t>
      </w:r>
      <w:r w:rsidR="0092597D" w:rsidRPr="00D913FF">
        <w:rPr>
          <w:rFonts w:ascii="Times New Roman" w:hAnsi="Times New Roman" w:cs="Times New Roman"/>
          <w:i/>
        </w:rPr>
        <w:t xml:space="preserve">Someone who willingly listens and reassures me) </w:t>
      </w:r>
      <w:r w:rsidR="0092597D" w:rsidRPr="00D913FF">
        <w:rPr>
          <w:rFonts w:ascii="Times New Roman" w:hAnsi="Times New Roman" w:cs="Times New Roman"/>
        </w:rPr>
        <w:t xml:space="preserve">and who would spend the time to help them make sense of </w:t>
      </w:r>
      <w:r w:rsidR="007743DD" w:rsidRPr="00D913FF">
        <w:rPr>
          <w:rFonts w:ascii="Times New Roman" w:hAnsi="Times New Roman" w:cs="Times New Roman"/>
        </w:rPr>
        <w:t xml:space="preserve">their </w:t>
      </w:r>
      <w:r w:rsidR="00964056" w:rsidRPr="00D913FF">
        <w:rPr>
          <w:rFonts w:ascii="Times New Roman" w:hAnsi="Times New Roman" w:cs="Times New Roman"/>
        </w:rPr>
        <w:t>experiences (</w:t>
      </w:r>
      <w:r w:rsidR="00964056" w:rsidRPr="00D913FF">
        <w:rPr>
          <w:rFonts w:ascii="Times New Roman" w:hAnsi="Times New Roman" w:cs="Times New Roman"/>
          <w:i/>
        </w:rPr>
        <w:t>Putting</w:t>
      </w:r>
      <w:r w:rsidR="0092597D" w:rsidRPr="00D913FF">
        <w:rPr>
          <w:rFonts w:ascii="Times New Roman" w:hAnsi="Times New Roman" w:cs="Times New Roman"/>
          <w:i/>
        </w:rPr>
        <w:t xml:space="preserve"> all of the pieces together to understand and make sense of experiences</w:t>
      </w:r>
      <w:r w:rsidR="0092597D" w:rsidRPr="00D913FF">
        <w:rPr>
          <w:rFonts w:ascii="Times New Roman" w:hAnsi="Times New Roman" w:cs="Times New Roman"/>
        </w:rPr>
        <w:t>)</w:t>
      </w:r>
      <w:r w:rsidR="007743DD" w:rsidRPr="00D913FF">
        <w:rPr>
          <w:rFonts w:ascii="Times New Roman" w:hAnsi="Times New Roman" w:cs="Times New Roman"/>
        </w:rPr>
        <w:t>.</w:t>
      </w:r>
      <w:r w:rsidR="0092597D" w:rsidRPr="00D913FF">
        <w:rPr>
          <w:rFonts w:ascii="Times New Roman" w:hAnsi="Times New Roman" w:cs="Times New Roman"/>
        </w:rPr>
        <w:t xml:space="preserve"> </w:t>
      </w:r>
      <w:r w:rsidR="007743DD" w:rsidRPr="00D913FF">
        <w:rPr>
          <w:rFonts w:ascii="Times New Roman" w:hAnsi="Times New Roman" w:cs="Times New Roman"/>
        </w:rPr>
        <w:t>T</w:t>
      </w:r>
      <w:r w:rsidR="0092597D" w:rsidRPr="00D913FF">
        <w:rPr>
          <w:rFonts w:ascii="Times New Roman" w:hAnsi="Times New Roman" w:cs="Times New Roman"/>
        </w:rPr>
        <w:t xml:space="preserve">o do this the person needed to know and be known to them </w:t>
      </w:r>
      <w:r w:rsidR="003F6F42" w:rsidRPr="00D913FF">
        <w:rPr>
          <w:rFonts w:ascii="Times New Roman" w:hAnsi="Times New Roman" w:cs="Times New Roman"/>
          <w:i/>
        </w:rPr>
        <w:t xml:space="preserve">(The importance of continuous and personalised </w:t>
      </w:r>
      <w:r w:rsidR="00964056" w:rsidRPr="00D913FF">
        <w:rPr>
          <w:rFonts w:ascii="Times New Roman" w:hAnsi="Times New Roman" w:cs="Times New Roman"/>
          <w:i/>
        </w:rPr>
        <w:t>support)</w:t>
      </w:r>
      <w:r w:rsidR="003F6F42" w:rsidRPr="00D913FF">
        <w:rPr>
          <w:rFonts w:ascii="Times New Roman" w:hAnsi="Times New Roman" w:cs="Times New Roman"/>
          <w:b/>
          <w:i/>
        </w:rPr>
        <w:t xml:space="preserve"> </w:t>
      </w:r>
      <w:r w:rsidR="00411546" w:rsidRPr="00D913FF">
        <w:rPr>
          <w:rFonts w:ascii="Times New Roman" w:hAnsi="Times New Roman" w:cs="Times New Roman"/>
        </w:rPr>
        <w:t xml:space="preserve">These </w:t>
      </w:r>
      <w:r w:rsidR="007743DD" w:rsidRPr="00D913FF">
        <w:rPr>
          <w:rFonts w:ascii="Times New Roman" w:hAnsi="Times New Roman" w:cs="Times New Roman"/>
        </w:rPr>
        <w:t xml:space="preserve">themes </w:t>
      </w:r>
      <w:r w:rsidR="00411546" w:rsidRPr="00D913FF">
        <w:rPr>
          <w:rFonts w:ascii="Times New Roman" w:hAnsi="Times New Roman" w:cs="Times New Roman"/>
        </w:rPr>
        <w:t xml:space="preserve">are brought </w:t>
      </w:r>
      <w:r w:rsidR="00964056" w:rsidRPr="00D913FF">
        <w:rPr>
          <w:rFonts w:ascii="Times New Roman" w:hAnsi="Times New Roman" w:cs="Times New Roman"/>
        </w:rPr>
        <w:t>together under</w:t>
      </w:r>
      <w:r w:rsidRPr="00D913FF">
        <w:rPr>
          <w:rFonts w:ascii="Times New Roman" w:hAnsi="Times New Roman" w:cs="Times New Roman"/>
        </w:rPr>
        <w:t xml:space="preserve"> an </w:t>
      </w:r>
      <w:r w:rsidRPr="00D913FF">
        <w:rPr>
          <w:rFonts w:ascii="Times New Roman" w:hAnsi="Times New Roman" w:cs="Times New Roman"/>
        </w:rPr>
        <w:lastRenderedPageBreak/>
        <w:t>overarching theme of ‘</w:t>
      </w:r>
      <w:r w:rsidR="00DD27E2" w:rsidRPr="00D913FF">
        <w:rPr>
          <w:rFonts w:ascii="Times New Roman" w:hAnsi="Times New Roman" w:cs="Times New Roman"/>
          <w:i/>
        </w:rPr>
        <w:t xml:space="preserve">Towards </w:t>
      </w:r>
      <w:r w:rsidRPr="00D913FF">
        <w:rPr>
          <w:rFonts w:ascii="Times New Roman" w:hAnsi="Times New Roman" w:cs="Times New Roman"/>
          <w:i/>
        </w:rPr>
        <w:t>facilitating good emotional support’</w:t>
      </w:r>
      <w:r w:rsidRPr="00D913FF">
        <w:rPr>
          <w:rFonts w:ascii="Times New Roman" w:hAnsi="Times New Roman" w:cs="Times New Roman"/>
        </w:rPr>
        <w:t>.  The</w:t>
      </w:r>
      <w:r w:rsidR="00B96935" w:rsidRPr="00D913FF">
        <w:rPr>
          <w:rFonts w:ascii="Times New Roman" w:hAnsi="Times New Roman" w:cs="Times New Roman"/>
        </w:rPr>
        <w:t>se</w:t>
      </w:r>
      <w:r w:rsidRPr="00D913FF">
        <w:rPr>
          <w:rFonts w:ascii="Times New Roman" w:hAnsi="Times New Roman" w:cs="Times New Roman"/>
        </w:rPr>
        <w:t xml:space="preserve"> themes </w:t>
      </w:r>
      <w:r w:rsidR="000C0868" w:rsidRPr="00D913FF">
        <w:rPr>
          <w:rFonts w:ascii="Times New Roman" w:hAnsi="Times New Roman" w:cs="Times New Roman"/>
        </w:rPr>
        <w:t>emerging from</w:t>
      </w:r>
      <w:r w:rsidRPr="00D913FF">
        <w:rPr>
          <w:rFonts w:ascii="Times New Roman" w:hAnsi="Times New Roman" w:cs="Times New Roman"/>
        </w:rPr>
        <w:t xml:space="preserve"> synthesis and the proposed relationships between themes are presented in </w:t>
      </w:r>
      <w:r w:rsidR="00B96935" w:rsidRPr="00D913FF">
        <w:rPr>
          <w:rFonts w:ascii="Times New Roman" w:hAnsi="Times New Roman" w:cs="Times New Roman"/>
        </w:rPr>
        <w:t xml:space="preserve">Figure </w:t>
      </w:r>
      <w:r w:rsidRPr="00D913FF">
        <w:rPr>
          <w:rFonts w:ascii="Times New Roman" w:hAnsi="Times New Roman" w:cs="Times New Roman"/>
        </w:rPr>
        <w:t>2</w:t>
      </w:r>
      <w:r w:rsidR="00DD27E2" w:rsidRPr="00D913FF">
        <w:rPr>
          <w:rFonts w:ascii="Times New Roman" w:hAnsi="Times New Roman" w:cs="Times New Roman"/>
        </w:rPr>
        <w:t xml:space="preserve"> and are now considered in turn.</w:t>
      </w:r>
      <w:r w:rsidRPr="00D913FF">
        <w:rPr>
          <w:rFonts w:ascii="Times New Roman" w:hAnsi="Times New Roman" w:cs="Times New Roman"/>
        </w:rPr>
        <w:t xml:space="preserve"> </w:t>
      </w:r>
    </w:p>
    <w:p w14:paraId="51F3E25B" w14:textId="77777777" w:rsidR="003E75A9" w:rsidRPr="00D913FF" w:rsidRDefault="003E75A9" w:rsidP="003E75A9">
      <w:pPr>
        <w:spacing w:line="360" w:lineRule="auto"/>
        <w:rPr>
          <w:rFonts w:ascii="Times New Roman" w:hAnsi="Times New Roman" w:cs="Times New Roman"/>
        </w:rPr>
      </w:pPr>
    </w:p>
    <w:p w14:paraId="143F9DF2" w14:textId="77777777"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Realising there is a problem</w:t>
      </w:r>
    </w:p>
    <w:p w14:paraId="679AFB11" w14:textId="3480B14C"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This theme contains data from 10 of the included studies (table 5) and contained two subthemes; </w:t>
      </w:r>
      <w:r w:rsidRPr="00D913FF">
        <w:rPr>
          <w:rFonts w:ascii="Times New Roman" w:hAnsi="Times New Roman" w:cs="Times New Roman"/>
          <w:i/>
        </w:rPr>
        <w:t xml:space="preserve">‘avoiding the problem’ </w:t>
      </w:r>
      <w:r w:rsidRPr="00D913FF">
        <w:rPr>
          <w:rFonts w:ascii="Times New Roman" w:hAnsi="Times New Roman" w:cs="Times New Roman"/>
        </w:rPr>
        <w:t xml:space="preserve">and </w:t>
      </w:r>
      <w:r w:rsidRPr="00D913FF">
        <w:rPr>
          <w:rFonts w:ascii="Times New Roman" w:hAnsi="Times New Roman" w:cs="Times New Roman"/>
          <w:i/>
        </w:rPr>
        <w:t xml:space="preserve">‘I was at breaking point’.  </w:t>
      </w:r>
      <w:r w:rsidRPr="00D913FF">
        <w:rPr>
          <w:rFonts w:ascii="Times New Roman" w:hAnsi="Times New Roman" w:cs="Times New Roman"/>
        </w:rPr>
        <w:t xml:space="preserve">The former subtheme describes how women find it hard  to acknowledge their distress and  may initially try to </w:t>
      </w:r>
      <w:r w:rsidR="0048436C" w:rsidRPr="00D913FF">
        <w:rPr>
          <w:rFonts w:ascii="Times New Roman" w:hAnsi="Times New Roman" w:cs="Times New Roman"/>
        </w:rPr>
        <w:t xml:space="preserve">downplay </w:t>
      </w:r>
      <w:r w:rsidRPr="00D913FF">
        <w:rPr>
          <w:rFonts w:ascii="Times New Roman" w:hAnsi="Times New Roman" w:cs="Times New Roman"/>
        </w:rPr>
        <w:t xml:space="preserve">or avoid it because they expected their distress to fade with tim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0305-1862","abstract":"Background: The objectives of this study were to assess qualitatively mothers' physical and psychological health, their perception of their child's health and development, and their difficulties with childcare from 2 months post discharge to 1 year after a very preterm delivery.; Methods: The study population included all mothers who delivered before 33 weeks of amenorrhea between November 1998 and November 1999 in a Parisian maternity unit and between February 2000 and February 2001 in a maternity unit located in Rouen (France). Twenty-one of the 38 mothers contacted agreed to participate (55%). Semi-structured interviews were conducted by a clinical psychologist at the woman's home. They were taped, fully transcribed and subjected to content analysis.; Results: The main difficulties reported by mothers at 1 year were fatigue, depressive mood, anxiety and physical symptoms. Depressive mood was associated with social isolation, post-traumatic symptoms, withdrawal and feelings of guilt. Most mothers also described their child as being difficult and tiring. Mothers' reports about their own health and difficult behaviour of their child were more negative at 1 year than at 2 months post discharge.; Conclusions: The mothers' psychological distress following a very preterm birth did not improve between 2 months post discharge and 1 year after delivery. Comprehensive follow-up care programmes should take into account this consequence of a very preterm birth and provide access to adequate psychological support, care or treatment.;","author":[{"dropping-particle":"","family":"Garel","given":"M","non-dropping-particle":"","parse-names":false,"suffix":""},{"dropping-particle":"","family":"Dardennes","given":"M","non-dropping-particle":"","parse-names":false,"suffix":""},{"dropping-particle":"","family":"Blondel","given":"B","non-dropping-particle":"","parse-names":false,"suffix":""}],"container-title":"Child: Care, Health And Development","id":"ITEM-1","issue":"2","issued":{"date-parts":[["2007","3"]]},"note":"PAGE 142 - SOMETHING ABOUT TIMING FOR MOTHERS WITH PRETERM INFANTS - GAREL 2003 - PSYCHOLOGIST AVAILABLE BUT NOT UTILISED","page":"137-143","publisher":"Blackwell Scientific Publications","publisher-place":"INSERM, UMR S149, IFR69, Epidemiological Research Unit on Perinatal and Women's Health, Villejuif, France. garel@vjf.inserm.fr","title":"Mothers' psychological distress 1 year after very preterm childbirth. Results of the EPIPAGE qualitative study.","type":"article-journal","volume":"33"},"uris":["http://www.mendeley.com/documents/?uuid=599f57f7-60bf-4b78-b137-386464ac0fd2","http://www.mendeley.com/documents/?uuid=1b81b800-fdac-42f4-a17a-73e65f725755"]}],"mendeley":{"formattedCitation":"(Garel et al., 2007)","plainTextFormattedCitation":"(Garel et al., 2007)","previouslyFormattedCitation":"(Garel et al., 2007)"},"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Garel et al., 2007)</w:t>
      </w:r>
      <w:r w:rsidRPr="00D913FF">
        <w:rPr>
          <w:rFonts w:ascii="Times New Roman" w:hAnsi="Times New Roman" w:cs="Times New Roman"/>
        </w:rPr>
        <w:fldChar w:fldCharType="end"/>
      </w:r>
      <w:r w:rsidRPr="00D913FF">
        <w:rPr>
          <w:rFonts w:ascii="Times New Roman" w:hAnsi="Times New Roman" w:cs="Times New Roman"/>
        </w:rPr>
        <w:t xml:space="preserve">, they ‘blocked out their feeling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479-4489","abstract":"Background. Many UK maternity service providers offer postnatal debriefing services, but the evidence base is unclear as randomised controlled trials use different or non-specific interventions. There is also evidence that routine debriefing can be harmful to some women. While most studies demonstrate that women value the opportunity to discuss their experience of childbirth with a midwife, 'routine' debriefing can be harmful to some women.Aim. To explore and evaluate women's experiences of the Birth Afterthoughts Service at North Bristol.Methods. A grounded theory methodology was used and semi-structured interviews were conducted with a purposive sample of seven women who had used the service during 2005.Findings. Two major themes were identified from the data--listening and explaining. These are central to both the women's experience of the service and the role of the midwife. Women valued the experience of talking about the birth with a knowledgeable midwife as this enabled them to 'understand' their journey.Conclusion. Further research is necessary to evaluate the effectiveness of this type of service in reducing symptoms of psychological trauma.","author":[{"dropping-particle":"","family":"Bailey","given":"M","non-dropping-particle":"","parse-names":false,"suffix":""},{"dropping-particle":"","family":"Price","given":"S","non-dropping-particle":"","parse-names":false,"suffix":""}],"container-title":"Evidence Based Midwifery","id":"ITEM-1","issue":"2","issued":{"date-parts":[["2008","6"]]},"note":"Accession Number: 105646447. Language: English. Entry Date: 20080919. Revision Date: 20150818. Publication Type: Journal Article; research; tables/charts. Journal Subset: Core Nursing; Double Blind Peer Reviewed; Editorial Board Reviewed; Europe; Nursing; Peer Reviewed; UK &amp;amp; Ireland. Special Interest: Evidence-Based Practice; Obstetric Care. Grant Information: University of the West of England. NLM UID: 101197819.","page":"52-58","publisher":"Redactive Publishing Ltd.","publisher-place":"Senior midwife, North Bristol NHS Trust, Southmead Hospital, Westbury-on-Trym, Bristol BS10 5NB England; marian2.bailey@uwe.ac.uk","title":"Exploring women's experiences of a Birth Afterthoughts Service.","type":"article-journal","volume":"6"},"uris":["http://www.mendeley.com/documents/?uuid=eac3a71c-3575-436b-92ad-2ae86846a1b2","http://www.mendeley.com/documents/?uuid=179f58a0-1713-4067-a7d0-89db78d11b04"]}],"mendeley":{"formattedCitation":"(Bailey and Price, 2008)","plainTextFormattedCitation":"(Bailey and Price, 2008)","previouslyFormattedCitation":"(Bailey and Price, 2008)"},"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Bailey and Price, 2008)</w:t>
      </w:r>
      <w:r w:rsidRPr="00D913FF">
        <w:rPr>
          <w:rFonts w:ascii="Times New Roman" w:hAnsi="Times New Roman" w:cs="Times New Roman"/>
        </w:rPr>
        <w:fldChar w:fldCharType="end"/>
      </w:r>
      <w:r w:rsidRPr="00D913FF">
        <w:rPr>
          <w:rFonts w:ascii="Times New Roman" w:hAnsi="Times New Roman" w:cs="Times New Roman"/>
        </w:rPr>
        <w:t xml:space="preserve">  or because they found thinking/talking about the birth too distressing ‘</w:t>
      </w:r>
      <w:r w:rsidRPr="00D913FF">
        <w:rPr>
          <w:rFonts w:ascii="Times New Roman" w:hAnsi="Times New Roman" w:cs="Times New Roman"/>
          <w:i/>
        </w:rPr>
        <w:t>cried a lot – very upset – avoided talking/felt like I couldn’t talk about the birth</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532-3099","abstract":"Objective: to identify the emotional and support needs of pregnant multigravida women who have experienced adverse responses associated with a previous childbirth experience.; Setting: four maternity hospitals in North-West England.; Design: 100 surveys were distributed at an anomaly scan clinic in each of four maternity hospitals (total n=400). The survey included an adapted version of a Post-Traumatic Stress Disorder Symptom Scale to explore trauma responses at two broad time points: (a) following a previous birth and (b) during the current pregnancy. Participants were also asked about the optimal time to receive support post-birth, and the type and provider of support they had accessed/would have liked to access. Descriptive and inferential statistics were undertaken on the quantitative data. The qualitative data were analysed using a basic thematic approach.; Participants: multigravida pregnant women aged 18+ years.; Findings: the overall response rate was 28% (n=112); 43% (n=46) of the women had experienced negative/trauma responses associated with a previous birth, 74% of whom (n=34) continued/re-experienced adverse responses in their current pregnancy. Most commonly reported trauma responses were difficulties in recalling the previous birth(s), avoiding memories associated with it, and the distress associated with these memories when they were recalled. Approximately 54% (n=25) had received some form of support post-birth, and variations in preferred timing of postnatal support provision were reported. Information on available support and opportunities to discuss the birth with a maternity professional were identified most frequently as preferred support options.; Conclusion and Implications For Practice: women's views about what might work should form the basis for effectiveness studies in this area. Among the participants in this study there was evidence of unmet support needs relating to negative or traumatic responses to a previous birth. The range of preferred timing and types of support indicate that flexible needs-based support options should be provided. Further research should assess if these findings are reinforced in a more diverse sample with a higher response rate.; Copyright © 2016 Elsevier Ltd. All rights reserved.","author":[{"dropping-particle":"","family":"Thomson","given":"Gill","non-dropping-particle":"","parse-names":false,"suffix":""},{"dropping-particle":"","family":"Downe","given":"Soo","non-dropping-particle":"","parse-names":false,"suffix":""}],"container-title":"Midwifery","id":"ITEM-1","issued":{"date-parts":[["2016"]]},"page":"32-39","title":"Emotions and support needs following a distressing birth: Scoping study with pregnant multigravida women in North-West England.","type":"article-journal","volume":"40"},"uris":["http://www.mendeley.com/documents/?uuid=d0e59067-c834-4e11-8f86-b3872e5ae5ba"]}],"mendeley":{"formattedCitation":"(Thomson and Downe, 2016)","plainTextFormattedCitation":"(Thomson and Downe, 2016)","previouslyFormattedCitation":"(Thomson and Downe, 2016)"},"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Thomson and Downe, 2016)</w:t>
      </w:r>
      <w:r w:rsidRPr="00D913FF">
        <w:rPr>
          <w:rFonts w:ascii="Times New Roman" w:hAnsi="Times New Roman" w:cs="Times New Roman"/>
        </w:rPr>
        <w:fldChar w:fldCharType="end"/>
      </w:r>
      <w:r w:rsidRPr="00D913FF">
        <w:rPr>
          <w:rFonts w:ascii="Times New Roman" w:hAnsi="Times New Roman" w:cs="Times New Roman"/>
        </w:rPr>
        <w:t>. Four of the studies described how women felt they had to reach ‘</w:t>
      </w:r>
      <w:r w:rsidRPr="00D913FF">
        <w:rPr>
          <w:rFonts w:ascii="Times New Roman" w:hAnsi="Times New Roman" w:cs="Times New Roman"/>
          <w:i/>
          <w:iCs/>
        </w:rPr>
        <w:t>breaking point’</w:t>
      </w:r>
      <w:r w:rsidRPr="00D913FF">
        <w:rPr>
          <w:rFonts w:ascii="Times New Roman" w:hAnsi="Times New Roman" w:cs="Times New Roman"/>
        </w:rPr>
        <w:t xml:space="preserve"> where their distress </w:t>
      </w:r>
      <w:r w:rsidR="00D7056F" w:rsidRPr="00D913FF">
        <w:rPr>
          <w:rFonts w:ascii="Times New Roman" w:hAnsi="Times New Roman" w:cs="Times New Roman"/>
        </w:rPr>
        <w:t xml:space="preserve">would </w:t>
      </w:r>
      <w:r w:rsidRPr="00D913FF">
        <w:rPr>
          <w:rFonts w:ascii="Times New Roman" w:hAnsi="Times New Roman" w:cs="Times New Roman"/>
        </w:rPr>
        <w:t>rise</w:t>
      </w:r>
      <w:r w:rsidR="00D7056F" w:rsidRPr="00D913FF">
        <w:rPr>
          <w:rFonts w:ascii="Times New Roman" w:hAnsi="Times New Roman" w:cs="Times New Roman"/>
        </w:rPr>
        <w:t xml:space="preserve"> </w:t>
      </w:r>
      <w:r w:rsidRPr="00D913FF">
        <w:rPr>
          <w:rFonts w:ascii="Times New Roman" w:hAnsi="Times New Roman" w:cs="Times New Roman"/>
        </w:rPr>
        <w:t>to a high level before they would try to source support, which was captured by the subtheme ‘I</w:t>
      </w:r>
      <w:r w:rsidRPr="00D913FF">
        <w:rPr>
          <w:rFonts w:ascii="Times New Roman" w:hAnsi="Times New Roman" w:cs="Times New Roman"/>
          <w:i/>
        </w:rPr>
        <w:t xml:space="preserve"> was at breaking point’</w:t>
      </w:r>
      <w:r w:rsidRPr="00D913FF">
        <w:rPr>
          <w:rFonts w:ascii="Times New Roman" w:hAnsi="Times New Roman" w:cs="Times New Roman"/>
        </w:rPr>
        <w:t xml:space="preserve">.  </w:t>
      </w:r>
    </w:p>
    <w:p w14:paraId="3F9EB72F" w14:textId="77777777" w:rsidR="003E75A9" w:rsidRPr="00D913FF" w:rsidRDefault="003E75A9" w:rsidP="003E75A9">
      <w:pPr>
        <w:spacing w:line="360" w:lineRule="auto"/>
        <w:rPr>
          <w:rFonts w:ascii="Times New Roman" w:hAnsi="Times New Roman" w:cs="Times New Roman"/>
        </w:rPr>
      </w:pPr>
    </w:p>
    <w:p w14:paraId="46E65127" w14:textId="77777777"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 xml:space="preserve">Needing to validate or disclose distress without fear of being judged </w:t>
      </w:r>
    </w:p>
    <w:p w14:paraId="0CC41F29" w14:textId="0DD24DB5"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Linked to avoidance of distress and delay in sourcing support was the need to obtain validation of their distress</w:t>
      </w:r>
      <w:r w:rsidR="00D7056F" w:rsidRPr="00D913FF">
        <w:rPr>
          <w:rFonts w:ascii="Times New Roman" w:hAnsi="Times New Roman" w:cs="Times New Roman"/>
        </w:rPr>
        <w:t>,</w:t>
      </w:r>
      <w:r w:rsidRPr="00D913FF">
        <w:rPr>
          <w:rFonts w:ascii="Times New Roman" w:hAnsi="Times New Roman" w:cs="Times New Roman"/>
        </w:rPr>
        <w:t xml:space="preserve"> as women struggle to decide if their distress is normal before </w:t>
      </w:r>
      <w:r w:rsidR="0035676B" w:rsidRPr="00D913FF">
        <w:rPr>
          <w:rFonts w:ascii="Times New Roman" w:hAnsi="Times New Roman" w:cs="Times New Roman"/>
        </w:rPr>
        <w:t>risking disclosure</w:t>
      </w:r>
      <w:r w:rsidRPr="00D913FF">
        <w:rPr>
          <w:rFonts w:ascii="Times New Roman" w:hAnsi="Times New Roman" w:cs="Times New Roman"/>
        </w:rPr>
        <w:t>.  This theme contains three subthemes, the first</w:t>
      </w:r>
      <w:r w:rsidRPr="00D913FF">
        <w:rPr>
          <w:rFonts w:ascii="Times New Roman" w:hAnsi="Times New Roman" w:cs="Times New Roman"/>
          <w:i/>
        </w:rPr>
        <w:t xml:space="preserve"> ‘is my distress normal and can I ask for help?’ </w:t>
      </w:r>
      <w:r w:rsidRPr="00D913FF">
        <w:rPr>
          <w:rFonts w:ascii="Times New Roman" w:hAnsi="Times New Roman" w:cs="Times New Roman"/>
        </w:rPr>
        <w:t xml:space="preserve">contains data from </w:t>
      </w:r>
      <w:r w:rsidR="00E14404" w:rsidRPr="00D913FF">
        <w:rPr>
          <w:rFonts w:ascii="Times New Roman" w:hAnsi="Times New Roman" w:cs="Times New Roman"/>
        </w:rPr>
        <w:t>11</w:t>
      </w:r>
      <w:r w:rsidRPr="00D913FF">
        <w:rPr>
          <w:rFonts w:ascii="Times New Roman" w:hAnsi="Times New Roman" w:cs="Times New Roman"/>
        </w:rPr>
        <w:t xml:space="preserve"> of the included studies (Table 5).  Within this </w:t>
      </w:r>
      <w:r w:rsidR="0035676B" w:rsidRPr="00D913FF">
        <w:rPr>
          <w:rFonts w:ascii="Times New Roman" w:hAnsi="Times New Roman" w:cs="Times New Roman"/>
        </w:rPr>
        <w:t>sub</w:t>
      </w:r>
      <w:r w:rsidRPr="00D913FF">
        <w:rPr>
          <w:rFonts w:ascii="Times New Roman" w:hAnsi="Times New Roman" w:cs="Times New Roman"/>
        </w:rPr>
        <w:t xml:space="preserve">theme, women describe their difficulty in understanding whether their </w:t>
      </w:r>
      <w:r w:rsidR="006A15B8" w:rsidRPr="00D913FF">
        <w:rPr>
          <w:rFonts w:ascii="Times New Roman" w:hAnsi="Times New Roman" w:cs="Times New Roman"/>
        </w:rPr>
        <w:t xml:space="preserve">distress in relation to </w:t>
      </w:r>
      <w:r w:rsidR="0035676B" w:rsidRPr="00D913FF">
        <w:rPr>
          <w:rFonts w:ascii="Times New Roman" w:hAnsi="Times New Roman" w:cs="Times New Roman"/>
        </w:rPr>
        <w:t xml:space="preserve">their </w:t>
      </w:r>
      <w:r w:rsidR="00B0411E" w:rsidRPr="00D913FF">
        <w:rPr>
          <w:rFonts w:ascii="Times New Roman" w:hAnsi="Times New Roman" w:cs="Times New Roman"/>
        </w:rPr>
        <w:t xml:space="preserve">traumatic </w:t>
      </w:r>
      <w:r w:rsidR="009D2155" w:rsidRPr="00D913FF">
        <w:rPr>
          <w:rFonts w:ascii="Times New Roman" w:hAnsi="Times New Roman" w:cs="Times New Roman"/>
        </w:rPr>
        <w:t>birth is</w:t>
      </w:r>
      <w:r w:rsidRPr="00D913FF">
        <w:rPr>
          <w:rFonts w:ascii="Times New Roman" w:hAnsi="Times New Roman" w:cs="Times New Roman"/>
        </w:rPr>
        <w:t xml:space="preserve"> ‘normal’</w:t>
      </w:r>
      <w:r w:rsidR="0035676B" w:rsidRPr="00D913FF">
        <w:rPr>
          <w:rFonts w:ascii="Times New Roman" w:hAnsi="Times New Roman" w:cs="Times New Roman"/>
        </w:rPr>
        <w:t>. This</w:t>
      </w:r>
      <w:r w:rsidRPr="00D913FF">
        <w:rPr>
          <w:rFonts w:ascii="Times New Roman" w:hAnsi="Times New Roman" w:cs="Times New Roman"/>
        </w:rPr>
        <w:t xml:space="preserve"> was particularly salient for first time mothers lacking a point of referenc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1","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plainTextFormattedCitation":"(Coates et al., 2014)","previouslyFormattedCitation":"(Coates et al., 2014)"},"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w:t>
      </w:r>
      <w:r w:rsidRPr="00D913FF">
        <w:rPr>
          <w:rFonts w:ascii="Times New Roman" w:hAnsi="Times New Roman" w:cs="Times New Roman"/>
        </w:rPr>
        <w:fldChar w:fldCharType="end"/>
      </w:r>
      <w:r w:rsidRPr="00D913FF">
        <w:rPr>
          <w:rFonts w:ascii="Times New Roman" w:hAnsi="Times New Roman" w:cs="Times New Roman"/>
        </w:rPr>
        <w:t xml:space="preserve">.  Women also described feeling as if they did not deserve help as they grapple with the concept of ‘trauma’ in the context of birth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80/02646838.2015.1030732","ISSN":"0264-6838","abstract":"Objective:To develop a grounded theory model of first-time mothers’ experiences of postnatal posttraumatic stress, with the aim of aiding understanding, formulation and treatment of new mothers.Background:Research into postnatal posttraumatic stress is growing, yet evidence-based treatment models have yet to be fully developed. It is unknown whether existing models of posttraumatic stress are directly applicable to postnatal posttraumatic stress, or whether other factors are particularly relevant for symptoms occurring in this context.Methods:A qualitative design explored first-time mothers’ experiences of pregnancy, labour, birth and the postpartum, following a subjectively identified traumatic labour and/ or childbirth. Eleven mothers were interviewed individually, either reporting full symptoms of posttraumatic stress (n= 6), or partial symptoms (n= 5). Grounded theory methodology was used to code the data and develop a theoretical model of maternal postnatal posttraumatic stress based on these accounts.Results:Factors emerged specific to postnatal experiences, including: antenatal expectations and anxieties, constructions of the experience, perceptions of other people’s views, social support (from specific sources) and adaptive and maladaptive coping strategies.Limitations:The study was based on a small sample of first-time mothers’ accounts, and therefore may not be applicable to mothers with previous children, or a wider maternal population.Conclusions:The new model highlights important areas for development in clinical practice at various stages of maternal healthcare provision: in the antenatal period, during labour and birth, and into the postpartum. The model can inform formulation and treatment of mothers experiencing postnatal trauma symptoms, providing specific areas of focus for intervention.","author":[{"dropping-particle":"","family":"Iles","given":"Jane","non-dropping-particle":"","parse-names":false,"suffix":""},{"dropping-particle":"","family":"Pote","given":"Helen","non-dropping-particle":"","parse-names":false,"suffix":""}],"container-title":"Journal of Reproductive &amp; Infant Psychology","id":"ITEM-1","issue":"3","issued":{"date-parts":[["2015","7"]]},"note":"Accession Number: 103799707. Language: English. Entry Date: 20150515. Revision Date: 20161222. Publication Type: Journal Article; research; tables/charts. Journal Subset: Biomedical; Peer Reviewed; USA. Special Interest: Obstetric Care; Pediatric Care; Psychiatry/Psychology. Instrumentation: Edinburgh Postnatal Depression Scale (EPDS); Posttraumatic Stress Disorder Questionnaire (PTSD-Q) (Czarnocka &amp;amp; Slade). Grant Information: The research was conducted as part of a funded doctorate in Clinical Psychology (funded by the NHS, UK) at Royal Holloway University of London.. NLM UID: 8501885.","page":"238-255","publisher":"Taylor &amp; Francis Ltd","publisher-place":"Royal Holloway University of London, Clinical Psychology Unit, Egham, Surrey, UK","title":"Postnatal posttraumatic stress: A grounded theory model of first-time mothers’ experiences.","type":"article-journal","volume":"33"},"uris":["http://www.mendeley.com/documents/?uuid=bf9020ab-5bee-47d0-b83b-897d7a9e634b"]}],"mendeley":{"formattedCitation":"(Iles and Pote, 2015)","plainTextFormattedCitation":"(Iles and Pote, 2015)","previouslyFormattedCitation":"(Iles and Pote,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Iles and Pote, 2015)</w:t>
      </w:r>
      <w:r w:rsidRPr="00D913FF">
        <w:rPr>
          <w:rFonts w:ascii="Times New Roman" w:hAnsi="Times New Roman" w:cs="Times New Roman"/>
        </w:rPr>
        <w:fldChar w:fldCharType="end"/>
      </w:r>
      <w:r w:rsidRPr="00D913FF">
        <w:rPr>
          <w:rFonts w:ascii="Times New Roman" w:hAnsi="Times New Roman" w:cs="Times New Roman"/>
        </w:rPr>
        <w:t>.  Closely associated with this experience of struggling to know what is normal, are the social norms and pressures of ‘</w:t>
      </w:r>
      <w:r w:rsidRPr="00D913FF">
        <w:rPr>
          <w:rFonts w:ascii="Times New Roman" w:hAnsi="Times New Roman" w:cs="Times New Roman"/>
          <w:i/>
        </w:rPr>
        <w:t>trying to be the perfect mother and the fear of being judged</w:t>
      </w:r>
      <w:r w:rsidRPr="00D913FF">
        <w:rPr>
          <w:rFonts w:ascii="Times New Roman" w:hAnsi="Times New Roman" w:cs="Times New Roman"/>
        </w:rPr>
        <w:t xml:space="preserve">’ which became the second subtheme.  This </w:t>
      </w:r>
      <w:r w:rsidR="00A4210D" w:rsidRPr="00D913FF">
        <w:rPr>
          <w:rFonts w:ascii="Times New Roman" w:hAnsi="Times New Roman" w:cs="Times New Roman"/>
        </w:rPr>
        <w:t>sub</w:t>
      </w:r>
      <w:r w:rsidRPr="00D913FF">
        <w:rPr>
          <w:rFonts w:ascii="Times New Roman" w:hAnsi="Times New Roman" w:cs="Times New Roman"/>
        </w:rPr>
        <w:t>theme contains data from 7 studies where women describe how they feel they cannot disclose their distress and how they ‘</w:t>
      </w:r>
      <w:r w:rsidRPr="00D913FF">
        <w:rPr>
          <w:rFonts w:ascii="Times New Roman" w:hAnsi="Times New Roman" w:cs="Times New Roman"/>
          <w:i/>
        </w:rPr>
        <w:t>put on a brave face’</w:t>
      </w:r>
      <w:r w:rsidRPr="00D913FF">
        <w:rPr>
          <w:rFonts w:ascii="Times New Roman" w:hAnsi="Times New Roman" w:cs="Times New Roman"/>
        </w:rPr>
        <w:t xml:space="preserve"> for fear of their disclosure being seen as an ‘</w:t>
      </w:r>
      <w:r w:rsidRPr="00D913FF">
        <w:rPr>
          <w:rFonts w:ascii="Times New Roman" w:hAnsi="Times New Roman" w:cs="Times New Roman"/>
          <w:i/>
        </w:rPr>
        <w:t>inability to cope</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3399/bjgp15X686461","ISSN":"0960-1643","abstract":"Background\nOne in 100 women who give birth in the UK develop life-threatening\nillnesses during childbirth. Without urgent medical attention these\nillnesses could lead to the mother's death. Little is known about how\nthe experience of severe illness in childbirth affects the mother, baby,\nand family.\nAim\nAs part of the UK National Maternal Near-miss Surveillance Programme,\nthis study explored the experiences of women and their partners of\nlife-threatening illnesses in childbirth, to identify the long-term\nimpact on women and their families.\nDesign and setting\nQualitative study based on semi-structured narrative interviews.\nInterviews were conducted in patients' homes in England and Scotland\nfrom 2010 to 2014.\nMethod\nAn in-depth interview study was conducted with 36 women and 11 partners.\nA maximum variation sample was sought and interviews transcribed for\nthematic analysis with constant comparison.\nResults\nWomen's birth-related illnesses often had long-lasting effects on their\nmental as well as physical health, including anxiety, panic attacks, and\npost-traumatic stress disorder. In some cases the partner's mental\nhealth was also affected. Women often described feeling isolated. Their\nexperiences can have a profound impact on their relationships, family\nlife, career, and future fertility. While some women described receiving\ngood support from their GP, others felt there was little support\navailable for them or their families after discharge from hospital.\nConclusion\nA near-miss event can have long-lasting and major effects on women and\ntheir families. Support in primary care, including watchful waiting for\nmental health impacts, can play a valuable role in helping these\nfamilies come to terms with their emergency experience. The findings\nhighlight the importance of communication between primary and secondary\ncare.","author":[{"dropping-particle":"","family":"Hinton","given":"Lisa","non-dropping-particle":"","parse-names":false,"suffix":""},{"dropping-particle":"","family":"Locock","given":"Louise","non-dropping-particle":"","parse-names":false,"suffix":""},{"dropping-particle":"","family":"Knight","given":"Marian","non-dropping-particle":"","parse-names":false,"suffix":""}],"container-title":"BRITISH JOURNAL OF GENERAL PRACTICE","id":"ITEM-1","issue":"638","issued":{"date-parts":[["2015","9"]]},"page":"E563-E569","title":"Support for mothers and their families after life-threatening illness in pregnancy and childbirth: a qualitative study in primary care","type":"article-journal","volume":"65"},"uris":["http://www.mendeley.com/documents/?uuid=d51d0c7e-872d-4ebc-b87d-e4910ad36af0","http://www.mendeley.com/documents/?uuid=25e9b751-805e-4801-a464-7dad2d9a31c4"]},{"id":"ITEM-2","itemData":{"DOI":"10.1111/jan.12005","ISSN":"0309-2402","abstract":"Aims This article presents a meta-ethnographic synthesis of studies on women's experiences of sustaining a third or fourth degree tear during childbirth. Background It has been reported that for women who sustain third or fourth degree perineal tears (severe perineal trauma) some may experience extensive physical and psychological outcomes. Design A meta-ethnographic synthesis. Data sources The CINAHL, PubMed, Scopus, MD Consult, and SocIndex with Full Text databases were searched for the period January 1996-June 2011. Out of 478 papers retrieved four met the review aim. Review methods A meta-ethnographic synthesis approach was undertaken using analytic strategies and theme synthesis techniques of reciprocal translation and refutational investigation. Quality appraisal was undertaken using the Critical Appraisal Skills Programme ( CASP) tool. Findings Four qualitative papers were included, with three major themes identified: 'I am broken and a failure', 'Dismissed, devalued and disregarded', and 'The practicalities of the unpredictable perineum'. Conclusion There is evidence to suggest that for women who experience severe perineal trauma during childbirth the physical and psychological outcomes can be complex, with some women experiencing social isolation and marginalization due to their ongoing symptomatology. Severe perineal trauma appeared to affect not only physiological and psychological well-being but also altered the women's understanding of their identity as sexual beings. Health professionals should be mindful of the language that they use and their actions during suturing and the postpartum period to avoid causing unnecessary distress.","author":[{"dropping-particle":"","family":"Priddis","given":"Holly","non-dropping-particle":"","parse-names":false,"suffix":""},{"dropping-particle":"","family":"Dahlen","given":"Hannah","non-dropping-particle":"","parse-names":false,"suffix":""},{"dropping-particle":"","family":"Schmied","given":"Virginia","non-dropping-particle":"","parse-names":false,"suffix":""}],"container-title":"Journal of Advanced Nursing","id":"ITEM-2","issue":"4","issued":{"date-parts":[["2013","4"]]},"note":"Accession Number: 104249221. Language: English. Entry Date: 20130318. Revision Date: 20150819. Publication Type: Journal Article; research; tables/charts; meta synthesis. Journal Subset: Core Nursing; Europe; Nursing; Peer Reviewed; UK &amp;amp; Ireland. Special Interest: Advanced Nursing Practice; Evidence-Based Practice; Obstetric Care; Women's Health. NLM UID: 7609811.","page":"748-759","publisher":"Wiley-Blackwell","publisher-place":"School of Nursing and Midwifery, College of Health and Science, University of Western Sydney","title":"Women's experiences following severe perineal trauma: a meta-ethnographic synthesis.","type":"article-journal","volume":"69"},"uris":["http://www.mendeley.com/documents/?uuid=b9afb716-36af-41e7-b5d3-c0d44e853706","http://www.mendeley.com/documents/?uuid=bcb68b02-3f73-47d0-91a0-cf4da8705ca2"]},{"id":"ITEM-3","itemData":{"DOI":"10.1016/j.wombi.2017.06.007","ISSN":"1871-5192","abstract":"Background There appears to be a chasm between idealised motherhood and reality, and for women who experience birth trauma this can be more extreme and impact on mental health. Australia is unique in providing residential parenting services to support women with parenting needs such as sleep or feeding difficulties. Women who attend residential parenting services have experienced higher rates of intervention in birth and poor perinatal mental health but it is unknown how birth trauma may impact on early parenting. Aims and objectives This study aims to explore the early parenting experiences of women who have accessed residential parenting services in Australia and consider their birth was traumatic. Methods In-depth interviews were conducted with eight women across Australia who had experienced birth trauma and accessed residential parenting services in the early parenting period. These interviews were conducted both face to face and over the telephone. The data was analysed using thematic analysis. Findings One overarching theme was identified: “The Perfect Storm of Trauma” which identified that the participants in this study who accessed residential parenting services were more likely to have entered pregnancy with pre-existing vulnerabilities, and experienced a culmination of traumatic events during labour, birth, and in the early parenting period. Four subthemes were identified: “Bringing Baggage to Birth”, “Trauma through a Thousand Cuts”, “Thrown into the Pressure Cooker”, and “Trying to work it all out”. Conclusion How women are cared for during their labour, birth and postnatal period impacts on how they manage early parenthood. Support is crucial for women, including practical parenting support, and emotional support by health professionals and peers.","author":[{"dropping-particle":"","family":"Priddis","given":"Holly S","non-dropping-particle":"","parse-names":false,"suffix":""},{"dropping-particle":"","family":"Keedle","given":"Hazel","non-dropping-particle":"","parse-names":false,"suffix":""},{"dropping-particle":"","family":"Dahlen","given":"Hannah","non-dropping-particle":"","parse-names":false,"suffix":""}],"container-title":"Women &amp; Birth","id":"ITEM-3","issue":"1","issued":{"date-parts":[["2018","2"]]},"note":"Accession Number: 127814609. Language: English. Entry Date: 20180223. Revision Date: 20180223. Publication Type: Article; research. Journal Subset: Australia &amp;amp; New Zealand; Nursing; Peer Reviewed. Special Interest: Pediatric Care; Psychiatry/Psychology; Women's Health. NLM UID: 101266131.","page":"17-24","publisher":"Elsevier B.V.","publisher-place":"School of Nursing and Midwifery, Western Sydney University, Australia","title":"The Perfect Storm of Trauma: The experiences of women who have experienced birth trauma and subsequently accessed residential parenting services in Australia.","type":"article-journal","volume":"31"},"uris":["http://www.mendeley.com/documents/?uuid=2294d42d-f8d6-419a-b104-f9949ebec87f","http://www.mendeley.com/documents/?uuid=6c073fc9-cfb9-428a-bd59-9ff61e1e964d"]},{"id":"ITEM-4","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4","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 Hinton et al., 2015; Priddis et al., 2013, 2018a)","manualFormatting":"(Coates et al., 2014; Hinton, Locock, &amp; Knight, 2015; H. Priddis, Dahlen, &amp; Schmied, 2013; . Priddis, Keedle, &amp; Dahlen, 2018a)","plainTextFormattedCitation":"(Coates et al., 2014; Hinton et al., 2015; Priddis et al., 2013, 2018a)","previouslyFormattedCitation":"(Coates et al., 2014; Hinton et al., 2015; Priddis et al., 2013, 2018a)"},"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Coates et al., 2014; Hinton, Locock, &amp; Knight, 2015; H. Priddis, Dahlen, &amp; Schmied, 2013; . Priddis, Keedle, &amp; Dahlen, 2018a)</w:t>
      </w:r>
      <w:r w:rsidRPr="00D913FF">
        <w:rPr>
          <w:rFonts w:ascii="Times New Roman" w:hAnsi="Times New Roman" w:cs="Times New Roman"/>
        </w:rPr>
        <w:fldChar w:fldCharType="end"/>
      </w:r>
      <w:r w:rsidRPr="00D913FF">
        <w:rPr>
          <w:rFonts w:ascii="Times New Roman" w:hAnsi="Times New Roman" w:cs="Times New Roman"/>
        </w:rPr>
        <w:t xml:space="preserve">.  Similarly, women describe avoiding disclosure of their distress for fear of being labelled or judged by other mothers or by health professional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80/02646838.2015.1030732","ISSN":"0264-6838","abstract":"Objective:To develop a grounded theory model of first-time mothers’ experiences of postnatal posttraumatic stress, with the aim of aiding understanding, formulation and treatment of new mothers.Background:Research into postnatal posttraumatic stress is growing, yet evidence-based treatment models have yet to be fully developed. It is unknown whether existing models of posttraumatic stress are directly applicable to postnatal posttraumatic stress, or whether other factors are particularly relevant for symptoms occurring in this context.Methods:A qualitative design explored first-time mothers’ experiences of pregnancy, labour, birth and the postpartum, following a subjectively identified traumatic labour and/ or childbirth. Eleven mothers were interviewed individually, either reporting full symptoms of posttraumatic stress (n= 6), or partial symptoms (n= 5). Grounded theory methodology was used to code the data and develop a theoretical model of maternal postnatal posttraumatic stress based on these accounts.Results:Factors emerged specific to postnatal experiences, including: antenatal expectations and anxieties, constructions of the experience, perceptions of other people’s views, social support (from specific sources) and adaptive and maladaptive coping strategies.Limitations:The study was based on a small sample of first-time mothers’ accounts, and therefore may not be applicable to mothers with previous children, or a wider maternal population.Conclusions:The new model highlights important areas for development in clinical practice at various stages of maternal healthcare provision: in the antenatal period, during labour and birth, and into the postpartum. The model can inform formulation and treatment of mothers experiencing postnatal trauma symptoms, providing specific areas of focus for intervention.","author":[{"dropping-particle":"","family":"Iles","given":"Jane","non-dropping-particle":"","parse-names":false,"suffix":""},{"dropping-particle":"","family":"Pote","given":"Helen","non-dropping-particle":"","parse-names":false,"suffix":""}],"container-title":"Journal of Reproductive &amp; Infant Psychology","id":"ITEM-1","issue":"3","issued":{"date-parts":[["2015","7"]]},"note":"Accession Number: 103799707. Language: English. Entry Date: 20150515. Revision Date: 20161222. Publication Type: Journal Article; research; tables/charts. Journal Subset: Biomedical; Peer Reviewed; USA. Special Interest: Obstetric Care; Pediatric Care; Psychiatry/Psychology. Instrumentation: Edinburgh Postnatal Depression Scale (EPDS); Posttraumatic Stress Disorder Questionnaire (PTSD-Q) (Czarnocka &amp;amp; Slade). Grant Information: The research was conducted as part of a funded doctorate in Clinical Psychology (funded by the NHS, UK) at Royal Holloway University of London.. NLM UID: 8501885.","page":"238-255","publisher":"Taylor &amp; Francis Ltd","publisher-place":"Royal Holloway University of London, Clinical Psychology Unit, Egham, Surrey, UK","title":"Postnatal posttraumatic stress: A grounded theory model of first-time mothers’ experiences.","type":"article-journal","volume":"33"},"uris":["http://www.mendeley.com/documents/?uuid=bf9020ab-5bee-47d0-b83b-897d7a9e634b"]},{"id":"ITEM-2","itemData":{"ISSN":"1532-3099","abstract":"Objective: to identify the emotional and support needs of pregnant multigravida women who have experienced adverse responses associated with a previous childbirth experience.; Setting: four maternity hospitals in North-West England.; Design: 100 surveys were distributed at an anomaly scan clinic in each of four maternity hospitals (total n=400). The survey included an adapted version of a Post-Traumatic Stress Disorder Symptom Scale to explore trauma responses at two broad time points: (a) following a previous birth and (b) during the current pregnancy. Participants were also asked about the optimal time to receive support post-birth, and the type and provider of support they had accessed/would have liked to access. Descriptive and inferential statistics were undertaken on the quantitative data. The qualitative data were analysed using a basic thematic approach.; Participants: multigravida pregnant women aged 18+ years.; Findings: the overall response rate was 28% (n=112); 43% (n=46) of the women had experienced negative/trauma responses associated with a previous birth, 74% of whom (n=34) continued/re-experienced adverse responses in their current pregnancy. Most commonly reported trauma responses were difficulties in recalling the previous birth(s), avoiding memories associated with it, and the distress associated with these memories when they were recalled. Approximately 54% (n=25) had received some form of support post-birth, and variations in preferred timing of postnatal support provision were reported. Information on available support and opportunities to discuss the birth with a maternity professional were identified most frequently as preferred support options.; Conclusion and Implications For Practice: women's views about what might work should form the basis for effectiveness studies in this area. Among the participants in this study there was evidence of unmet support needs relating to negative or traumatic responses to a previous birth. The range of preferred timing and types of support indicate that flexible needs-based support options should be provided. Further research should assess if these findings are reinforced in a more diverse sample with a higher response rate.; Copyright © 2016 Elsevier Ltd. All rights reserved.","author":[{"dropping-particle":"","family":"Thomson","given":"Gill","non-dropping-particle":"","parse-names":false,"suffix":""},{"dropping-particle":"","family":"Downe","given":"Soo","non-dropping-particle":"","parse-names":false,"suffix":""}],"container-title":"Midwifery","id":"ITEM-2","issued":{"date-parts":[["2016"]]},"page":"32-39","title":"Emotions and support needs following a distressing birth: Scoping study with pregnant multigravida women in North-West England.","type":"article-journal","volume":"40"},"uris":["http://www.mendeley.com/documents/?uuid=d0e59067-c834-4e11-8f86-b3872e5ae5ba"]}],"mendeley":{"formattedCitation":"(Iles and Pote, 2015; Thomson and Downe, 2016)","plainTextFormattedCitation":"(Iles and Pote, 2015; Thomson and Downe, 2016)","previouslyFormattedCitation":"(Iles and Pote, 2015; Thomson and Downe, 2016)"},"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Iles and Pote, 2015; Thomson and Downe, 2016)</w:t>
      </w:r>
      <w:r w:rsidRPr="00D913FF">
        <w:rPr>
          <w:rFonts w:ascii="Times New Roman" w:hAnsi="Times New Roman" w:cs="Times New Roman"/>
        </w:rPr>
        <w:fldChar w:fldCharType="end"/>
      </w:r>
      <w:r w:rsidRPr="00D913FF">
        <w:rPr>
          <w:rFonts w:ascii="Times New Roman" w:hAnsi="Times New Roman" w:cs="Times New Roman"/>
        </w:rPr>
        <w:t xml:space="preserve">.  Again, closely associated with this notion of feeling </w:t>
      </w:r>
      <w:r w:rsidRPr="00D913FF">
        <w:rPr>
          <w:rFonts w:ascii="Times New Roman" w:hAnsi="Times New Roman" w:cs="Times New Roman"/>
        </w:rPr>
        <w:lastRenderedPageBreak/>
        <w:t>judged was the feeling that women cannot disclose their distress to, or in the presence of other mothers who seemingly did not share their experiences.  Women described feeling ‘</w:t>
      </w:r>
      <w:r w:rsidRPr="00D913FF">
        <w:rPr>
          <w:rFonts w:ascii="Times New Roman" w:hAnsi="Times New Roman" w:cs="Times New Roman"/>
          <w:i/>
        </w:rPr>
        <w:t>like a black cloud over everyone else</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1","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plainTextFormattedCitation":"(Coates et al., 2014)","previouslyFormattedCitation":"(Coates et al., 2014)"},"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w:t>
      </w:r>
      <w:r w:rsidRPr="00D913FF">
        <w:rPr>
          <w:rFonts w:ascii="Times New Roman" w:hAnsi="Times New Roman" w:cs="Times New Roman"/>
        </w:rPr>
        <w:fldChar w:fldCharType="end"/>
      </w:r>
      <w:r w:rsidRPr="00D913FF">
        <w:rPr>
          <w:rFonts w:ascii="Times New Roman" w:hAnsi="Times New Roman" w:cs="Times New Roman"/>
        </w:rPr>
        <w:t xml:space="preserve">. However, when women felt as if the individual they were speaking with could identify with their experiences, this facilitated the sharing of their own experiences.  For example, women spoke of the value of talking in a group of other mothers who had similar experience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016/j.jogn.2016.11.016","ISBN":"0884-2175","ISSN":"15526909","PMID":"28263724","abstract":"Objective To develop the theme of Resilience of mothers of very-low-birth-weight infants in the NICU from a qualitative study on maternal role attainment. Design Secondary analysis using retrospective interpretation, that is, the further development and refinement of content related to resilience that was identified in the original data. Setting A tertiary NICU in Chicago. Participants Twenty-three English-speaking, predominantly single (74%), minority (Black [57%], Hispanic [17%]), low-income (78%), primiparous (78%) mothers of very-low-birth-weight infants. Methods Narrative analysis and core story creation were used to analyze the data related to resilience. A narrative of each participant's birth and NICU story was constructed and recurring meanings were analyzed. Identified patterns were compared across narratives to create one coherent core story that synthesized themes common to all stories. Results Participants found meaning in redefining their priorities to become advocates for their infants and to “pick themselves up for their babies” by using resources that actively promoted their mental health. NICU-based breastfeeding peer counselors and bedside nurses helped guide participants through their NICU experiences, provided support so participants could gain confidence and competence, and allowed participants to cope with their long-term psychological distress. Conclusion Participants demonstrated resilience as they learned to live with what was beyond their control. NICU nurses are ideally positioned to capitalize and expand on mothers’ health-promoting strengths, resources, and coping strategies to help them further decrease their NICU-related stress and better integrate mothering behaviors into their lives long after NICU discharge.","author":[{"dropping-particle":"","family":"Rossman","given":"Beverly","non-dropping-particle":"","parse-names":false,"suffix":""},{"dropping-particle":"","family":"Greene","given":"Michelle M.","non-dropping-particle":"","parse-names":false,"suffix":""},{"dropping-particle":"","family":"Kratovil","given":"Amanda L.","non-dropping-particle":"","parse-names":false,"suffix":""},{"dropping-particle":"","family":"Meier","given":"Paula P.","non-dropping-particle":"","parse-names":false,"suffix":""}],"container-title":"JOGNN - Journal of Obstetric, Gynecologic, and Neonatal Nursing","id":"ITEM-1","issue":"3","issued":{"date-parts":[["2017"]]},"page":"434-445","publisher":"Elsevier Inc","title":"Resilience in Mothers of Very-Low-Birth-Weight Infants Hospitalized in the NICU","type":"article-journal","volume":"46"},"uris":["http://www.mendeley.com/documents/?uuid=173cbbe2-c622-47ee-9431-3a509c7adc71","http://www.mendeley.com/documents/?uuid=f404c9ff-5240-4eed-a288-4a3aefb77313"]},{"id":"ITEM-2","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2","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 Rossman et al., 2017)","plainTextFormattedCitation":"(Coates et al., 2014; Rossman et al., 2017)","previouslyFormattedCitation":"(Coates et al., 2014; Rossman et al., 2017)"},"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 Rossman et al., 2017)</w:t>
      </w:r>
      <w:r w:rsidRPr="00D913FF">
        <w:rPr>
          <w:rFonts w:ascii="Times New Roman" w:hAnsi="Times New Roman" w:cs="Times New Roman"/>
        </w:rPr>
        <w:fldChar w:fldCharType="end"/>
      </w:r>
      <w:r w:rsidRPr="00D913FF">
        <w:rPr>
          <w:rFonts w:ascii="Times New Roman" w:hAnsi="Times New Roman" w:cs="Times New Roman"/>
        </w:rPr>
        <w:t xml:space="preserve"> or talking with health professionals who may have been at the birth or had experienced a similar event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1","issue":"4","issued":{"date-parts":[["2013","12"]]},"page":"256-263","title":"Women's Experiences, Emotional Responses, and Perceptions of Care After Emergency Peripartum Hysterectomy: A Qualitative Survey of Women from 6 Months to 3 Years Postpartum","type":"article-journal","volume":"40"},"uris":["http://www.mendeley.com/documents/?uuid=f1f72d24-00e2-4cd2-bb09-fbe448db906d","http://www.mendeley.com/documents/?uuid=ac025ba2-3d0d-4531-b79d-12fc7ef4f20c"]},{"id":"ITEM-2","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2","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 de la Cruz et al., 2013)","plainTextFormattedCitation":"(Coates et al., 2014; de la Cruz et al., 2013)","previouslyFormattedCitation":"(Coates et al., 2014; de la Cruz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 de la Cruz et al., 2013)</w:t>
      </w:r>
      <w:r w:rsidRPr="00D913FF">
        <w:rPr>
          <w:rFonts w:ascii="Times New Roman" w:hAnsi="Times New Roman" w:cs="Times New Roman"/>
        </w:rPr>
        <w:fldChar w:fldCharType="end"/>
      </w:r>
      <w:r w:rsidRPr="00D913FF">
        <w:rPr>
          <w:rFonts w:ascii="Times New Roman" w:hAnsi="Times New Roman" w:cs="Times New Roman"/>
        </w:rPr>
        <w:t xml:space="preserve">.  </w:t>
      </w:r>
    </w:p>
    <w:p w14:paraId="5AEC2123" w14:textId="77777777" w:rsidR="003E75A9" w:rsidRPr="00D913FF" w:rsidRDefault="003E75A9" w:rsidP="003E75A9">
      <w:pPr>
        <w:spacing w:line="360" w:lineRule="auto"/>
        <w:rPr>
          <w:rFonts w:ascii="Times New Roman" w:hAnsi="Times New Roman" w:cs="Times New Roman"/>
        </w:rPr>
      </w:pPr>
    </w:p>
    <w:p w14:paraId="2490833D" w14:textId="77777777" w:rsidR="00A4210D" w:rsidRPr="00D913FF" w:rsidRDefault="00A4210D" w:rsidP="00A4210D">
      <w:pPr>
        <w:spacing w:line="360" w:lineRule="auto"/>
        <w:rPr>
          <w:rFonts w:ascii="Times New Roman" w:hAnsi="Times New Roman" w:cs="Times New Roman"/>
          <w:b/>
          <w:i/>
        </w:rPr>
      </w:pPr>
      <w:r w:rsidRPr="00D913FF">
        <w:rPr>
          <w:rFonts w:ascii="Times New Roman" w:hAnsi="Times New Roman" w:cs="Times New Roman"/>
          <w:b/>
          <w:i/>
        </w:rPr>
        <w:t xml:space="preserve">No one addressed my emotional needs </w:t>
      </w:r>
    </w:p>
    <w:p w14:paraId="20C5401B" w14:textId="61BE74F8" w:rsidR="00A4210D" w:rsidRPr="00D913FF" w:rsidRDefault="00A4210D" w:rsidP="00A4210D">
      <w:pPr>
        <w:spacing w:line="360" w:lineRule="auto"/>
        <w:rPr>
          <w:rFonts w:ascii="Times New Roman" w:hAnsi="Times New Roman" w:cs="Times New Roman"/>
        </w:rPr>
      </w:pPr>
      <w:r w:rsidRPr="00D913FF">
        <w:rPr>
          <w:rFonts w:ascii="Times New Roman" w:hAnsi="Times New Roman" w:cs="Times New Roman"/>
        </w:rPr>
        <w:t xml:space="preserve">Women were often not offered emotional support following a distressing birth or were offered care that did not meet their needs. </w:t>
      </w:r>
      <w:r w:rsidR="004C1CA9" w:rsidRPr="00D913FF">
        <w:rPr>
          <w:rFonts w:ascii="Times New Roman" w:hAnsi="Times New Roman" w:cs="Times New Roman"/>
        </w:rPr>
        <w:t xml:space="preserve">Information from </w:t>
      </w:r>
      <w:r w:rsidR="00E55F2D" w:rsidRPr="00D913FF">
        <w:rPr>
          <w:rFonts w:ascii="Times New Roman" w:hAnsi="Times New Roman" w:cs="Times New Roman"/>
        </w:rPr>
        <w:t>eight studies contributed to this theme. Women</w:t>
      </w:r>
      <w:r w:rsidRPr="00D913FF">
        <w:rPr>
          <w:rFonts w:ascii="Times New Roman" w:hAnsi="Times New Roman" w:cs="Times New Roman"/>
        </w:rPr>
        <w:t xml:space="preserve"> described how their emotions were not addressed and how they wanted such needs to be acknowledged.  Women described interactions with healthcare providers where they felt a ‘</w:t>
      </w:r>
      <w:r w:rsidR="00964056" w:rsidRPr="00D913FF">
        <w:rPr>
          <w:rFonts w:ascii="Times New Roman" w:hAnsi="Times New Roman" w:cs="Times New Roman"/>
          <w:i/>
          <w:iCs/>
        </w:rPr>
        <w:t>tick box</w:t>
      </w:r>
      <w:r w:rsidRPr="00D913FF">
        <w:rPr>
          <w:rFonts w:ascii="Times New Roman" w:hAnsi="Times New Roman" w:cs="Times New Roman"/>
          <w:i/>
          <w:iCs/>
        </w:rPr>
        <w:t xml:space="preserve"> approach’</w:t>
      </w:r>
      <w:r w:rsidRPr="00D913FF">
        <w:rPr>
          <w:rFonts w:ascii="Times New Roman" w:hAnsi="Times New Roman" w:cs="Times New Roman"/>
        </w:rPr>
        <w:t xml:space="preserve"> was applied to their care, and this did not facilitate a relationship in which they could disclose their distress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1","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plainTextFormattedCitation":"(Coates et al., 2014)","previouslyFormattedCitation":"(Coates et al., 2014)"},"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Coates et al., 2014)</w:t>
      </w:r>
      <w:r w:rsidRPr="00D913FF">
        <w:rPr>
          <w:rFonts w:ascii="Times New Roman" w:hAnsi="Times New Roman" w:cs="Times New Roman"/>
        </w:rPr>
        <w:fldChar w:fldCharType="end"/>
      </w:r>
      <w:r w:rsidRPr="00D913FF">
        <w:rPr>
          <w:rFonts w:ascii="Times New Roman" w:hAnsi="Times New Roman" w:cs="Times New Roman"/>
        </w:rPr>
        <w:t>.  Similarly, women described ‘</w:t>
      </w:r>
      <w:r w:rsidRPr="00D913FF">
        <w:rPr>
          <w:rFonts w:ascii="Times New Roman" w:hAnsi="Times New Roman" w:cs="Times New Roman"/>
          <w:i/>
        </w:rPr>
        <w:t>always being referred to somebody else like they don’t want to</w:t>
      </w:r>
      <w:r w:rsidRPr="00D913FF">
        <w:rPr>
          <w:rFonts w:ascii="Times New Roman" w:hAnsi="Times New Roman" w:cs="Times New Roman"/>
        </w:rPr>
        <w:t xml:space="preserve"> [talk]’ or feeling as if their healthcare professionals were in too much of a rush to talk about the mothers’ needs or emotions. </w:t>
      </w:r>
    </w:p>
    <w:p w14:paraId="57077A40" w14:textId="40A8A4C0" w:rsidR="00A4210D" w:rsidRPr="00D913FF" w:rsidRDefault="00A4210D" w:rsidP="00A4210D">
      <w:pPr>
        <w:spacing w:line="360" w:lineRule="auto"/>
        <w:rPr>
          <w:rFonts w:ascii="Times New Roman" w:hAnsi="Times New Roman" w:cs="Times New Roman"/>
        </w:rPr>
      </w:pPr>
      <w:r w:rsidRPr="00D913FF">
        <w:rPr>
          <w:rFonts w:ascii="Times New Roman" w:hAnsi="Times New Roman" w:cs="Times New Roman"/>
        </w:rPr>
        <w:t xml:space="preserve"> </w:t>
      </w:r>
    </w:p>
    <w:p w14:paraId="2FC0333A" w14:textId="2A670B4B"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 xml:space="preserve">Ask me how I am </w:t>
      </w:r>
      <w:r w:rsidR="00D7056F" w:rsidRPr="00D913FF">
        <w:rPr>
          <w:rFonts w:ascii="Times New Roman" w:hAnsi="Times New Roman" w:cs="Times New Roman"/>
          <w:b/>
          <w:i/>
        </w:rPr>
        <w:t>feeling,</w:t>
      </w:r>
      <w:r w:rsidRPr="00D913FF">
        <w:rPr>
          <w:rFonts w:ascii="Times New Roman" w:hAnsi="Times New Roman" w:cs="Times New Roman"/>
          <w:b/>
          <w:i/>
        </w:rPr>
        <w:t xml:space="preserve"> and I can get help</w:t>
      </w:r>
    </w:p>
    <w:p w14:paraId="3C85667C" w14:textId="6725D51C" w:rsidR="00A76162" w:rsidRPr="00D913FF" w:rsidRDefault="003E75A9" w:rsidP="00B71EBF">
      <w:pPr>
        <w:spacing w:line="360" w:lineRule="auto"/>
        <w:rPr>
          <w:rFonts w:ascii="Times New Roman" w:hAnsi="Times New Roman" w:cs="Times New Roman"/>
        </w:rPr>
      </w:pPr>
      <w:r w:rsidRPr="00D913FF">
        <w:rPr>
          <w:rFonts w:ascii="Times New Roman" w:hAnsi="Times New Roman" w:cs="Times New Roman"/>
        </w:rPr>
        <w:t xml:space="preserve">Within the </w:t>
      </w:r>
      <w:r w:rsidR="00A76162" w:rsidRPr="00D913FF">
        <w:rPr>
          <w:rFonts w:ascii="Times New Roman" w:hAnsi="Times New Roman" w:cs="Times New Roman"/>
        </w:rPr>
        <w:t>three</w:t>
      </w:r>
      <w:r w:rsidRPr="00D913FF">
        <w:rPr>
          <w:rFonts w:ascii="Times New Roman" w:hAnsi="Times New Roman" w:cs="Times New Roman"/>
        </w:rPr>
        <w:t xml:space="preserve"> themes</w:t>
      </w:r>
      <w:r w:rsidR="00A76162" w:rsidRPr="00D913FF">
        <w:rPr>
          <w:rFonts w:ascii="Times New Roman" w:hAnsi="Times New Roman" w:cs="Times New Roman"/>
        </w:rPr>
        <w:t xml:space="preserve"> relating to </w:t>
      </w:r>
      <w:r w:rsidR="00964056" w:rsidRPr="00D913FF">
        <w:rPr>
          <w:rFonts w:ascii="Times New Roman" w:hAnsi="Times New Roman" w:cs="Times New Roman"/>
        </w:rPr>
        <w:t>barriers,</w:t>
      </w:r>
      <w:r w:rsidRPr="00D913FF">
        <w:rPr>
          <w:rFonts w:ascii="Times New Roman" w:hAnsi="Times New Roman" w:cs="Times New Roman"/>
        </w:rPr>
        <w:t xml:space="preserve"> women described their avoidance of their distress and also needing validation to understand/recognise when their distress is normal or ‘severe enough’ </w:t>
      </w:r>
      <w:r w:rsidR="00D7056F" w:rsidRPr="00D913FF">
        <w:rPr>
          <w:rFonts w:ascii="Times New Roman" w:hAnsi="Times New Roman" w:cs="Times New Roman"/>
        </w:rPr>
        <w:t>to warrant asking for help</w:t>
      </w:r>
      <w:r w:rsidR="0035676B" w:rsidRPr="00D913FF">
        <w:rPr>
          <w:rFonts w:ascii="Times New Roman" w:hAnsi="Times New Roman" w:cs="Times New Roman"/>
        </w:rPr>
        <w:t xml:space="preserve"> and fearing judgement</w:t>
      </w:r>
      <w:r w:rsidRPr="00D913FF">
        <w:rPr>
          <w:rFonts w:ascii="Times New Roman" w:hAnsi="Times New Roman" w:cs="Times New Roman"/>
        </w:rPr>
        <w:t>.</w:t>
      </w:r>
      <w:r w:rsidR="0035676B" w:rsidRPr="00D913FF">
        <w:rPr>
          <w:rFonts w:ascii="Times New Roman" w:hAnsi="Times New Roman" w:cs="Times New Roman"/>
        </w:rPr>
        <w:t xml:space="preserve"> </w:t>
      </w:r>
      <w:r w:rsidR="00A76162" w:rsidRPr="00D913FF">
        <w:rPr>
          <w:rFonts w:ascii="Times New Roman" w:hAnsi="Times New Roman" w:cs="Times New Roman"/>
        </w:rPr>
        <w:t>and the lack of active engagement by staff in emotional issues</w:t>
      </w:r>
      <w:r w:rsidR="00156FAF" w:rsidRPr="00D913FF">
        <w:rPr>
          <w:rFonts w:ascii="Times New Roman" w:hAnsi="Times New Roman" w:cs="Times New Roman"/>
        </w:rPr>
        <w:t>.</w:t>
      </w:r>
      <w:r w:rsidRPr="00D913FF">
        <w:rPr>
          <w:rFonts w:ascii="Times New Roman" w:hAnsi="Times New Roman" w:cs="Times New Roman"/>
        </w:rPr>
        <w:t xml:space="preserve">  </w:t>
      </w:r>
      <w:r w:rsidR="00A76162" w:rsidRPr="00D913FF">
        <w:rPr>
          <w:rFonts w:ascii="Times New Roman" w:hAnsi="Times New Roman" w:cs="Times New Roman"/>
        </w:rPr>
        <w:t xml:space="preserve">To facilitate care women in 6 studies </w:t>
      </w:r>
      <w:r w:rsidRPr="00D913FF">
        <w:rPr>
          <w:rFonts w:ascii="Times New Roman" w:hAnsi="Times New Roman" w:cs="Times New Roman"/>
        </w:rPr>
        <w:t xml:space="preserve">describe a need for health professionals to </w:t>
      </w:r>
      <w:r w:rsidRPr="00D913FF">
        <w:rPr>
          <w:rFonts w:ascii="Times New Roman" w:hAnsi="Times New Roman" w:cs="Times New Roman"/>
          <w:b/>
        </w:rPr>
        <w:t>actively</w:t>
      </w:r>
      <w:r w:rsidRPr="00D913FF">
        <w:rPr>
          <w:rFonts w:ascii="Times New Roman" w:hAnsi="Times New Roman" w:cs="Times New Roman"/>
        </w:rPr>
        <w:t xml:space="preserve"> ask about their emotional wellbeing and prompt an initial discussion.  Only then could this lead to signposting to services</w:t>
      </w:r>
      <w:r w:rsidR="00D7056F" w:rsidRPr="00D913FF">
        <w:rPr>
          <w:rFonts w:ascii="Times New Roman" w:hAnsi="Times New Roman" w:cs="Times New Roman"/>
        </w:rPr>
        <w:t>,</w:t>
      </w:r>
      <w:r w:rsidRPr="00D913FF">
        <w:rPr>
          <w:rFonts w:ascii="Times New Roman" w:hAnsi="Times New Roman" w:cs="Times New Roman"/>
        </w:rPr>
        <w:t xml:space="preserve"> and the accessing of further support that they may not otherwise be able to source or ask for themselves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1","issued":{"date-parts":[["2019","2"]]},"page":"29-38","title":"Processing birth experiences: A content analysis of women’s preferences","type":"article-journal","volume":"69"},"uris":["http://www.mendeley.com/documents/?uuid=f1b81e4e-8715-3fc4-9207-16a776595768","http://www.mendeley.com/documents/?uuid=8b012a49-b4fd-4325-8df9-f1cce28bd685"]}],"mendeley":{"formattedCitation":"(Sigurðardóttir et al., 2019)","plainTextFormattedCitation":"(Sigurðardóttir et al., 2019)","previouslyFormattedCitation":"(Sigurðardóttir et al., 2019)"},"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Sigurðardóttir et al., 2019)</w:t>
      </w:r>
      <w:r w:rsidRPr="00D913FF">
        <w:rPr>
          <w:rFonts w:ascii="Times New Roman" w:hAnsi="Times New Roman" w:cs="Times New Roman"/>
        </w:rPr>
        <w:fldChar w:fldCharType="end"/>
      </w:r>
      <w:r w:rsidRPr="00D913FF">
        <w:rPr>
          <w:rFonts w:ascii="Times New Roman" w:hAnsi="Times New Roman" w:cs="Times New Roman"/>
        </w:rPr>
        <w:t xml:space="preserve">. Those who were asked about their emotional wellbeing by a healthcare professional described the positive value of being asked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1","issue":"3","issued":{"date-parts":[["2013","3"]]},"page":"217-224","title":"Women's perceptions of emotional support following childbirth: A qualitative investigation","type":"article-journal","volume":"29"},"uris":["http://www.mendeley.com/documents/?uuid=407cebc6-2dfc-4016-921b-bdcee83365fe","http://www.mendeley.com/documents/?uuid=d863e6be-de11-4bb5-82d6-571ac424563f"]},{"id":"ITEM-2","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2","issued":{"date-parts":[["2019","2"]]},"page":"29-38","title":"Processing birth experiences: A content analysis of women’s preferences","type":"article-journal","volume":"69"},"uris":["http://www.mendeley.com/documents/?uuid=8b012a49-b4fd-4325-8df9-f1cce28bd685","http://www.mendeley.com/documents/?uuid=f1b81e4e-8715-3fc4-9207-16a776595768"]}],"mendeley":{"formattedCitation":"(Fenwick et al., 2013; Sigurðardóttir et al., 2019)","plainTextFormattedCitation":"(Fenwick et al., 2013; Sigurðardóttir et al., 2019)","previouslyFormattedCitation":"(Fenwick et al., 2013; Sigurðardóttir et al., 2019)"},"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Fenwick et al., 2013; Sigurðardóttir et al., 2019)</w:t>
      </w:r>
      <w:r w:rsidRPr="00D913FF">
        <w:rPr>
          <w:rFonts w:ascii="Times New Roman" w:hAnsi="Times New Roman" w:cs="Times New Roman"/>
        </w:rPr>
        <w:fldChar w:fldCharType="end"/>
      </w:r>
      <w:r w:rsidRPr="00D913FF">
        <w:rPr>
          <w:rFonts w:ascii="Times New Roman" w:hAnsi="Times New Roman" w:cs="Times New Roman"/>
        </w:rPr>
        <w:t>.  They suggested much greater active involvement from professionals in ‘</w:t>
      </w:r>
      <w:r w:rsidRPr="00D913FF">
        <w:rPr>
          <w:rFonts w:ascii="Times New Roman" w:hAnsi="Times New Roman" w:cs="Times New Roman"/>
          <w:i/>
          <w:iCs/>
        </w:rPr>
        <w:t>checking on</w:t>
      </w:r>
      <w:r w:rsidRPr="00D913FF">
        <w:rPr>
          <w:rFonts w:ascii="Times New Roman" w:hAnsi="Times New Roman" w:cs="Times New Roman"/>
        </w:rPr>
        <w:t xml:space="preserve">’ women at regular intervals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ISSN":"1878-1799","abstract":"Background: There appears to be a chasm between idealised motherhood and reality, and for women who experience birth trauma this can be more extreme and impact on mental health. Australia is unique in providing residential parenting services to support women with parenting needs such as sleep or feeding difficulties. Women who attend residential parenting services have experienced higher rates of intervention in birth and poor perinatal mental health but it is unknown how birth trauma may impact on early parenting.; Aims and Objectives: This study aims to explore the early parenting experiences of women who have accessed residential parenting services in Australia and consider their birth was traumatic.; Methods: In-depth interviews were conducted with eight women across Australia who had experienced birth trauma and accessed residential parenting services in the early parenting period. These interviews were conducted both face to face and over the telephone. The data was analysed using thematic analysis.; Findings: One overarching theme was identified: \"The Perfect Storm of Trauma\" which identified that the participants in this study who accessed residential parenting services were more likely to have entered pregnancy with pre-existing vulnerabilities, and experienced a culmination of traumatic events during labour, birth, and in the early parenting period. Four subthemes were identified: \"Bringing Baggage to Birth\", \"Trauma through a Thousand Cuts\", \"Thrown into the Pressure Cooker\", and \"Trying to work it all out\".; Conclusion: How women are cared for during their labour, birth and postnatal period impacts on how they manage early parenthood. Support is crucial for women, including practical parenting support, and emotional support by health professionals and peers.; Copyright © 2018 Australian College of Midwives. Published by Elsevier Ltd. All rights reserved.","author":[{"dropping-particle":"","family":"Priddis","given":"Holly S","non-dropping-particle":"","parse-names":false,"suffix":""},{"dropping-particle":"","family":"Keedle","given":"Hazel","non-dropping-particle":"","parse-names":false,"suffix":""},{"dropping-particle":"","family":"Dahlen","given":"Hannah","non-dropping-particle":"","parse-names":false,"suffix":""}],"container-title":"Women And Birth: Journal Of The Australian College Of Midwives","id":"ITEM-1","issue":"1","issued":{"date-parts":[["2018"]]},"page":"17-24","title":"The Perfect Storm of Trauma: The experiences of women who have experienced birth trauma and subsequently accessed residential parenting services in Australia.","type":"article-journal","volume":"31"},"uris":["http://www.mendeley.com/documents/?uuid=16644120-c154-445e-bbff-0c0cfff4e74e","http://www.mendeley.com/documents/?uuid=fe62091e-739f-470d-8117-090344b100d6"]}],"mendeley":{"formattedCitation":"(Priddis et al., 2018b)","manualFormatting":"(Priddis, Keedle, &amp; Dahlen, 2018b)","plainTextFormattedCitation":"(Priddis et al., 2018b)","previouslyFormattedCitation":"(Priddis et al., 2018b)"},"properties":{"noteIndex":0},"schema":"https://github.com/citation-style-language/schema/raw/master/csl-citation.json"}</w:instrText>
      </w:r>
      <w:r w:rsidRPr="00D913FF">
        <w:rPr>
          <w:rFonts w:ascii="Times New Roman" w:hAnsi="Times New Roman" w:cs="Times New Roman"/>
        </w:rPr>
        <w:fldChar w:fldCharType="separate"/>
      </w:r>
      <w:r w:rsidRPr="00D913FF">
        <w:rPr>
          <w:rFonts w:ascii="Times New Roman" w:hAnsi="Times New Roman" w:cs="Times New Roman"/>
          <w:noProof/>
        </w:rPr>
        <w:t>(Priddis, Keedle, &amp; Dahlen, 2018b)</w:t>
      </w:r>
      <w:r w:rsidRPr="00D913FF">
        <w:rPr>
          <w:rFonts w:ascii="Times New Roman" w:hAnsi="Times New Roman" w:cs="Times New Roman"/>
        </w:rPr>
        <w:fldChar w:fldCharType="end"/>
      </w:r>
      <w:r w:rsidRPr="00D913FF">
        <w:rPr>
          <w:rFonts w:ascii="Times New Roman" w:hAnsi="Times New Roman" w:cs="Times New Roman"/>
        </w:rPr>
        <w:t>, being aware that women may be ‘</w:t>
      </w:r>
      <w:r w:rsidRPr="00D913FF">
        <w:rPr>
          <w:rFonts w:ascii="Times New Roman" w:hAnsi="Times New Roman" w:cs="Times New Roman"/>
          <w:i/>
          <w:iCs/>
        </w:rPr>
        <w:t>too scared to ask for help’</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1","issue":"4","issued":{"date-parts":[["2013","12"]]},"page":"256-263","title":"Women's Experiences, Emotional Responses, and Perceptions of Care After Emergency Peripartum Hysterectomy: A Qualitative Survey of Women from 6 Months to 3 Years Postpartum","type":"article-journal","volume":"40"},"uris":["http://www.mendeley.com/documents/?uuid=ac025ba2-3d0d-4531-b79d-12fc7ef4f20c","http://www.mendeley.com/documents/?uuid=f1f72d24-00e2-4cd2-bb09-fbe448db906d"]}],"mendeley":{"formattedCitation":"(de la Cruz et al., 2013)","plainTextFormattedCitation":"(de la Cruz et al., 2013)","previouslyFormattedCitation":"(de la Cruz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de la Cruz et al., 2013)</w:t>
      </w:r>
      <w:r w:rsidRPr="00D913FF">
        <w:rPr>
          <w:rFonts w:ascii="Times New Roman" w:hAnsi="Times New Roman" w:cs="Times New Roman"/>
        </w:rPr>
        <w:fldChar w:fldCharType="end"/>
      </w:r>
      <w:r w:rsidRPr="00D913FF">
        <w:rPr>
          <w:rFonts w:ascii="Times New Roman" w:hAnsi="Times New Roman" w:cs="Times New Roman"/>
        </w:rPr>
        <w:t xml:space="preserve"> or making women aware of available support options that they can access should they need to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532-3099","abstract":"Objective: to identify the emotional and support needs of pregnant multigravida women who have experienced adverse responses associated with a previous childbirth experience.; Setting: four maternity hospitals in North-West England.; Design: 100 surveys were distributed at an anomaly scan clinic in each of four maternity hospitals (total n=400). The survey included an adapted version of a Post-Traumatic Stress Disorder Symptom Scale to explore trauma responses at two broad time points: (a) following a previous birth and (b) during the current pregnancy. Participants were also asked about the optimal time to receive support post-birth, and the type and provider of support they had accessed/would have liked to access. Descriptive and inferential statistics were undertaken on the quantitative data. The qualitative data were analysed using a basic thematic approach.; Participants: multigravida pregnant women aged 18+ years.; Findings: the overall response rate was 28% (n=112); 43% (n=46) of the women had experienced negative/trauma responses associated with a previous birth, 74% of whom (n=34) continued/re-experienced adverse responses in their current pregnancy. Most commonly reported trauma responses were difficulties in recalling the previous birth(s), avoiding memories associated with it, and the distress associated with these memories when they were recalled. Approximately 54% (n=25) had received some form of support post-birth, and variations in preferred timing of postnatal support provision were reported. Information on available support and opportunities to discuss the birth with a maternity professional were identified most frequently as preferred support options.; Conclusion and Implications For Practice: women's views about what might work should form the basis for effectiveness studies in this area. Among the participants in this study there was evidence of unmet support needs relating to negative or traumatic responses to a previous birth. The range of preferred timing and types of support indicate that flexible needs-based support options should be provided. Further research should assess if these findings are reinforced in a more diverse sample with a higher response rate.; Copyright © 2016 Elsevier Ltd. All rights reserved.","author":[{"dropping-particle":"","family":"Thomson","given":"Gill","non-dropping-particle":"","parse-names":false,"suffix":""},{"dropping-particle":"","family":"Downe","given":"Soo","non-dropping-particle":"","parse-names":false,"suffix":""}],"container-title":"Midwifery","id":"ITEM-1","issued":{"date-parts":[["2016"]]},"page":"32-39","title":"Emotions and support needs following a distressing birth: Scoping study with pregnant multigravida women in North-West England.","type":"article-journal","volume":"40"},"uris":["http://www.mendeley.com/documents/?uuid=d0e59067-c834-4e11-8f86-b3872e5ae5ba"]}],"mendeley":{"formattedCitation":"(Thomson and Downe, 2016)","plainTextFormattedCitation":"(Thomson and Downe, 2016)","previouslyFormattedCitation":"(Thomson and Downe, 2016)"},"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 xml:space="preserve">(Thomson and </w:t>
      </w:r>
      <w:r w:rsidR="00B400A0" w:rsidRPr="00D913FF">
        <w:rPr>
          <w:rFonts w:ascii="Times New Roman" w:hAnsi="Times New Roman" w:cs="Times New Roman"/>
          <w:noProof/>
        </w:rPr>
        <w:lastRenderedPageBreak/>
        <w:t>Downe, 2016)</w:t>
      </w:r>
      <w:r w:rsidRPr="00D913FF">
        <w:rPr>
          <w:rFonts w:ascii="Times New Roman" w:hAnsi="Times New Roman" w:cs="Times New Roman"/>
        </w:rPr>
        <w:fldChar w:fldCharType="end"/>
      </w:r>
      <w:r w:rsidRPr="00D913FF">
        <w:rPr>
          <w:rFonts w:ascii="Times New Roman" w:hAnsi="Times New Roman" w:cs="Times New Roman"/>
        </w:rPr>
        <w:t>. The next theme identifies how they wanted this input to be provided</w:t>
      </w:r>
      <w:r w:rsidR="00A76162" w:rsidRPr="00D913FF">
        <w:rPr>
          <w:rFonts w:ascii="Times New Roman" w:hAnsi="Times New Roman" w:cs="Times New Roman"/>
        </w:rPr>
        <w:t xml:space="preserve"> so that uptake would be facilitated.</w:t>
      </w:r>
    </w:p>
    <w:p w14:paraId="19239403" w14:textId="77777777" w:rsidR="00F02741" w:rsidRPr="00D913FF" w:rsidRDefault="00F02741" w:rsidP="00B71EBF">
      <w:pPr>
        <w:spacing w:line="360" w:lineRule="auto"/>
        <w:rPr>
          <w:rFonts w:ascii="Times New Roman" w:hAnsi="Times New Roman" w:cs="Times New Roman"/>
        </w:rPr>
      </w:pPr>
    </w:p>
    <w:p w14:paraId="5BDAA7BE" w14:textId="77777777"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 xml:space="preserve">Someone who willingly listens and reassures me </w:t>
      </w:r>
    </w:p>
    <w:p w14:paraId="6E620F9E" w14:textId="4B75911C"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When prompting a conversation with women about their </w:t>
      </w:r>
      <w:r w:rsidR="00B0411E" w:rsidRPr="00D913FF">
        <w:rPr>
          <w:rFonts w:ascii="Times New Roman" w:hAnsi="Times New Roman" w:cs="Times New Roman"/>
        </w:rPr>
        <w:t>traumatic birth</w:t>
      </w:r>
      <w:r w:rsidRPr="00D913FF">
        <w:rPr>
          <w:rFonts w:ascii="Times New Roman" w:hAnsi="Times New Roman" w:cs="Times New Roman"/>
        </w:rPr>
        <w:t xml:space="preserve">, feeling listened to and cared for enabled disclosure of distress and could also potentially reduce its level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479-4489","abstract":"Background. Many UK maternity service providers offer postnatal debriefing services, but the evidence base is unclear as randomised controlled trials use different or non-specific interventions. There is also evidence that routine debriefing can be harmful to some women. While most studies demonstrate that women value the opportunity to discuss their experience of childbirth with a midwife, 'routine' debriefing can be harmful to some women.Aim. To explore and evaluate women's experiences of the Birth Afterthoughts Service at North Bristol.Methods. A grounded theory methodology was used and semi-structured interviews were conducted with a purposive sample of seven women who had used the service during 2005.Findings. Two major themes were identified from the data--listening and explaining. These are central to both the women's experience of the service and the role of the midwife. Women valued the experience of talking about the birth with a knowledgeable midwife as this enabled them to 'understand' their journey.Conclusion. Further research is necessary to evaluate the effectiveness of this type of service in reducing symptoms of psychological trauma.","author":[{"dropping-particle":"","family":"Bailey","given":"M","non-dropping-particle":"","parse-names":false,"suffix":""},{"dropping-particle":"","family":"Price","given":"S","non-dropping-particle":"","parse-names":false,"suffix":""}],"container-title":"Evidence Based Midwifery","id":"ITEM-1","issue":"2","issued":{"date-parts":[["2008","6"]]},"note":"Accession Number: 105646447. Language: English. Entry Date: 20080919. Revision Date: 20150818. Publication Type: Journal Article; research; tables/charts. Journal Subset: Core Nursing; Double Blind Peer Reviewed; Editorial Board Reviewed; Europe; Nursing; Peer Reviewed; UK &amp;amp; Ireland. Special Interest: Evidence-Based Practice; Obstetric Care. Grant Information: University of the West of England. NLM UID: 101197819.","page":"52-58","publisher":"Redactive Publishing Ltd.","publisher-place":"Senior midwife, North Bristol NHS Trust, Southmead Hospital, Westbury-on-Trym, Bristol BS10 5NB England; marian2.bailey@uwe.ac.uk","title":"Exploring women's experiences of a Birth Afterthoughts Service.","type":"article-journal","volume":"6"},"uris":["http://www.mendeley.com/documents/?uuid=179f58a0-1713-4067-a7d0-89db78d11b04","http://www.mendeley.com/documents/?uuid=eac3a71c-3575-436b-92ad-2ae86846a1b2"]},{"id":"ITEM-2","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2","issue":"3","issued":{"date-parts":[["2013","3"]]},"page":"217-224","title":"Women's perceptions of emotional support following childbirth: A qualitative investigation","type":"article-journal","volume":"29"},"uris":["http://www.mendeley.com/documents/?uuid=d863e6be-de11-4bb5-82d6-571ac424563f","http://www.mendeley.com/documents/?uuid=407cebc6-2dfc-4016-921b-bdcee83365fe","http://www.mendeley.com/documents/?uuid=e35ccdbd-2861-48b0-9ff3-7424d6def0b0"]},{"id":"ITEM-3","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3","issued":{"date-parts":[["2019","2"]]},"page":"29-38","title":"Processing birth experiences: A content analysis of women’s preferences","type":"article-journal","volume":"69"},"uris":["http://www.mendeley.com/documents/?uuid=8b012a49-b4fd-4325-8df9-f1cce28bd685","http://www.mendeley.com/documents/?uuid=f1b81e4e-8715-3fc4-9207-16a776595768","http://www.mendeley.com/documents/?uuid=22668af4-7846-487c-8135-bfa932403270"]},{"id":"ITEM-4","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4","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Bailey and Price, 2008; Coates et al., 2014; Fenwick et al., 2013; Sigurðardóttir et al., 2019)","plainTextFormattedCitation":"(Bailey and Price, 2008; Coates et al., 2014; Fenwick et al., 2013; Sigurðardóttir et al., 2019)","previouslyFormattedCitation":"(Bailey and Price, 2008; Coates et al., 2014; Fenwick et al., 2013; Sigurðardóttir et al., 2019)"},"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Bailey and Price, 2008; Coates et al., 2014; Fenwick et al., 2013; Sigurðardóttir et al., 2019)</w:t>
      </w:r>
      <w:r w:rsidRPr="00D913FF">
        <w:rPr>
          <w:rFonts w:ascii="Times New Roman" w:hAnsi="Times New Roman" w:cs="Times New Roman"/>
        </w:rPr>
        <w:fldChar w:fldCharType="end"/>
      </w:r>
      <w:r w:rsidRPr="00D913FF">
        <w:rPr>
          <w:rFonts w:ascii="Times New Roman" w:hAnsi="Times New Roman" w:cs="Times New Roman"/>
        </w:rPr>
        <w:t>.    Women described the need for a supportive, empathic listening ear, preferably from a healthcare professional with the experience or knowledge of what they have been through. For those women that experienced such care, they described the benefits of it in terms of ‘</w:t>
      </w:r>
      <w:r w:rsidRPr="00D913FF">
        <w:rPr>
          <w:rFonts w:ascii="Times New Roman" w:hAnsi="Times New Roman" w:cs="Times New Roman"/>
          <w:i/>
          <w:iCs/>
        </w:rPr>
        <w:t>off –loading’</w:t>
      </w:r>
      <w:r w:rsidRPr="00D913FF">
        <w:rPr>
          <w:rFonts w:ascii="Times New Roman" w:hAnsi="Times New Roman" w:cs="Times New Roman"/>
        </w:rPr>
        <w:t xml:space="preserve"> their worrying thoughts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1","issue":"3","issued":{"date-parts":[["2013","3"]]},"page":"217-224","title":"Women's perceptions of emotional support following childbirth: A qualitative investigation","type":"article-journal","volume":"29"},"uris":["http://www.mendeley.com/documents/?uuid=d863e6be-de11-4bb5-82d6-571ac424563f","http://www.mendeley.com/documents/?uuid=407cebc6-2dfc-4016-921b-bdcee83365fe"]}],"mendeley":{"formattedCitation":"(Fenwick et al., 2013)","plainTextFormattedCitation":"(Fenwick et al., 2013)","previouslyFormattedCitation":"(Fenwick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Fenwick et al., 2013)</w:t>
      </w:r>
      <w:r w:rsidRPr="00D913FF">
        <w:rPr>
          <w:rFonts w:ascii="Times New Roman" w:hAnsi="Times New Roman" w:cs="Times New Roman"/>
        </w:rPr>
        <w:fldChar w:fldCharType="end"/>
      </w:r>
      <w:r w:rsidRPr="00D913FF">
        <w:rPr>
          <w:rFonts w:ascii="Times New Roman" w:hAnsi="Times New Roman" w:cs="Times New Roman"/>
        </w:rPr>
        <w:t xml:space="preserve"> and having a ‘</w:t>
      </w:r>
      <w:r w:rsidRPr="00D913FF">
        <w:rPr>
          <w:rFonts w:ascii="Times New Roman" w:hAnsi="Times New Roman" w:cs="Times New Roman"/>
          <w:i/>
          <w:iCs/>
        </w:rPr>
        <w:t>shoulder to cry on’</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016/j.jogn.2016.11.016","ISBN":"0884-2175","ISSN":"15526909","PMID":"28263724","abstract":"Objective To develop the theme of Resilience of mothers of very-low-birth-weight infants in the NICU from a qualitative study on maternal role attainment. Design Secondary analysis using retrospective interpretation, that is, the further development and refinement of content related to resilience that was identified in the original data. Setting A tertiary NICU in Chicago. Participants Twenty-three English-speaking, predominantly single (74%), minority (Black [57%], Hispanic [17%]), low-income (78%), primiparous (78%) mothers of very-low-birth-weight infants. Methods Narrative analysis and core story creation were used to analyze the data related to resilience. A narrative of each participant's birth and NICU story was constructed and recurring meanings were analyzed. Identified patterns were compared across narratives to create one coherent core story that synthesized themes common to all stories. Results Participants found meaning in redefining their priorities to become advocates for their infants and to “pick themselves up for their babies” by using resources that actively promoted their mental health. NICU-based breastfeeding peer counselors and bedside nurses helped guide participants through their NICU experiences, provided support so participants could gain confidence and competence, and allowed participants to cope with their long-term psychological distress. Conclusion Participants demonstrated resilience as they learned to live with what was beyond their control. NICU nurses are ideally positioned to capitalize and expand on mothers’ health-promoting strengths, resources, and coping strategies to help them further decrease their NICU-related stress and better integrate mothering behaviors into their lives long after NICU discharge.","author":[{"dropping-particle":"","family":"Rossman","given":"Beverly","non-dropping-particle":"","parse-names":false,"suffix":""},{"dropping-particle":"","family":"Greene","given":"Michelle M.","non-dropping-particle":"","parse-names":false,"suffix":""},{"dropping-particle":"","family":"Kratovil","given":"Amanda L.","non-dropping-particle":"","parse-names":false,"suffix":""},{"dropping-particle":"","family":"Meier","given":"Paula P.","non-dropping-particle":"","parse-names":false,"suffix":""}],"container-title":"JOGNN - Journal of Obstetric, Gynecologic, and Neonatal Nursing","id":"ITEM-1","issue":"3","issued":{"date-parts":[["2017"]]},"page":"434-445","publisher":"Elsevier Inc","title":"Resilience in Mothers of Very-Low-Birth-Weight Infants Hospitalized in the NICU","type":"article-journal","volume":"46"},"uris":["http://www.mendeley.com/documents/?uuid=f404c9ff-5240-4eed-a288-4a3aefb77313","http://www.mendeley.com/documents/?uuid=173cbbe2-c622-47ee-9431-3a509c7adc71"]}],"mendeley":{"formattedCitation":"(Rossman et al., 2017)","plainTextFormattedCitation":"(Rossman et al., 2017)","previouslyFormattedCitation":"(Rossman et al., 2017)"},"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Rossman et al., 2017)</w:t>
      </w:r>
      <w:r w:rsidRPr="00D913FF">
        <w:rPr>
          <w:rFonts w:ascii="Times New Roman" w:hAnsi="Times New Roman" w:cs="Times New Roman"/>
        </w:rPr>
        <w:fldChar w:fldCharType="end"/>
      </w:r>
      <w:r w:rsidRPr="00D913FF">
        <w:rPr>
          <w:rFonts w:ascii="Times New Roman" w:hAnsi="Times New Roman" w:cs="Times New Roman"/>
        </w:rPr>
        <w:t xml:space="preserve">. </w:t>
      </w:r>
    </w:p>
    <w:p w14:paraId="2944108F" w14:textId="77777777" w:rsidR="003E75A9" w:rsidRPr="00D913FF" w:rsidRDefault="003E75A9" w:rsidP="003E75A9">
      <w:pPr>
        <w:spacing w:line="360" w:lineRule="auto"/>
        <w:rPr>
          <w:rFonts w:ascii="Times New Roman" w:hAnsi="Times New Roman" w:cs="Times New Roman"/>
        </w:rPr>
      </w:pPr>
    </w:p>
    <w:p w14:paraId="333BF8D8" w14:textId="77777777" w:rsidR="003E75A9" w:rsidRPr="00D913FF" w:rsidRDefault="003E75A9" w:rsidP="003E75A9">
      <w:pPr>
        <w:spacing w:line="360" w:lineRule="auto"/>
        <w:rPr>
          <w:rFonts w:ascii="Times New Roman" w:hAnsi="Times New Roman" w:cs="Times New Roman"/>
        </w:rPr>
      </w:pPr>
    </w:p>
    <w:p w14:paraId="1EC64778" w14:textId="77777777"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 xml:space="preserve">Putting all of the pieces together to understand and make sense of their experiences </w:t>
      </w:r>
    </w:p>
    <w:p w14:paraId="37B087A2" w14:textId="6137CD90"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Following on from realising there is a problem and discussing this with a healthcare professional, this theme </w:t>
      </w:r>
      <w:r w:rsidR="0022517D" w:rsidRPr="00D913FF">
        <w:rPr>
          <w:rFonts w:ascii="Times New Roman" w:hAnsi="Times New Roman" w:cs="Times New Roman"/>
        </w:rPr>
        <w:t xml:space="preserve">with two subthemes </w:t>
      </w:r>
      <w:r w:rsidRPr="00D913FF">
        <w:rPr>
          <w:rFonts w:ascii="Times New Roman" w:hAnsi="Times New Roman" w:cs="Times New Roman"/>
        </w:rPr>
        <w:t>describes how healthcare professionals can help women to ‘</w:t>
      </w:r>
      <w:r w:rsidRPr="00D913FF">
        <w:rPr>
          <w:rFonts w:ascii="Times New Roman" w:hAnsi="Times New Roman" w:cs="Times New Roman"/>
          <w:i/>
          <w:iCs/>
        </w:rPr>
        <w:t>piece together</w:t>
      </w:r>
      <w:r w:rsidRPr="00D913FF">
        <w:rPr>
          <w:rFonts w:ascii="Times New Roman" w:hAnsi="Times New Roman" w:cs="Times New Roman"/>
          <w:i/>
        </w:rPr>
        <w:t>’ their experiences</w:t>
      </w:r>
      <w:r w:rsidR="0022517D" w:rsidRPr="00D913FF">
        <w:rPr>
          <w:rFonts w:ascii="Times New Roman" w:hAnsi="Times New Roman" w:cs="Times New Roman"/>
          <w:i/>
        </w:rPr>
        <w:t>’</w:t>
      </w:r>
      <w:r w:rsidRPr="00D913FF">
        <w:rPr>
          <w:rFonts w:ascii="Times New Roman" w:hAnsi="Times New Roman" w:cs="Times New Roman"/>
          <w:i/>
        </w:rPr>
        <w:t xml:space="preserve"> </w:t>
      </w:r>
      <w:r w:rsidRPr="00D913FF">
        <w:rPr>
          <w:rFonts w:ascii="Times New Roman" w:hAnsi="Times New Roman" w:cs="Times New Roman"/>
        </w:rPr>
        <w:t>to process their distress</w:t>
      </w:r>
      <w:r w:rsidR="0022517D" w:rsidRPr="00D913FF">
        <w:rPr>
          <w:rFonts w:ascii="Times New Roman" w:hAnsi="Times New Roman" w:cs="Times New Roman"/>
        </w:rPr>
        <w:t xml:space="preserve"> </w:t>
      </w:r>
      <w:r w:rsidR="00964056" w:rsidRPr="00D913FF">
        <w:rPr>
          <w:rFonts w:ascii="Times New Roman" w:hAnsi="Times New Roman" w:cs="Times New Roman"/>
        </w:rPr>
        <w:t xml:space="preserve">and </w:t>
      </w:r>
      <w:r w:rsidR="00964056" w:rsidRPr="00D913FF">
        <w:rPr>
          <w:rFonts w:ascii="Times New Roman" w:hAnsi="Times New Roman" w:cs="Times New Roman"/>
          <w:i/>
        </w:rPr>
        <w:t>fill</w:t>
      </w:r>
      <w:r w:rsidR="0022517D" w:rsidRPr="00D913FF">
        <w:rPr>
          <w:rFonts w:ascii="Times New Roman" w:hAnsi="Times New Roman" w:cs="Times New Roman"/>
          <w:i/>
        </w:rPr>
        <w:t xml:space="preserve"> in memory gaps</w:t>
      </w:r>
      <w:r w:rsidR="0022517D" w:rsidRPr="00D913FF">
        <w:rPr>
          <w:rFonts w:ascii="Times New Roman" w:hAnsi="Times New Roman" w:cs="Times New Roman"/>
        </w:rPr>
        <w:t xml:space="preserve"> by </w:t>
      </w:r>
      <w:r w:rsidR="0022517D" w:rsidRPr="00D913FF">
        <w:rPr>
          <w:rFonts w:ascii="Times New Roman" w:hAnsi="Times New Roman" w:cs="Times New Roman"/>
          <w:i/>
        </w:rPr>
        <w:t>having their questions answered</w:t>
      </w:r>
      <w:r w:rsidRPr="00D913FF">
        <w:rPr>
          <w:rFonts w:ascii="Times New Roman" w:hAnsi="Times New Roman" w:cs="Times New Roman"/>
        </w:rPr>
        <w:t xml:space="preserve">. </w:t>
      </w:r>
      <w:r w:rsidR="00E14404" w:rsidRPr="00D913FF">
        <w:rPr>
          <w:rFonts w:ascii="Times New Roman" w:hAnsi="Times New Roman" w:cs="Times New Roman"/>
        </w:rPr>
        <w:t>Eleven</w:t>
      </w:r>
      <w:r w:rsidRPr="00D913FF">
        <w:rPr>
          <w:rFonts w:ascii="Times New Roman" w:hAnsi="Times New Roman" w:cs="Times New Roman"/>
        </w:rPr>
        <w:t xml:space="preserve"> of the included studies provide data for this theme (Table 5).  First, women describe the need to have the opportunity to discuss their birth experience with a someone who is knowledgeable and can explain the events to them in order for them to better understand what happened and potentially why.  For those women that received this, they described how having their notes during the discussion and having someone explain these was helpful in understanding why their birth happened the way it did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479-4489","abstract":"Background. Many UK maternity service providers offer postnatal debriefing services, but the evidence base is unclear as randomised controlled trials use different or non-specific interventions. There is also evidence that routine debriefing can be harmful to some women. While most studies demonstrate that women value the opportunity to discuss their experience of childbirth with a midwife, 'routine' debriefing can be harmful to some women.Aim. To explore and evaluate women's experiences of the Birth Afterthoughts Service at North Bristol.Methods. A grounded theory methodology was used and semi-structured interviews were conducted with a purposive sample of seven women who had used the service during 2005.Findings. Two major themes were identified from the data--listening and explaining. These are central to both the women's experience of the service and the role of the midwife. Women valued the experience of talking about the birth with a knowledgeable midwife as this enabled them to 'understand' their journey.Conclusion. Further research is necessary to evaluate the effectiveness of this type of service in reducing symptoms of psychological trauma.","author":[{"dropping-particle":"","family":"Bailey","given":"M","non-dropping-particle":"","parse-names":false,"suffix":""},{"dropping-particle":"","family":"Price","given":"S","non-dropping-particle":"","parse-names":false,"suffix":""}],"container-title":"Evidence Based Midwifery","id":"ITEM-1","issue":"2","issued":{"date-parts":[["2008","6"]]},"note":"Accession Number: 105646447. Language: English. Entry Date: 20080919. Revision Date: 20150818. Publication Type: Journal Article; research; tables/charts. Journal Subset: Core Nursing; Double Blind Peer Reviewed; Editorial Board Reviewed; Europe; Nursing; Peer Reviewed; UK &amp;amp; Ireland. Special Interest: Evidence-Based Practice; Obstetric Care. Grant Information: University of the West of England. NLM UID: 101197819.","page":"52-58","publisher":"Redactive Publishing Ltd.","publisher-place":"Senior midwife, North Bristol NHS Trust, Southmead Hospital, Westbury-on-Trym, Bristol BS10 5NB England; marian2.bailey@uwe.ac.uk","title":"Exploring women's experiences of a Birth Afterthoughts Service.","type":"article-journal","volume":"6"},"uris":["http://www.mendeley.com/documents/?uuid=179f58a0-1713-4067-a7d0-89db78d11b04","http://www.mendeley.com/documents/?uuid=eac3a71c-3575-436b-92ad-2ae86846a1b2"]},{"id":"ITEM-2","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2","issue":"3","issued":{"date-parts":[["2013","3"]]},"page":"217-224","title":"Women's perceptions of emotional support following childbirth: A qualitative investigation","type":"article-journal","volume":"29"},"uris":["http://www.mendeley.com/documents/?uuid=d863e6be-de11-4bb5-82d6-571ac424563f","http://www.mendeley.com/documents/?uuid=407cebc6-2dfc-4016-921b-bdcee83365fe","http://www.mendeley.com/documents/?uuid=32ada7af-a010-42b9-80de-8187baaee915"]},{"id":"ITEM-3","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3","issued":{"date-parts":[["2019","2"]]},"page":"29-38","title":"Processing birth experiences: A content analysis of women’s preferences","type":"article-journal","volume":"69"},"uris":["http://www.mendeley.com/documents/?uuid=8b012a49-b4fd-4325-8df9-f1cce28bd685","http://www.mendeley.com/documents/?uuid=f1b81e4e-8715-3fc4-9207-16a776595768","http://www.mendeley.com/documents/?uuid=fa88f484-5844-4237-bda5-4bedbe33292b"]}],"mendeley":{"formattedCitation":"(Bailey and Price, 2008; Fenwick et al., 2013; Sigurðardóttir et al., 2019)","plainTextFormattedCitation":"(Bailey and Price, 2008; Fenwick et al., 2013; Sigurðardóttir et al., 2019)","previouslyFormattedCitation":"(Bailey and Price, 2008; Fenwick et al., 2013; Sigurðardóttir et al., 2019)"},"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Bailey and Price, 2008; Fenwick et al., 2013; Sigurðardóttir et al., 2019)</w:t>
      </w:r>
      <w:r w:rsidRPr="00D913FF">
        <w:rPr>
          <w:rFonts w:ascii="Times New Roman" w:hAnsi="Times New Roman" w:cs="Times New Roman"/>
        </w:rPr>
        <w:fldChar w:fldCharType="end"/>
      </w:r>
      <w:r w:rsidR="00D7056F" w:rsidRPr="00D913FF">
        <w:rPr>
          <w:rFonts w:ascii="Times New Roman" w:hAnsi="Times New Roman" w:cs="Times New Roman"/>
        </w:rPr>
        <w:t xml:space="preserve">. It also </w:t>
      </w:r>
      <w:r w:rsidRPr="00D913FF">
        <w:rPr>
          <w:rFonts w:ascii="Times New Roman" w:hAnsi="Times New Roman" w:cs="Times New Roman"/>
        </w:rPr>
        <w:t xml:space="preserve">helped them make sense of their situation which </w:t>
      </w:r>
      <w:r w:rsidR="00D7056F" w:rsidRPr="00D913FF">
        <w:rPr>
          <w:rFonts w:ascii="Times New Roman" w:hAnsi="Times New Roman" w:cs="Times New Roman"/>
        </w:rPr>
        <w:t>could provide</w:t>
      </w:r>
      <w:r w:rsidRPr="00D913FF">
        <w:rPr>
          <w:rFonts w:ascii="Times New Roman" w:hAnsi="Times New Roman" w:cs="Times New Roman"/>
        </w:rPr>
        <w:t xml:space="preserve"> closure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1","issue":"4","issued":{"date-parts":[["2013","12"]]},"page":"256-263","title":"Women's Experiences, Emotional Responses, and Perceptions of Care After Emergency Peripartum Hysterectomy: A Qualitative Survey of Women from 6 Months to 3 Years Postpartum","type":"article-journal","volume":"40"},"uris":["http://www.mendeley.com/documents/?uuid=ac025ba2-3d0d-4531-b79d-12fc7ef4f20c","http://www.mendeley.com/documents/?uuid=f1f72d24-00e2-4cd2-bb09-fbe448db906d"]}],"mendeley":{"formattedCitation":"(de la Cruz et al., 2013)","plainTextFormattedCitation":"(de la Cruz et al., 2013)","previouslyFormattedCitation":"(de la Cruz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de la Cruz et al., 2013)</w:t>
      </w:r>
      <w:r w:rsidRPr="00D913FF">
        <w:rPr>
          <w:rFonts w:ascii="Times New Roman" w:hAnsi="Times New Roman" w:cs="Times New Roman"/>
        </w:rPr>
        <w:fldChar w:fldCharType="end"/>
      </w:r>
      <w:r w:rsidRPr="00D913FF">
        <w:rPr>
          <w:rFonts w:ascii="Times New Roman" w:hAnsi="Times New Roman" w:cs="Times New Roman"/>
        </w:rPr>
        <w:t xml:space="preserve">.  For those that did not have the opportunity to do this, they described how it may have helped them piece together the puzzle, link their emotions to the events and </w:t>
      </w:r>
      <w:r w:rsidRPr="00D913FF">
        <w:rPr>
          <w:rFonts w:ascii="Times New Roman" w:hAnsi="Times New Roman" w:cs="Times New Roman"/>
          <w:i/>
        </w:rPr>
        <w:t>fill in memory gaps</w:t>
      </w:r>
      <w:r w:rsidRPr="00D913FF">
        <w:rPr>
          <w:rFonts w:ascii="Times New Roman" w:hAnsi="Times New Roman" w:cs="Times New Roman"/>
        </w:rPr>
        <w:t xml:space="preserve"> by </w:t>
      </w:r>
      <w:r w:rsidRPr="00D913FF">
        <w:rPr>
          <w:rFonts w:ascii="Times New Roman" w:hAnsi="Times New Roman" w:cs="Times New Roman"/>
          <w:i/>
        </w:rPr>
        <w:t>having their questions answered</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ISSN":"1433-0237","abstract":"New motherhood is characterised as a profound change, and research suggests that the psychological effects of childbirth can be significant and far-reaching for some women. This study explored women's perceptions and experiences of childbirth by unplanned Caesarean section. In-depth interviews with 10 Caucasian women (mean age=28; SD=1.97) explored their lived experiences of childbirth. Data were analyzed thematically. Phenomenological theory served as a broad framework for the structuring, organizing and categorizing of data. An unplanned Caesarean section was identified as a potentially traumatic experience. This was in relation to women's contact with medical personnel, as well as the physical, environmental, and emotional aspects of their unplanned Caesarean sections. A sense of loss of control was the most significant contributor to women's negative childbirth experiences. Feelings of failure and disappointment were primarily related to unmet expectations and a lack of preparedness. Negative experiences were mediated by attentive caregiving, inclusion in decision-making, and support from loved ones. (PsycINFO Database Record (c) 2016 APA, all rights reserved)","author":[{"dropping-particle":"","family":"Roux","given":"Samantha Lynne","non-dropping-particle":"","parse-names":false,"suffix":""},{"dropping-particle":"","family":"Rensburg","given":"Esme","non-dropping-particle":"van","parse-names":false,"suffix":""}],"container-title":"Journal of Psychology in Africa","id":"ITEM-1","issue":"3","issued":{"date-parts":[["2011"]]},"note":"From Duplicate 1 (South African mothers' perceptions and experiences of an unplanned caesarean section. - Roux, Samantha Lynne; van Rensburg, Esme)\n\nAccession Number: 2011-28126-013. Other Journal Title: Journal of African Psychology; Journal of Psychology in Africa; South of the Sahara, the Caribbean, and Afro-Latin America. Partial author list: First Author &amp;amp; Affiliation: Roux, Samantha Lynne; North-West University, South Africa. Other Publishers: National Information Services Corporation; Taylor &amp;amp; Francis. Release Date: 20120116. Correction Date: 20151207. Publication Type: Journal (0100), Peer Reviewed Journal (0110). Format Covered: Print. Document Type: Journal Article. Language: English. Major Descriptor: Birth; Life Experiences; Mothers; Perception. Minor Descriptor: Caesarean Birth. Classification: Behavioral &amp;amp; Psychological Treatment of Physical Illness (3361). Population: Human (10); Female (40). Location: South Africa. Age Group: Adulthood (18 yrs &amp;amp; older) (300). Methodology: Empirical Study; Interview; Qualitative Study. References Available: Y. Page Count: 10. Issue Publication Date: 2011. Copyright Statement: Journal of Psychology in Africa. 2011.\n\nFrom Duplicate 3 (South African mothers' perceptions and experiences of an unplanned caesarean section. - Roux, Samantha Lynne; van Rensburg, Esme)\n\nFrom Duplicate 2 (South African mothers' perceptions and experiences of an unplanned caesarean section. - Roux, Samantha Lynne; van Rensburg, Esme)\n\nAccession Number: 2011-28126-013. Other Journal Title: Journal of African Psychology; Journal of Psychology in Africa; South of the Sahara, the Caribbean, and Afro-Latin America. Partial author list: First Author &amp;amp; Affiliation: Roux, Samantha Lynne; North-West University, South Africa. Other Publishers: National Information Services Corporation; Taylor &amp;amp; Francis. Release Date: 20120116. Correction Date: 20151207. Publication Type: Journal (0100), Peer Reviewed Journal (0110). Format Covered: Print. Document Type: Journal Article. Language: English. Major Descriptor: Birth; Life Experiences; Mothers; Perception. Minor Descriptor: Caesarean Birth. Classification: Behavioral &amp;amp; Psychological Treatment of Physical Illness (3361). Population: Human (10); Female (40). Location: South Africa. Age Group: Adulthood (18 yrs &amp;amp; older) (300). Methodology: Empirical Study; Interview; Qualitative Study. References Available: Y. Page Count: 10. Issue Publication Date: 2011. Copyright Statement: Journal of Psychology in Africa. 2011.","page":"429-438","publisher":"Elliott &amp; Fitzpatrick","publisher-place":"Roux, Samantha Lynne, Oakfields 179, Paperworks X43, Benoni, South Africa, 1501","title":"South African mothers' perceptions and experiences of an unplanned caesarean section.","type":"article-journal","volume":"21"},"uris":["http://www.mendeley.com/documents/?uuid=5d0129cb-2e75-4443-8284-1dce27ca08b3","http://www.mendeley.com/documents/?uuid=aed07189-77a6-45e4-8907-78a4ae87b7a5"]},{"id":"ITEM-2","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2","issue":"4","issued":{"date-parts":[["2013","12"]]},"page":"256-263","title":"Women's Experiences, Emotional Responses, and Perceptions of Care After Emergency Peripartum Hysterectomy: A Qualitative Survey of Women from 6 Months to 3 Years Postpartum","type":"article-journal","volume":"40"},"uris":["http://www.mendeley.com/documents/?uuid=ac025ba2-3d0d-4531-b79d-12fc7ef4f20c","http://www.mendeley.com/documents/?uuid=f1f72d24-00e2-4cd2-bb09-fbe448db906d","http://www.mendeley.com/documents/?uuid=bc555d57-b5d3-4d8f-95de-d77f7d89f453"]},{"id":"ITEM-3","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3","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id":"ITEM-4","itemData":{"DOI":"10.1080/02646838.2015.1030732","ISSN":"0264-6838","abstract":"Objective:To develop a grounded theory model of first-time mothers’ experiences of postnatal posttraumatic stress, with the aim of aiding understanding, formulation and treatment of new mothers.Background:Research into postnatal posttraumatic stress is growing, yet evidence-based treatment models have yet to be fully developed. It is unknown whether existing models of posttraumatic stress are directly applicable to postnatal posttraumatic stress, or whether other factors are particularly relevant for symptoms occurring in this context.Methods:A qualitative design explored first-time mothers’ experiences of pregnancy, labour, birth and the postpartum, following a subjectively identified traumatic labour and/ or childbirth. Eleven mothers were interviewed individually, either reporting full symptoms of posttraumatic stress (n= 6), or partial symptoms (n= 5). Grounded theory methodology was used to code the data and develop a theoretical model of maternal postnatal posttraumatic stress based on these accounts.Results:Factors emerged specific to postnatal experiences, including: antenatal expectations and anxieties, constructions of the experience, perceptions of other people’s views, social support (from specific sources) and adaptive and maladaptive coping strategies.Limitations:The study was based on a small sample of first-time mothers’ accounts, and therefore may not be applicable to mothers with previous children, or a wider maternal population.Conclusions:The new model highlights important areas for development in clinical practice at various stages of maternal healthcare provision: in the antenatal period, during labour and birth, and into the postpartum. The model can inform formulation and treatment of mothers experiencing postnatal trauma symptoms, providing specific areas of focus for intervention.","author":[{"dropping-particle":"","family":"Iles","given":"Jane","non-dropping-particle":"","parse-names":false,"suffix":""},{"dropping-particle":"","family":"Pote","given":"Helen","non-dropping-particle":"","parse-names":false,"suffix":""}],"container-title":"Journal of Reproductive &amp; Infant Psychology","id":"ITEM-4","issue":"3","issued":{"date-parts":[["2015","7"]]},"note":"Accession Number: 103799707. Language: English. Entry Date: 20150515. Revision Date: 20161222. Publication Type: Journal Article; research; tables/charts. Journal Subset: Biomedical; Peer Reviewed; USA. Special Interest: Obstetric Care; Pediatric Care; Psychiatry/Psychology. Instrumentation: Edinburgh Postnatal Depression Scale (EPDS); Posttraumatic Stress Disorder Questionnaire (PTSD-Q) (Czarnocka &amp;amp; Slade). Grant Information: The research was conducted as part of a funded doctorate in Clinical Psychology (funded by the NHS, UK) at Royal Holloway University of London.. NLM UID: 8501885.","page":"238-255","publisher":"Taylor &amp; Francis Ltd","publisher-place":"Royal Holloway University of London, Clinical Psychology Unit, Egham, Surrey, UK","title":"Postnatal posttraumatic stress: A grounded theory model of first-time mothers’ experiences.","type":"article-journal","volume":"33"},"uris":["http://www.mendeley.com/documents/?uuid=bf9020ab-5bee-47d0-b83b-897d7a9e634b"]}],"mendeley":{"formattedCitation":"(Coates et al., 2014; de la Cruz et al., 2013; Iles and Pote, 2015; Roux and van Rensburg, 2011)","plainTextFormattedCitation":"(Coates et al., 2014; de la Cruz et al., 2013; Iles and Pote, 2015; Roux and van Rensburg, 2011)","previouslyFormattedCitation":"(Coates et al., 2014; de la Cruz et al., 2013; Iles and Pote, 2015; Roux and van Rensburg, 2011)"},"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 de la Cruz et al., 2013; Iles and Pote, 2015; Roux and van Rensburg, 2011)</w:t>
      </w:r>
      <w:r w:rsidRPr="00D913FF">
        <w:rPr>
          <w:rFonts w:ascii="Times New Roman" w:hAnsi="Times New Roman" w:cs="Times New Roman"/>
        </w:rPr>
        <w:fldChar w:fldCharType="end"/>
      </w:r>
      <w:r w:rsidRPr="00D913FF">
        <w:rPr>
          <w:rFonts w:ascii="Times New Roman" w:hAnsi="Times New Roman" w:cs="Times New Roman"/>
        </w:rPr>
        <w:t xml:space="preserve">.  </w:t>
      </w:r>
    </w:p>
    <w:p w14:paraId="0A501ECE" w14:textId="77777777" w:rsidR="003E75A9" w:rsidRPr="00D913FF" w:rsidRDefault="003E75A9" w:rsidP="003E75A9">
      <w:pPr>
        <w:spacing w:line="360" w:lineRule="auto"/>
        <w:rPr>
          <w:rFonts w:ascii="Times New Roman" w:hAnsi="Times New Roman" w:cs="Times New Roman"/>
        </w:rPr>
      </w:pPr>
    </w:p>
    <w:p w14:paraId="3EBA8D38" w14:textId="77777777" w:rsidR="003E75A9" w:rsidRPr="00D913FF" w:rsidRDefault="003E75A9" w:rsidP="003E75A9">
      <w:pPr>
        <w:spacing w:line="360" w:lineRule="auto"/>
        <w:rPr>
          <w:rFonts w:ascii="Times New Roman" w:hAnsi="Times New Roman" w:cs="Times New Roman"/>
          <w:b/>
          <w:i/>
        </w:rPr>
      </w:pPr>
      <w:r w:rsidRPr="00D913FF">
        <w:rPr>
          <w:rFonts w:ascii="Times New Roman" w:hAnsi="Times New Roman" w:cs="Times New Roman"/>
          <w:b/>
          <w:i/>
        </w:rPr>
        <w:t xml:space="preserve">The importance of continuous and personalised support </w:t>
      </w:r>
    </w:p>
    <w:p w14:paraId="15C862A8" w14:textId="50CDF8F7"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 xml:space="preserve">Women described how they need to be asked about their emotional health, the type of relationship which would facilitate disclosure of distress, and </w:t>
      </w:r>
      <w:r w:rsidR="007055E6" w:rsidRPr="00D913FF">
        <w:rPr>
          <w:rFonts w:ascii="Times New Roman" w:hAnsi="Times New Roman" w:cs="Times New Roman"/>
        </w:rPr>
        <w:t xml:space="preserve">the </w:t>
      </w:r>
      <w:r w:rsidRPr="00D913FF">
        <w:rPr>
          <w:rFonts w:ascii="Times New Roman" w:hAnsi="Times New Roman" w:cs="Times New Roman"/>
        </w:rPr>
        <w:t>type</w:t>
      </w:r>
      <w:r w:rsidR="007055E6" w:rsidRPr="00D913FF">
        <w:rPr>
          <w:rFonts w:ascii="Times New Roman" w:hAnsi="Times New Roman" w:cs="Times New Roman"/>
        </w:rPr>
        <w:t>s</w:t>
      </w:r>
      <w:r w:rsidRPr="00D913FF">
        <w:rPr>
          <w:rFonts w:ascii="Times New Roman" w:hAnsi="Times New Roman" w:cs="Times New Roman"/>
        </w:rPr>
        <w:t xml:space="preserve"> of discussion</w:t>
      </w:r>
      <w:r w:rsidR="007055E6" w:rsidRPr="00D913FF">
        <w:rPr>
          <w:rFonts w:ascii="Times New Roman" w:hAnsi="Times New Roman" w:cs="Times New Roman"/>
        </w:rPr>
        <w:t>s</w:t>
      </w:r>
      <w:r w:rsidRPr="00D913FF">
        <w:rPr>
          <w:rFonts w:ascii="Times New Roman" w:hAnsi="Times New Roman" w:cs="Times New Roman"/>
        </w:rPr>
        <w:t xml:space="preserve"> </w:t>
      </w:r>
      <w:r w:rsidR="007055E6" w:rsidRPr="00D913FF">
        <w:rPr>
          <w:rFonts w:ascii="Times New Roman" w:hAnsi="Times New Roman" w:cs="Times New Roman"/>
        </w:rPr>
        <w:t xml:space="preserve">that </w:t>
      </w:r>
      <w:r w:rsidRPr="00D913FF">
        <w:rPr>
          <w:rFonts w:ascii="Times New Roman" w:hAnsi="Times New Roman" w:cs="Times New Roman"/>
        </w:rPr>
        <w:lastRenderedPageBreak/>
        <w:t xml:space="preserve">would help them to move forward in processing their experiences.  Linked to all three of these </w:t>
      </w:r>
      <w:r w:rsidR="007055E6" w:rsidRPr="00D913FF">
        <w:rPr>
          <w:rFonts w:ascii="Times New Roman" w:hAnsi="Times New Roman" w:cs="Times New Roman"/>
        </w:rPr>
        <w:t xml:space="preserve">aspects </w:t>
      </w:r>
      <w:r w:rsidRPr="00D913FF">
        <w:rPr>
          <w:rFonts w:ascii="Times New Roman" w:hAnsi="Times New Roman" w:cs="Times New Roman"/>
        </w:rPr>
        <w:t xml:space="preserve">is the idea of continuous and personalised emotional support.  Within this theme, women from </w:t>
      </w:r>
      <w:r w:rsidR="00E14404" w:rsidRPr="00D913FF">
        <w:rPr>
          <w:rFonts w:ascii="Times New Roman" w:hAnsi="Times New Roman" w:cs="Times New Roman"/>
        </w:rPr>
        <w:t>8</w:t>
      </w:r>
      <w:r w:rsidRPr="00D913FF">
        <w:rPr>
          <w:rFonts w:ascii="Times New Roman" w:hAnsi="Times New Roman" w:cs="Times New Roman"/>
        </w:rPr>
        <w:t xml:space="preserve"> studies describe the importance of both aspects of care (continuity and personalisation/woman-centred). The first subtheme ‘</w:t>
      </w:r>
      <w:r w:rsidRPr="00D913FF">
        <w:rPr>
          <w:rFonts w:ascii="Times New Roman" w:hAnsi="Times New Roman" w:cs="Times New Roman"/>
          <w:i/>
        </w:rPr>
        <w:t>the importance of continuity’</w:t>
      </w:r>
      <w:r w:rsidRPr="00D913FF">
        <w:rPr>
          <w:rFonts w:ascii="Times New Roman" w:hAnsi="Times New Roman" w:cs="Times New Roman"/>
        </w:rPr>
        <w:t xml:space="preserve"> describes how women may prefer to speak with the same person i.e. </w:t>
      </w:r>
      <w:r w:rsidRPr="00D913FF">
        <w:rPr>
          <w:rFonts w:ascii="Times New Roman" w:hAnsi="Times New Roman" w:cs="Times New Roman"/>
          <w:i/>
        </w:rPr>
        <w:t xml:space="preserve">someone who they had already shared aspects of their childbirth experience’ </w:t>
      </w:r>
      <w:r w:rsidRPr="00D913FF">
        <w:rPr>
          <w:rFonts w:ascii="Times New Roman" w:hAnsi="Times New Roman" w:cs="Times New Roman"/>
          <w:i/>
        </w:rPr>
        <w:fldChar w:fldCharType="begin" w:fldLock="1"/>
      </w:r>
      <w:r w:rsidR="000A4146" w:rsidRPr="00D913FF">
        <w:rPr>
          <w:rFonts w:ascii="Times New Roman" w:hAnsi="Times New Roman" w:cs="Times New Roman"/>
          <w:i/>
        </w:rPr>
        <w:instrText>ADDIN CSL_CITATION {"citationItems":[{"id":"ITEM-1","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1","issue":"3","issued":{"date-parts":[["2013","3"]]},"page":"217-224","title":"Women's perceptions of emotional support following childbirth: A qualitative investigation","type":"article-journal","volume":"29"},"uris":["http://www.mendeley.com/documents/?uuid=d863e6be-de11-4bb5-82d6-571ac424563f","http://www.mendeley.com/documents/?uuid=407cebc6-2dfc-4016-921b-bdcee83365fe"]},{"id":"ITEM-2","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2","issued":{"date-parts":[["2019","2"]]},"page":"29-38","title":"Processing birth experiences: A content analysis of women’s preferences","type":"article-journal","volume":"69"},"uris":["http://www.mendeley.com/documents/?uuid=8b012a49-b4fd-4325-8df9-f1cce28bd685","http://www.mendeley.com/documents/?uuid=f1b81e4e-8715-3fc4-9207-16a776595768","http://www.mendeley.com/documents/?uuid=7eaa056f-7207-4ab3-a26d-a36f512e1e52"]}],"mendeley":{"formattedCitation":"(Fenwick et al., 2013; Sigurðardóttir et al., 2019)","plainTextFormattedCitation":"(Fenwick et al., 2013; Sigurðardóttir et al., 2019)","previouslyFormattedCitation":"(Fenwick et al., 2013; Sigurðardóttir et al., 2019)"},"properties":{"noteIndex":0},"schema":"https://github.com/citation-style-language/schema/raw/master/csl-citation.json"}</w:instrText>
      </w:r>
      <w:r w:rsidRPr="00D913FF">
        <w:rPr>
          <w:rFonts w:ascii="Times New Roman" w:hAnsi="Times New Roman" w:cs="Times New Roman"/>
          <w:i/>
        </w:rPr>
        <w:fldChar w:fldCharType="separate"/>
      </w:r>
      <w:r w:rsidR="00B400A0" w:rsidRPr="00D913FF">
        <w:rPr>
          <w:rFonts w:ascii="Times New Roman" w:hAnsi="Times New Roman" w:cs="Times New Roman"/>
          <w:noProof/>
        </w:rPr>
        <w:t>(Fenwick et al., 2013; Sigurðardóttir et al., 2019)</w:t>
      </w:r>
      <w:r w:rsidRPr="00D913FF">
        <w:rPr>
          <w:rFonts w:ascii="Times New Roman" w:hAnsi="Times New Roman" w:cs="Times New Roman"/>
          <w:i/>
        </w:rPr>
        <w:fldChar w:fldCharType="end"/>
      </w:r>
      <w:r w:rsidRPr="00D913FF">
        <w:rPr>
          <w:rFonts w:ascii="Times New Roman" w:hAnsi="Times New Roman" w:cs="Times New Roman"/>
        </w:rPr>
        <w:t xml:space="preserve">.  Similarly, women wished for a healthcare professional who was aware of their situation and described their frustration when feeling anonymous in the healthcare system where no one knows what they have been through </w:t>
      </w:r>
      <w:r w:rsidRPr="00D913FF">
        <w:rPr>
          <w:rFonts w:ascii="Times New Roman" w:hAnsi="Times New Roman" w:cs="Times New Roman"/>
        </w:rPr>
        <w:fldChar w:fldCharType="begin" w:fldLock="1"/>
      </w:r>
      <w:r w:rsidR="00556D65">
        <w:rPr>
          <w:rFonts w:ascii="Times New Roman" w:hAnsi="Times New Roman" w:cs="Times New Roman"/>
        </w:rPr>
        <w:instrText>ADDIN CSL_CITATION {"citationItems":[{"id":"ITEM-1","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1","issue":"4","issued":{"date-parts":[["2013","12"]]},"page":"256-263","title":"Women's Experiences, Emotional Responses, and Perceptions of Care After Emergency Peripartum Hysterectomy: A Qualitative Survey of Women from 6 Months to 3 Years Postpartum","type":"article-journal","volume":"40"},"uris":["http://www.mendeley.com/documents/?uuid=ac025ba2-3d0d-4531-b79d-12fc7ef4f20c","http://www.mendeley.com/documents/?uuid=f1f72d24-00e2-4cd2-bb09-fbe448db906d","http://www.mendeley.com/documents/?uuid=cefbd8c8-4b32-4ffa-95bd-6e1d0f3cfdfe"]},{"id":"ITEM-2","itemData":{"DOI":"10.1186/1471-2393-14-359","ISSN":"1471-2393","abstract":"Background: Women can experience a range of psychological problems after birth, including anxiety, depression and adjustment disorders. However, research has predominantly focused on depression. Qualitative work on women's experiences of postnatal mental health problems has sampled women within particular diagnostic categories so not looked at the range of potential psychological problems. The aims of this study were to explore how women experienced and made sense of the range of emotional distress states in the first postnatal year.; Methods: A qualitative study of 17 women who experienced psychological problems in the first year after having a baby. Semi-structured interviews took place in person (n =15) or on the telephone (n =2). Topics included women's experiences of becoming distressed and their recovery. Data were analysed using Interpretative Phenomenological Analysis (IPA). Themes were developed within each interview before identifying similar themes for multiple participants across interviews, in order to retain an idiographic approach.; Results: Psychological processes such as guilt, avoidance and adjustment difficulties were experienced across different types of distress. Women placed these in the context of defining moments of becoming a mother; giving birth and breastfeeding. Four superordinate themes were identified. Two concerned women's unwanted negative emotions and difficulties adjusting to their new role. \"Living with an unwelcome beginning\" describes the way mothers' new lives with their babies started out with unwelcome emotions, often in the context of birth and breastfeeding difficulties. All women spoke about the importance of their postnatal healthcare experiences in \"Relationships in the healthcare system\". \"The shock of the new\" describes women's difficulties adjusting to the demands of motherhood and women emphasised the importance of social support in \"Meeting new support needs\".; Conclusions: These findings emphasise the need for exploration of psychological processes such as distancing, guilt and self-blame across different types of emotional difficulties, as these may be viable targets for therapeutic intervention. Breastfeeding and birth trauma were key areas with which women felt they needed support with but which was not easily available.;","author":[{"dropping-particle":"","family":"Coates","given":"Rose","non-dropping-particle":"","parse-names":false,"suffix":""},{"dropping-particle":"","family":"Ayers","given":"Susan","non-dropping-particle":"","parse-names":false,"suffix":""},{"dropping-particle":"","family":"Visser","given":"Richard","non-dropping-particle":"de","parse-names":false,"suffix":""}],"container-title":"BMC Pregnancy And Childbirth","id":"ITEM-2","issued":{"date-parts":[["2014","10","14"]]},"note":"From Duplicate 2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n\nFrom Duplicate 3 (Women's experiences of postnatal distress: a qualitative study. - Coates, Rose; Ayers, Susan; de Visser, Richard)\n\nFrom Duplicate 1 (Women's experiences of postnatal distress: a qualitative study. - Coates, Rose; Ayers, Susan; de Visser, Richard)\n\nAccession Number: 25315742. Language: English. Date Revised: 20150113. Date Created: 20141017. Date Completed: 20160411. Update Code: 20161213. Publication Type: Journal Article. Journal ID: 100967799. Publication Model: Electronic. Cited Medium: Internet. NLM ISO Abbr: BMC Pregnancy Childbirth. PubMed Central ID: PMC4288655. Comment: Cites: Midwifery. 2005 Jun;21(2):109-26. (PMID: 15878426). Cites: Midwifery. 2005 Sep;21(3):241-52. (PMID: 15967551). Cites: Br J Clin Psychol. 2005 Nov;44(Pt 4):529-42. (PMID: 16368032). Cites: Community Pract. 2006 Aug;79(8):256-60. (PMID: 16922035). Cites: J Clin Psychiatry. 2006 Aug;67(8):1285-98. (PMID: 16965210). Cites: Psychol Health Med. 2006 Nov;11(4):389-98. (PMID: 17129916). Cites: Gen Hosp Psychiatry. 2007 Jan-Feb;29(1):1-7. (PMID: 17189737). Cites: Infant Behav Dev. 2007 Feb;30(1):161-7. (PMID: 17292789). Cites: Br J Health Psychol. 2007 Nov;12(Pt 4):491-509. (PMID: 17931469). Cites: BMC Health Serv Res. 2007;7:178. (PMID: 17983479). Cites: Nurs Res. 2008 Jul-Aug;57(4):228-36. (PMID: 18641491). Cites: Pediatrics. 2008 Sep;122(3):e621-7. (PMID: 18762495). Cites: J Psychosom Res. 2012 Oct;73(4):257-63. (PMID: 22980529). Cites: J Midwifery Womens Health. 2011 Sep-Oct;56(5):427-35. (PMID: 23181639). Cites: Women Health. 2013;53(1):74-99. (PMID: 23421340). Cites: Women Birth. 2013 Jun;26(2):110-3. (PMID: 22673560). Cites: Br J Clin Psychol. 2000 Mar;39 ( Pt 1):35-51. (PMID: 10789027). Cites: BMJ. 2009;338:a3064. (PMID: 19147637). Cites: Arch Womens Ment Health. 2009 Dec;12(6):409-18. (PMID: 19626414). Cites: J Affect Disord. 2010 Jan;120(1-3):263-6. (PMID: 19628282). Cites: Arch Womens Ment Health. 2010 Feb;13(1):61-74. (PMID: 19789953). Cites: J Adv Nurs. 2010 Oct;66(10):2142-53. (PMID: 20636467). Cites: BMC Pregnancy Childbirth. 2010;10:70. (PMID: 20979605). Cites: Behav Res Ther. 2011 May;49(5):367-72. (PMID: 21457944). Cites: J Affect Disord. 2011 Sep;133(1-2):1-15. (PMID: 21078523). Cites: Scand J Caring Sci. 2012 Sep;26(3):458-66. (PMID: 22122558). Cites: J Womens Health Gend Based Med. 1999 Dec;8(10):1257-64. (PMID: 10643833). Cites: Swiss Med Wkly. 2013;143:w13862. (PMID: 23986402). Cites: BJOG. 2000 Oct;107(10):1210-7. (PMID: 11028570). Cites: Birth. 2001 Jun;28(2):111-8. (PMID: 11380382). Cites: Birth. 2003 Mar;30(1):36-46. (PMID: 12581038). Cites: J Affect Disord. 2003 Apr;74(2):139-47. (PMID: 12706515). Cites: Arch Womens Ment Health. 2003 Feb;6(1):51-7. (PMID: 12715264). Cites: Nurs Res. 2004 Jan-Feb;53(1):28-35. (PMID: 14726774). Cites: J Adv Nurs. 2004 Apr;46(2):212-9. (PMID: 15056335). Cites: J Affect Disord. 2004 May;80(1):65-73. (PMID: 15094259). Cites: Nurs Res. 1992 May-Jun;41(3):166-70. (PMID: 1584660). Cites: Nurs Res. 1993 Jan-Feb;42(1):42-8. (PMID: 8424067). Cites: Br J Clin Psychol. 1993 Nov;32 ( Pt 4):469-83. (PMID: 8298545). Cites: Obstet Gynecol. 1996 Oct;88(4 Pt 2):739-44. (PMID: 8841285). Cites: J Anxiety Disord. 2005;19(3):295-311. (PMID: 15686858). Linking ISSN: 14712393. Subset: IM; Date of Electronic Publication: 2014 Oct 14. ; Original Imprints: Publication: London : BioMed Central, [2001-","page":"359","publisher":"BioMed Central","publisher-place":"Centre for Maternal and Child Health Research, School of Health Sciences, City University London, 1 Myddelton Street, London EC1R 1UW, UK. Susan.Ayers@city.ac.uk.","title":"Women's experiences of postnatal distress: a qualitative study.","type":"article-journal","volume":"14"},"uris":["http://www.mendeley.com/documents/?uuid=e866d026-c5b1-4cdb-bef7-94e49265e99c"]}],"mendeley":{"formattedCitation":"(Coates et al., 2014; de la Cruz et al., 2013)","plainTextFormattedCitation":"(Coates et al., 2014; de la Cruz et al., 2013)","previouslyFormattedCitation":"(Coates et al., 2014; de la Cruz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Coates et al., 2014; de la Cruz et al., 2013)</w:t>
      </w:r>
      <w:r w:rsidRPr="00D913FF">
        <w:rPr>
          <w:rFonts w:ascii="Times New Roman" w:hAnsi="Times New Roman" w:cs="Times New Roman"/>
        </w:rPr>
        <w:fldChar w:fldCharType="end"/>
      </w:r>
      <w:r w:rsidRPr="00D913FF">
        <w:rPr>
          <w:rFonts w:ascii="Times New Roman" w:hAnsi="Times New Roman" w:cs="Times New Roman"/>
        </w:rPr>
        <w:t xml:space="preserve">.  </w:t>
      </w:r>
    </w:p>
    <w:p w14:paraId="3D6AAC7D" w14:textId="77777777" w:rsidR="00E14404" w:rsidRPr="00D913FF" w:rsidRDefault="00E14404" w:rsidP="003E75A9">
      <w:pPr>
        <w:spacing w:line="360" w:lineRule="auto"/>
        <w:rPr>
          <w:rFonts w:ascii="Times New Roman" w:hAnsi="Times New Roman" w:cs="Times New Roman"/>
        </w:rPr>
      </w:pPr>
    </w:p>
    <w:p w14:paraId="437D7B2E" w14:textId="12D72A0D" w:rsidR="003E75A9" w:rsidRPr="00D913FF" w:rsidRDefault="003E75A9" w:rsidP="003E75A9">
      <w:pPr>
        <w:spacing w:line="360" w:lineRule="auto"/>
        <w:rPr>
          <w:rFonts w:ascii="Times New Roman" w:hAnsi="Times New Roman" w:cs="Times New Roman"/>
        </w:rPr>
      </w:pPr>
      <w:r w:rsidRPr="00D913FF">
        <w:rPr>
          <w:rFonts w:ascii="Times New Roman" w:hAnsi="Times New Roman" w:cs="Times New Roman"/>
        </w:rPr>
        <w:t>Women may also benefit from having care that is personally tailored to their needs.  For example, the ideal time frame for talking about the birth may differ depending on individual circumstances and experiences as ‘</w:t>
      </w:r>
      <w:r w:rsidRPr="00D913FF">
        <w:rPr>
          <w:rFonts w:ascii="Times New Roman" w:hAnsi="Times New Roman" w:cs="Times New Roman"/>
          <w:i/>
        </w:rPr>
        <w:t xml:space="preserve">everyone is different’ </w:t>
      </w:r>
      <w:r w:rsidRPr="00D913FF">
        <w:rPr>
          <w:rFonts w:ascii="Times New Roman" w:hAnsi="Times New Roman" w:cs="Times New Roman"/>
          <w:i/>
        </w:rPr>
        <w:fldChar w:fldCharType="begin" w:fldLock="1"/>
      </w:r>
      <w:r w:rsidR="00556D65">
        <w:rPr>
          <w:rFonts w:ascii="Times New Roman" w:hAnsi="Times New Roman" w:cs="Times New Roman"/>
          <w:i/>
        </w:rPr>
        <w:instrText>ADDIN CSL_CITATION {"citationItems":[{"id":"ITEM-1","itemData":{"DOI":"10.1016/j.midw.2018.10.016","ISSN":"02666138","author":[{"dropping-particle":"","family":"Sigurðardóttir","given":"Valgerður Lísa","non-dropping-particle":"","parse-names":false,"suffix":""},{"dropping-particle":"","family":"Gamble","given":"Jennifer","non-dropping-particle":"","parse-names":false,"suffix":""},{"dropping-particle":"","family":"Guðmundsdóttir","given":"Berglind","non-dropping-particle":"","parse-names":false,"suffix":""},{"dropping-particle":"","family":"Sveinsdóttir","given":"Herdís","non-dropping-particle":"","parse-names":false,"suffix":""},{"dropping-particle":"","family":"Gottfreðsdóttir","given":"Helga","non-dropping-particle":"","parse-names":false,"suffix":""}],"container-title":"Midwifery","id":"ITEM-1","issued":{"date-parts":[["2019","2"]]},"page":"29-38","title":"Processing birth experiences: A content analysis of women’s preferences","type":"article-journal","volume":"69"},"uris":["http://www.mendeley.com/documents/?uuid=8b012a49-b4fd-4325-8df9-f1cce28bd685","http://www.mendeley.com/documents/?uuid=f1b81e4e-8715-3fc4-9207-16a776595768","http://www.mendeley.com/documents/?uuid=3c958d24-cd37-45cc-ab55-7770ffc0e18f"]},{"id":"ITEM-2","itemData":{"ISSN":"1532-3099","abstract":"Objective: to identify the emotional and support needs of pregnant multigravida women who have experienced adverse responses associated with a previous childbirth experience.; Setting: four maternity hospitals in North-West England.; Design: 100 surveys were distributed at an anomaly scan clinic in each of four maternity hospitals (total n=400). The survey included an adapted version of a Post-Traumatic Stress Disorder Symptom Scale to explore trauma responses at two broad time points: (a) following a previous birth and (b) during the current pregnancy. Participants were also asked about the optimal time to receive support post-birth, and the type and provider of support they had accessed/would have liked to access. Descriptive and inferential statistics were undertaken on the quantitative data. The qualitative data were analysed using a basic thematic approach.; Participants: multigravida pregnant women aged 18+ years.; Findings: the overall response rate was 28% (n=112); 43% (n=46) of the women had experienced negative/trauma responses associated with a previous birth, 74% of whom (n=34) continued/re-experienced adverse responses in their current pregnancy. Most commonly reported trauma responses were difficulties in recalling the previous birth(s), avoiding memories associated with it, and the distress associated with these memories when they were recalled. Approximately 54% (n=25) had received some form of support post-birth, and variations in preferred timing of postnatal support provision were reported. Information on available support and opportunities to discuss the birth with a maternity professional were identified most frequently as preferred support options.; Conclusion and Implications For Practice: women's views about what might work should form the basis for effectiveness studies in this area. Among the participants in this study there was evidence of unmet support needs relating to negative or traumatic responses to a previous birth. The range of preferred timing and types of support indicate that flexible needs-based support options should be provided. Further research should assess if these findings are reinforced in a more diverse sample with a higher response rate.; Copyright © 2016 Elsevier Ltd. All rights reserved.","author":[{"dropping-particle":"","family":"Thomson","given":"Gill","non-dropping-particle":"","parse-names":false,"suffix":""},{"dropping-particle":"","family":"Downe","given":"Soo","non-dropping-particle":"","parse-names":false,"suffix":""}],"container-title":"Midwifery","id":"ITEM-2","issued":{"date-parts":[["2016"]]},"page":"32-39","title":"Emotions and support needs following a distressing birth: Scoping study with pregnant multigravida women in North-West England.","type":"article-journal","volume":"40"},"uris":["http://www.mendeley.com/documents/?uuid=d0e59067-c834-4e11-8f86-b3872e5ae5ba"]}],"mendeley":{"formattedCitation":"(Sigurðardóttir et al., 2019; Thomson and Downe, 2016)","plainTextFormattedCitation":"(Sigurðardóttir et al., 2019; Thomson and Downe, 2016)","previouslyFormattedCitation":"(Sigurðardóttir et al., 2019; Thomson and Downe, 2016)"},"properties":{"noteIndex":0},"schema":"https://github.com/citation-style-language/schema/raw/master/csl-citation.json"}</w:instrText>
      </w:r>
      <w:r w:rsidRPr="00D913FF">
        <w:rPr>
          <w:rFonts w:ascii="Times New Roman" w:hAnsi="Times New Roman" w:cs="Times New Roman"/>
          <w:i/>
        </w:rPr>
        <w:fldChar w:fldCharType="separate"/>
      </w:r>
      <w:r w:rsidR="00B400A0" w:rsidRPr="00D913FF">
        <w:rPr>
          <w:rFonts w:ascii="Times New Roman" w:hAnsi="Times New Roman" w:cs="Times New Roman"/>
          <w:noProof/>
        </w:rPr>
        <w:t>(Sigurðardóttir et al., 2019; Thomson and Downe, 2016)</w:t>
      </w:r>
      <w:r w:rsidRPr="00D913FF">
        <w:rPr>
          <w:rFonts w:ascii="Times New Roman" w:hAnsi="Times New Roman" w:cs="Times New Roman"/>
          <w:i/>
        </w:rPr>
        <w:fldChar w:fldCharType="end"/>
      </w:r>
      <w:r w:rsidRPr="00D913FF">
        <w:rPr>
          <w:rFonts w:ascii="Times New Roman" w:hAnsi="Times New Roman" w:cs="Times New Roman"/>
        </w:rPr>
        <w:t xml:space="preserve"> and there may be a </w:t>
      </w:r>
      <w:r w:rsidRPr="00D913FF">
        <w:rPr>
          <w:rFonts w:ascii="Times New Roman" w:hAnsi="Times New Roman" w:cs="Times New Roman"/>
          <w:i/>
        </w:rPr>
        <w:t>‘great variation in when women feel ready to talk</w:t>
      </w:r>
      <w:r w:rsidRPr="00D913FF">
        <w:rPr>
          <w:rFonts w:ascii="Times New Roman" w:hAnsi="Times New Roman" w:cs="Times New Roman"/>
        </w:rPr>
        <w:t xml:space="preserve">’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3399/bjgp15X686461","ISSN":"0960-1643","abstract":"Background\nOne in 100 women who give birth in the UK develop life-threatening\nillnesses during childbirth. Without urgent medical attention these\nillnesses could lead to the mother's death. Little is known about how\nthe experience of severe illness in childbirth affects the mother, baby,\nand family.\nAim\nAs part of the UK National Maternal Near-miss Surveillance Programme,\nthis study explored the experiences of women and their partners of\nlife-threatening illnesses in childbirth, to identify the long-term\nimpact on women and their families.\nDesign and setting\nQualitative study based on semi-structured narrative interviews.\nInterviews were conducted in patients' homes in England and Scotland\nfrom 2010 to 2014.\nMethod\nAn in-depth interview study was conducted with 36 women and 11 partners.\nA maximum variation sample was sought and interviews transcribed for\nthematic analysis with constant comparison.\nResults\nWomen's birth-related illnesses often had long-lasting effects on their\nmental as well as physical health, including anxiety, panic attacks, and\npost-traumatic stress disorder. In some cases the partner's mental\nhealth was also affected. Women often described feeling isolated. Their\nexperiences can have a profound impact on their relationships, family\nlife, career, and future fertility. While some women described receiving\ngood support from their GP, others felt there was little support\navailable for them or their families after discharge from hospital.\nConclusion\nA near-miss event can have long-lasting and major effects on women and\ntheir families. Support in primary care, including watchful waiting for\nmental health impacts, can play a valuable role in helping these\nfamilies come to terms with their emergency experience. The findings\nhighlight the importance of communication between primary and secondary\ncare.","author":[{"dropping-particle":"","family":"Hinton","given":"Lisa","non-dropping-particle":"","parse-names":false,"suffix":""},{"dropping-particle":"","family":"Locock","given":"Louise","non-dropping-particle":"","parse-names":false,"suffix":""},{"dropping-particle":"","family":"Knight","given":"Marian","non-dropping-particle":"","parse-names":false,"suffix":""}],"container-title":"BRITISH JOURNAL OF GENERAL PRACTICE","id":"ITEM-1","issue":"638","issued":{"date-parts":[["2015","9"]]},"page":"E563-E569","title":"Support for mothers and their families after life-threatening illness in pregnancy and childbirth: a qualitative study in primary care","type":"article-journal","volume":"65"},"uris":["http://www.mendeley.com/documents/?uuid=25e9b751-805e-4801-a464-7dad2d9a31c4","http://www.mendeley.com/documents/?uuid=d51d0c7e-872d-4ebc-b87d-e4910ad36af0"]}],"mendeley":{"formattedCitation":"(Hinton et al., 2015)","plainTextFormattedCitation":"(Hinton et al., 2015)","previouslyFormattedCitation":"(Hinton et al.,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Hinton et al., 2015)</w:t>
      </w:r>
      <w:r w:rsidRPr="00D913FF">
        <w:rPr>
          <w:rFonts w:ascii="Times New Roman" w:hAnsi="Times New Roman" w:cs="Times New Roman"/>
        </w:rPr>
        <w:fldChar w:fldCharType="end"/>
      </w:r>
      <w:r w:rsidRPr="00D913FF">
        <w:rPr>
          <w:rFonts w:ascii="Times New Roman" w:hAnsi="Times New Roman" w:cs="Times New Roman"/>
        </w:rPr>
        <w:t>.  Some women stated that talking about the birth 4-6 weeks afterwards was ‘</w:t>
      </w:r>
      <w:r w:rsidRPr="00D913FF">
        <w:rPr>
          <w:rFonts w:ascii="Times New Roman" w:hAnsi="Times New Roman" w:cs="Times New Roman"/>
          <w:i/>
        </w:rPr>
        <w:t>a good time to talk’</w:t>
      </w:r>
      <w:r w:rsidR="00D7056F" w:rsidRPr="00D913FF">
        <w:rPr>
          <w:rFonts w:ascii="Times New Roman" w:hAnsi="Times New Roman" w:cs="Times New Roman"/>
          <w:i/>
        </w:rPr>
        <w:t xml:space="preserve"> </w:t>
      </w:r>
      <w:r w:rsidRPr="00D913FF">
        <w:rPr>
          <w:rFonts w:ascii="Times New Roman" w:hAnsi="Times New Roman" w:cs="Times New Roman"/>
          <w:i/>
        </w:rPr>
        <w:fldChar w:fldCharType="begin" w:fldLock="1"/>
      </w:r>
      <w:r w:rsidR="00556D65">
        <w:rPr>
          <w:rFonts w:ascii="Times New Roman" w:hAnsi="Times New Roman" w:cs="Times New Roman"/>
          <w:i/>
        </w:rPr>
        <w:instrText>ADDIN CSL_CITATION {"citationItems":[{"id":"ITEM-1","itemData":{"DOI":"10.1016/j.midw.2011.12.008","ISSN":"0266-6138","abstract":"Objective: to describe perceptions of participating in a study testing the effectiveness of a perinatal emotional support intervention (Promoting Resilience in Mothers Emotions; PRIME) by women identified as experiencing emotional distress after birth. Design: qualitative descriptive approach. Semi-structured telephone interviews with 33 women recruited as part of a larger RCT to test the efficacy of a counselling intervention (PRIME). Women who received either (1) the intervention (counselling (or PRIME)) (n=16), (2) active control (Parenting support) (n=12), or (3) matched control (standard care) (n=5), were interviewed at 12 months postpartum. Thematic analysis of data was used. Findings: `promoting reflection' and `feeling cared for', were phrases that all participants used to describe their experience in the project regardless of group allocation. Women receiving PRIME reported `getting in touch with (their) feelings' and `moving on' as beneficial outcomes. Two women who received counselling reported `having things left unresolved' indicating that their needs had not been met. Some women in both the active control and intervention identified that contact was `nice but not hugely helpful or needed'. Implications and conclusions: positive outcomes of PRIME were evident and most participants desired postpartum contact. Some women needed additional follow up and targeted assistance. Findings support the importance of providing personalised postnatal care that addresses women's emotional health needs. (C) 2012 Elsevier Ltd. All rights reserved.","author":[{"dropping-particle":"","family":"Fenwick","given":"Jennifer","non-dropping-particle":"","parse-names":false,"suffix":""},{"dropping-particle":"","family":"Gamble","given":"Jenny","non-dropping-particle":"","parse-names":false,"suffix":""},{"dropping-particle":"","family":"Creedy","given":"Debra","non-dropping-particle":"","parse-names":false,"suffix":""},{"dropping-particle":"","family":"Barclay","given":"Lesley","non-dropping-particle":"","parse-names":false,"suffix":""},{"dropping-particle":"","family":"Buist","given":"Anne","non-dropping-particle":"","parse-names":false,"suffix":""},{"dropping-particle":"","family":"Ryding","given":"Elsa Lena","non-dropping-particle":"","parse-names":false,"suffix":""}],"container-title":"MIDWIFERY","id":"ITEM-1","issue":"3","issued":{"date-parts":[["2013","3"]]},"page":"217-224","title":"Women's perceptions of emotional support following childbirth: A qualitative investigation","type":"article-journal","volume":"29"},"uris":["http://www.mendeley.com/documents/?uuid=d863e6be-de11-4bb5-82d6-571ac424563f","http://www.mendeley.com/documents/?uuid=407cebc6-2dfc-4016-921b-bdcee83365fe","http://www.mendeley.com/documents/?uuid=272d291c-ae4e-4830-b321-928557290e5f"]},{"id":"ITEM-2","itemData":{"ISSN":"1532-3099","abstract":"Objective: to identify the emotional and support needs of pregnant multigravida women who have experienced adverse responses associated with a previous childbirth experience.; Setting: four maternity hospitals in North-West England.; Design: 100 surveys were distributed at an anomaly scan clinic in each of four maternity hospitals (total n=400). The survey included an adapted version of a Post-Traumatic Stress Disorder Symptom Scale to explore trauma responses at two broad time points: (a) following a previous birth and (b) during the current pregnancy. Participants were also asked about the optimal time to receive support post-birth, and the type and provider of support they had accessed/would have liked to access. Descriptive and inferential statistics were undertaken on the quantitative data. The qualitative data were analysed using a basic thematic approach.; Participants: multigravida pregnant women aged 18+ years.; Findings: the overall response rate was 28% (n=112); 43% (n=46) of the women had experienced negative/trauma responses associated with a previous birth, 74% of whom (n=34) continued/re-experienced adverse responses in their current pregnancy. Most commonly reported trauma responses were difficulties in recalling the previous birth(s), avoiding memories associated with it, and the distress associated with these memories when they were recalled. Approximately 54% (n=25) had received some form of support post-birth, and variations in preferred timing of postnatal support provision were reported. Information on available support and opportunities to discuss the birth with a maternity professional were identified most frequently as preferred support options.; Conclusion and Implications For Practice: women's views about what might work should form the basis for effectiveness studies in this area. Among the participants in this study there was evidence of unmet support needs relating to negative or traumatic responses to a previous birth. The range of preferred timing and types of support indicate that flexible needs-based support options should be provided. Further research should assess if these findings are reinforced in a more diverse sample with a higher response rate.; Copyright © 2016 Elsevier Ltd. All rights reserved.","author":[{"dropping-particle":"","family":"Thomson","given":"Gill","non-dropping-particle":"","parse-names":false,"suffix":""},{"dropping-particle":"","family":"Downe","given":"Soo","non-dropping-particle":"","parse-names":false,"suffix":""}],"container-title":"Midwifery","id":"ITEM-2","issued":{"date-parts":[["2016"]]},"page":"32-39","title":"Emotions and support needs following a distressing birth: Scoping study with pregnant multigravida women in North-West England.","type":"article-journal","volume":"40"},"uris":["http://www.mendeley.com/documents/?uuid=d0e59067-c834-4e11-8f86-b3872e5ae5ba"]}],"mendeley":{"formattedCitation":"(Fenwick et al., 2013; Thomson and Downe, 2016)","plainTextFormattedCitation":"(Fenwick et al., 2013; Thomson and Downe, 2016)","previouslyFormattedCitation":"(Fenwick et al., 2013; Thomson and Downe, 2016)"},"properties":{"noteIndex":0},"schema":"https://github.com/citation-style-language/schema/raw/master/csl-citation.json"}</w:instrText>
      </w:r>
      <w:r w:rsidRPr="00D913FF">
        <w:rPr>
          <w:rFonts w:ascii="Times New Roman" w:hAnsi="Times New Roman" w:cs="Times New Roman"/>
          <w:i/>
        </w:rPr>
        <w:fldChar w:fldCharType="separate"/>
      </w:r>
      <w:r w:rsidR="00B400A0" w:rsidRPr="00D913FF">
        <w:rPr>
          <w:rFonts w:ascii="Times New Roman" w:hAnsi="Times New Roman" w:cs="Times New Roman"/>
          <w:noProof/>
        </w:rPr>
        <w:t>(Fenwick et al., 2013; Thomson and Downe, 2016)</w:t>
      </w:r>
      <w:r w:rsidRPr="00D913FF">
        <w:rPr>
          <w:rFonts w:ascii="Times New Roman" w:hAnsi="Times New Roman" w:cs="Times New Roman"/>
          <w:i/>
        </w:rPr>
        <w:fldChar w:fldCharType="end"/>
      </w:r>
      <w:r w:rsidRPr="00D913FF">
        <w:rPr>
          <w:rFonts w:ascii="Times New Roman" w:hAnsi="Times New Roman" w:cs="Times New Roman"/>
        </w:rPr>
        <w:t xml:space="preserve">.  However for others, talking about the birth much later was preferred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1111/birt.12070","ISSN":"0730-7659","abstract":"BackgroundLittle is known of the experience and perceptions of care for\nsurvivors of emergency peripartum hysterectomy (EPH), an obstetric event\nthat is increasing in incidence. We sought to explore women's\nexperiences of EPH to make recommendations for care.\nMethodsThis qualitative study utilized purposive sampling through an\nonline support group of women who experienced EPH. Eligible participants\nwere at least 18years old, had their hysterectomy at least 6months but\nno more than 3years before the interview, had a surviving infant\nassociated with the delivery, and did not report suicidal ideation.\nIn-depth, semi-structured telephone interviews were conducted and\nanalyzed using Constant Comparative Analysis. Kappa statistics assessed\ninterrater reliability for two independent coders.\nResultsFifteen women participated with a mean age of 32.5years. Most had\na cesarean section, with uterine atony as the most common indication for\nEPH. Kappa statistics indicated near-perfect interrater agreement\nbetween two coders, ranging from .82 to .89. Seven major themes were\nidentified: fear; pain; death and dying; numbness or delay in emotional\nreaction; bonding with baby; communication; and the need for\ninformation. Psychological upset occurred postpartum and was often\ndelayed. A major finding is the need for additional follow-up visits to\naddress the emotional after-effects and to fill in gaps in women's\nunderstanding and memory of what had occurred.\nConclusionUnderstanding women's experiences with EPH can help\npractitioners address not only women's initial complications but provide\nneeded long-term support.(BIRTH 40:4 December 2013)","author":[{"dropping-particle":"","family":"la Cruz","given":"Cara Z","non-dropping-particle":"de","parse-names":false,"suffix":""},{"dropping-particle":"","family":"Coulter","given":"Martha L","non-dropping-particle":"","parse-names":false,"suffix":""},{"dropping-particle":"","family":"O'Rourke","given":"Kathleen","non-dropping-particle":"","parse-names":false,"suffix":""},{"dropping-particle":"","family":"Alio","given":"P Amina","non-dropping-particle":"","parse-names":false,"suffix":""},{"dropping-particle":"","family":"Daley","given":"Ellen M","non-dropping-particle":"","parse-names":false,"suffix":""},{"dropping-particle":"","family":"Mahan","given":"Charles S","non-dropping-particle":"","parse-names":false,"suffix":""}],"container-title":"BIRTH-ISSUES IN PERINATAL CARE","id":"ITEM-1","issue":"4","issued":{"date-parts":[["2013","12"]]},"page":"256-263","title":"Women's Experiences, Emotional Responses, and Perceptions of Care After Emergency Peripartum Hysterectomy: A Qualitative Survey of Women from 6 Months to 3 Years Postpartum","type":"article-journal","volume":"40"},"uris":["http://www.mendeley.com/documents/?uuid=ac025ba2-3d0d-4531-b79d-12fc7ef4f20c","http://www.mendeley.com/documents/?uuid=f1f72d24-00e2-4cd2-bb09-fbe448db906d"]}],"mendeley":{"formattedCitation":"(de la Cruz et al., 2013)","plainTextFormattedCitation":"(de la Cruz et al., 2013)","previouslyFormattedCitation":"(de la Cruz et al., 2013)"},"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de la Cruz et al., 2013)</w:t>
      </w:r>
      <w:r w:rsidRPr="00D913FF">
        <w:rPr>
          <w:rFonts w:ascii="Times New Roman" w:hAnsi="Times New Roman" w:cs="Times New Roman"/>
        </w:rPr>
        <w:fldChar w:fldCharType="end"/>
      </w:r>
      <w:r w:rsidRPr="00D913FF">
        <w:rPr>
          <w:rFonts w:ascii="Times New Roman" w:hAnsi="Times New Roman" w:cs="Times New Roman"/>
        </w:rPr>
        <w:t xml:space="preserve">.  Talking about the birth quite soon after (i.e. in hospital) was generally regarded as not being particularly helpful.  Similarly, although some women felt talking about the birth was beneficial, for others counselling or support from their general practitioner had not been experienced as helpful, suggesting a variation in how women perceive care as fulfilling their needs </w:t>
      </w:r>
      <w:r w:rsidRPr="00D913FF">
        <w:rPr>
          <w:rFonts w:ascii="Times New Roman" w:hAnsi="Times New Roman" w:cs="Times New Roman"/>
        </w:rPr>
        <w:fldChar w:fldCharType="begin" w:fldLock="1"/>
      </w:r>
      <w:r w:rsidR="000A4146" w:rsidRPr="00D913FF">
        <w:rPr>
          <w:rFonts w:ascii="Times New Roman" w:hAnsi="Times New Roman" w:cs="Times New Roman"/>
        </w:rPr>
        <w:instrText>ADDIN CSL_CITATION {"citationItems":[{"id":"ITEM-1","itemData":{"DOI":"10.3399/bjgp15X686461","ISSN":"0960-1643","abstract":"Background\nOne in 100 women who give birth in the UK develop life-threatening\nillnesses during childbirth. Without urgent medical attention these\nillnesses could lead to the mother's death. Little is known about how\nthe experience of severe illness in childbirth affects the mother, baby,\nand family.\nAim\nAs part of the UK National Maternal Near-miss Surveillance Programme,\nthis study explored the experiences of women and their partners of\nlife-threatening illnesses in childbirth, to identify the long-term\nimpact on women and their families.\nDesign and setting\nQualitative study based on semi-structured narrative interviews.\nInterviews were conducted in patients' homes in England and Scotland\nfrom 2010 to 2014.\nMethod\nAn in-depth interview study was conducted with 36 women and 11 partners.\nA maximum variation sample was sought and interviews transcribed for\nthematic analysis with constant comparison.\nResults\nWomen's birth-related illnesses often had long-lasting effects on their\nmental as well as physical health, including anxiety, panic attacks, and\npost-traumatic stress disorder. In some cases the partner's mental\nhealth was also affected. Women often described feeling isolated. Their\nexperiences can have a profound impact on their relationships, family\nlife, career, and future fertility. While some women described receiving\ngood support from their GP, others felt there was little support\navailable for them or their families after discharge from hospital.\nConclusion\nA near-miss event can have long-lasting and major effects on women and\ntheir families. Support in primary care, including watchful waiting for\nmental health impacts, can play a valuable role in helping these\nfamilies come to terms with their emergency experience. The findings\nhighlight the importance of communication between primary and secondary\ncare.","author":[{"dropping-particle":"","family":"Hinton","given":"Lisa","non-dropping-particle":"","parse-names":false,"suffix":""},{"dropping-particle":"","family":"Locock","given":"Louise","non-dropping-particle":"","parse-names":false,"suffix":""},{"dropping-particle":"","family":"Knight","given":"Marian","non-dropping-particle":"","parse-names":false,"suffix":""}],"container-title":"BRITISH JOURNAL OF GENERAL PRACTICE","id":"ITEM-1","issue":"638","issued":{"date-parts":[["2015","9"]]},"page":"E563-E569","title":"Support for mothers and their families after life-threatening illness in pregnancy and childbirth: a qualitative study in primary care","type":"article-journal","volume":"65"},"uris":["http://www.mendeley.com/documents/?uuid=25e9b751-805e-4801-a464-7dad2d9a31c4","http://www.mendeley.com/documents/?uuid=d51d0c7e-872d-4ebc-b87d-e4910ad36af0"]}],"mendeley":{"formattedCitation":"(Hinton et al., 2015)","plainTextFormattedCitation":"(Hinton et al., 2015)","previouslyFormattedCitation":"(Hinton et al., 2015)"},"properties":{"noteIndex":0},"schema":"https://github.com/citation-style-language/schema/raw/master/csl-citation.json"}</w:instrText>
      </w:r>
      <w:r w:rsidRPr="00D913FF">
        <w:rPr>
          <w:rFonts w:ascii="Times New Roman" w:hAnsi="Times New Roman" w:cs="Times New Roman"/>
        </w:rPr>
        <w:fldChar w:fldCharType="separate"/>
      </w:r>
      <w:r w:rsidR="00B400A0" w:rsidRPr="00D913FF">
        <w:rPr>
          <w:rFonts w:ascii="Times New Roman" w:hAnsi="Times New Roman" w:cs="Times New Roman"/>
          <w:noProof/>
        </w:rPr>
        <w:t>(Hinton et al., 2015)</w:t>
      </w:r>
      <w:r w:rsidRPr="00D913FF">
        <w:rPr>
          <w:rFonts w:ascii="Times New Roman" w:hAnsi="Times New Roman" w:cs="Times New Roman"/>
        </w:rPr>
        <w:fldChar w:fldCharType="end"/>
      </w:r>
      <w:r w:rsidRPr="00D913FF">
        <w:rPr>
          <w:rFonts w:ascii="Times New Roman" w:hAnsi="Times New Roman" w:cs="Times New Roman"/>
        </w:rPr>
        <w:t xml:space="preserve">. </w:t>
      </w:r>
    </w:p>
    <w:p w14:paraId="3FEB7DBC" w14:textId="77777777" w:rsidR="003E75A9" w:rsidRPr="00D913FF" w:rsidRDefault="003E75A9" w:rsidP="003E75A9">
      <w:pPr>
        <w:spacing w:line="360" w:lineRule="auto"/>
        <w:rPr>
          <w:rFonts w:ascii="Times New Roman" w:hAnsi="Times New Roman" w:cs="Times New Roman"/>
        </w:rPr>
      </w:pPr>
    </w:p>
    <w:p w14:paraId="48436FF6" w14:textId="77777777" w:rsidR="003E75A9" w:rsidRPr="00D913FF" w:rsidRDefault="003E75A9" w:rsidP="003E75A9">
      <w:pPr>
        <w:spacing w:line="360" w:lineRule="auto"/>
        <w:rPr>
          <w:rFonts w:ascii="Times New Roman" w:hAnsi="Times New Roman" w:cs="Times New Roman"/>
        </w:rPr>
      </w:pPr>
    </w:p>
    <w:p w14:paraId="50723183" w14:textId="77777777" w:rsidR="003E75A9" w:rsidRPr="00D913FF" w:rsidRDefault="003E75A9" w:rsidP="003E75A9">
      <w:pPr>
        <w:spacing w:line="360" w:lineRule="auto"/>
        <w:rPr>
          <w:rFonts w:ascii="Times New Roman" w:hAnsi="Times New Roman" w:cs="Times New Roman"/>
        </w:rPr>
      </w:pPr>
    </w:p>
    <w:p w14:paraId="7CF0866D" w14:textId="4376B761" w:rsidR="003E75A9" w:rsidRPr="00D913FF" w:rsidRDefault="008F3F97" w:rsidP="003E75A9">
      <w:pPr>
        <w:spacing w:line="360" w:lineRule="auto"/>
        <w:rPr>
          <w:rFonts w:ascii="Times New Roman" w:hAnsi="Times New Roman" w:cs="Times New Roman"/>
          <w:b/>
        </w:rPr>
      </w:pPr>
      <w:r w:rsidRPr="00D913FF">
        <w:rPr>
          <w:rFonts w:ascii="Times New Roman" w:hAnsi="Times New Roman" w:cs="Times New Roman"/>
          <w:b/>
        </w:rPr>
        <w:t>Discussion :</w:t>
      </w:r>
      <w:r w:rsidR="002F266F" w:rsidRPr="00D913FF">
        <w:rPr>
          <w:rFonts w:ascii="Times New Roman" w:hAnsi="Times New Roman" w:cs="Times New Roman"/>
          <w:b/>
        </w:rPr>
        <w:t xml:space="preserve"> </w:t>
      </w:r>
      <w:r w:rsidR="0010179D" w:rsidRPr="00D913FF">
        <w:rPr>
          <w:rFonts w:ascii="Times New Roman" w:hAnsi="Times New Roman" w:cs="Times New Roman"/>
          <w:b/>
        </w:rPr>
        <w:t>B</w:t>
      </w:r>
      <w:r w:rsidR="002F266F" w:rsidRPr="00D913FF">
        <w:rPr>
          <w:rFonts w:ascii="Times New Roman" w:hAnsi="Times New Roman" w:cs="Times New Roman"/>
          <w:b/>
        </w:rPr>
        <w:t>arriers and facilitators for uptake of care</w:t>
      </w:r>
    </w:p>
    <w:p w14:paraId="3262114A" w14:textId="57FBCE07" w:rsidR="003E75A9" w:rsidRPr="00D913FF" w:rsidRDefault="00611A6F" w:rsidP="003E75A9">
      <w:pPr>
        <w:spacing w:line="360" w:lineRule="auto"/>
        <w:rPr>
          <w:rFonts w:ascii="Times New Roman" w:hAnsi="Times New Roman" w:cs="Times New Roman"/>
        </w:rPr>
      </w:pPr>
      <w:r w:rsidRPr="00D913FF">
        <w:rPr>
          <w:rFonts w:ascii="Times New Roman" w:hAnsi="Times New Roman" w:cs="Times New Roman"/>
        </w:rPr>
        <w:t xml:space="preserve">Clear </w:t>
      </w:r>
      <w:r w:rsidR="00F32EA4" w:rsidRPr="00D913FF">
        <w:rPr>
          <w:rFonts w:ascii="Times New Roman" w:hAnsi="Times New Roman" w:cs="Times New Roman"/>
        </w:rPr>
        <w:t>barriers and facilitators of access to care</w:t>
      </w:r>
      <w:r w:rsidR="003E75A9" w:rsidRPr="00D913FF">
        <w:rPr>
          <w:rFonts w:ascii="Times New Roman" w:hAnsi="Times New Roman" w:cs="Times New Roman"/>
        </w:rPr>
        <w:t xml:space="preserve"> </w:t>
      </w:r>
      <w:r w:rsidR="008F3F97" w:rsidRPr="00D913FF">
        <w:rPr>
          <w:rFonts w:ascii="Times New Roman" w:hAnsi="Times New Roman" w:cs="Times New Roman"/>
        </w:rPr>
        <w:t>emerged from</w:t>
      </w:r>
      <w:r w:rsidR="003E75A9" w:rsidRPr="00D913FF">
        <w:rPr>
          <w:rFonts w:ascii="Times New Roman" w:hAnsi="Times New Roman" w:cs="Times New Roman"/>
        </w:rPr>
        <w:t xml:space="preserve"> </w:t>
      </w:r>
      <w:r w:rsidR="00757BEB" w:rsidRPr="00D913FF">
        <w:rPr>
          <w:rFonts w:ascii="Times New Roman" w:hAnsi="Times New Roman" w:cs="Times New Roman"/>
        </w:rPr>
        <w:t>the meta-synthesis</w:t>
      </w:r>
      <w:r w:rsidR="00F32EA4" w:rsidRPr="00D913FF">
        <w:rPr>
          <w:rFonts w:ascii="Times New Roman" w:hAnsi="Times New Roman" w:cs="Times New Roman"/>
        </w:rPr>
        <w:t>.</w:t>
      </w:r>
      <w:r w:rsidR="003E75A9" w:rsidRPr="00D913FF">
        <w:rPr>
          <w:rFonts w:ascii="Times New Roman" w:hAnsi="Times New Roman" w:cs="Times New Roman"/>
        </w:rPr>
        <w:t xml:space="preserve"> Following their traumatic experience women may </w:t>
      </w:r>
      <w:r w:rsidR="007055E6" w:rsidRPr="00D913FF">
        <w:rPr>
          <w:rFonts w:ascii="Times New Roman" w:hAnsi="Times New Roman" w:cs="Times New Roman"/>
        </w:rPr>
        <w:t xml:space="preserve">initially try to avoid their </w:t>
      </w:r>
      <w:r w:rsidR="008F3F97" w:rsidRPr="00D913FF">
        <w:rPr>
          <w:rFonts w:ascii="Times New Roman" w:hAnsi="Times New Roman" w:cs="Times New Roman"/>
        </w:rPr>
        <w:t>distress and</w:t>
      </w:r>
      <w:r w:rsidR="007055E6" w:rsidRPr="00D913FF">
        <w:rPr>
          <w:rFonts w:ascii="Times New Roman" w:hAnsi="Times New Roman" w:cs="Times New Roman"/>
        </w:rPr>
        <w:t xml:space="preserve"> </w:t>
      </w:r>
      <w:r w:rsidR="003E75A9" w:rsidRPr="00D913FF">
        <w:rPr>
          <w:rFonts w:ascii="Times New Roman" w:hAnsi="Times New Roman" w:cs="Times New Roman"/>
        </w:rPr>
        <w:t>struggle to determine if their distress is ‘normal’ or justified</w:t>
      </w:r>
      <w:r w:rsidR="007055E6" w:rsidRPr="00D913FF">
        <w:rPr>
          <w:rFonts w:ascii="Times New Roman" w:hAnsi="Times New Roman" w:cs="Times New Roman"/>
        </w:rPr>
        <w:t>. Women may be reluctant to disclose distress unprompted for fear of being judged or labelled</w:t>
      </w:r>
      <w:r w:rsidR="00F32EA4" w:rsidRPr="00D913FF">
        <w:rPr>
          <w:rFonts w:ascii="Times New Roman" w:hAnsi="Times New Roman" w:cs="Times New Roman"/>
        </w:rPr>
        <w:t xml:space="preserve">. </w:t>
      </w:r>
      <w:r w:rsidR="003E75A9" w:rsidRPr="00D913FF">
        <w:rPr>
          <w:rFonts w:ascii="Times New Roman" w:hAnsi="Times New Roman" w:cs="Times New Roman"/>
        </w:rPr>
        <w:t xml:space="preserve"> If women struggle to know if their distress is deserving of help and if </w:t>
      </w:r>
      <w:r w:rsidR="00E14404" w:rsidRPr="00D913FF">
        <w:rPr>
          <w:rFonts w:ascii="Times New Roman" w:hAnsi="Times New Roman" w:cs="Times New Roman"/>
        </w:rPr>
        <w:t>subsequently,</w:t>
      </w:r>
      <w:r w:rsidR="003E75A9" w:rsidRPr="00D913FF">
        <w:rPr>
          <w:rFonts w:ascii="Times New Roman" w:hAnsi="Times New Roman" w:cs="Times New Roman"/>
        </w:rPr>
        <w:t xml:space="preserve"> they encounter a healthcare provider who does not ask about their emotional distress then </w:t>
      </w:r>
      <w:r w:rsidR="007055E6" w:rsidRPr="00D913FF">
        <w:rPr>
          <w:rFonts w:ascii="Times New Roman" w:hAnsi="Times New Roman" w:cs="Times New Roman"/>
        </w:rPr>
        <w:t xml:space="preserve">women </w:t>
      </w:r>
      <w:r w:rsidR="003E75A9" w:rsidRPr="00D913FF">
        <w:rPr>
          <w:rFonts w:ascii="Times New Roman" w:hAnsi="Times New Roman" w:cs="Times New Roman"/>
        </w:rPr>
        <w:t xml:space="preserve">are unlikely to access </w:t>
      </w:r>
      <w:r w:rsidR="00F32EA4" w:rsidRPr="00D913FF">
        <w:rPr>
          <w:rFonts w:ascii="Times New Roman" w:hAnsi="Times New Roman" w:cs="Times New Roman"/>
        </w:rPr>
        <w:t>care</w:t>
      </w:r>
      <w:r w:rsidR="003E75A9" w:rsidRPr="00D913FF">
        <w:rPr>
          <w:rFonts w:ascii="Times New Roman" w:hAnsi="Times New Roman" w:cs="Times New Roman"/>
        </w:rPr>
        <w:t xml:space="preserve">.  </w:t>
      </w:r>
    </w:p>
    <w:p w14:paraId="773E09F0" w14:textId="090959E9" w:rsidR="003E75A9" w:rsidRPr="00D913FF" w:rsidRDefault="00F32EA4" w:rsidP="003E75A9">
      <w:pPr>
        <w:spacing w:after="160" w:line="360" w:lineRule="auto"/>
        <w:rPr>
          <w:rFonts w:ascii="Times New Roman" w:hAnsi="Times New Roman" w:cs="Times New Roman"/>
        </w:rPr>
      </w:pPr>
      <w:r w:rsidRPr="00D913FF">
        <w:rPr>
          <w:rFonts w:ascii="Times New Roman" w:hAnsi="Times New Roman" w:cs="Times New Roman"/>
        </w:rPr>
        <w:lastRenderedPageBreak/>
        <w:t xml:space="preserve">Even if the </w:t>
      </w:r>
      <w:r w:rsidR="008F3F97" w:rsidRPr="00D913FF">
        <w:rPr>
          <w:rFonts w:ascii="Times New Roman" w:hAnsi="Times New Roman" w:cs="Times New Roman"/>
        </w:rPr>
        <w:t>issue of</w:t>
      </w:r>
      <w:r w:rsidRPr="00D913FF">
        <w:rPr>
          <w:rFonts w:ascii="Times New Roman" w:hAnsi="Times New Roman" w:cs="Times New Roman"/>
        </w:rPr>
        <w:t xml:space="preserve"> traumatic birth is raised by a health care professional</w:t>
      </w:r>
      <w:r w:rsidR="008F3F97">
        <w:rPr>
          <w:rFonts w:ascii="Times New Roman" w:hAnsi="Times New Roman" w:cs="Times New Roman"/>
        </w:rPr>
        <w:t>,</w:t>
      </w:r>
      <w:r w:rsidR="00611A6F" w:rsidRPr="00D913FF">
        <w:rPr>
          <w:rFonts w:ascii="Times New Roman" w:hAnsi="Times New Roman" w:cs="Times New Roman"/>
        </w:rPr>
        <w:t xml:space="preserve"> </w:t>
      </w:r>
      <w:r w:rsidRPr="00D913FF">
        <w:rPr>
          <w:rFonts w:ascii="Times New Roman" w:hAnsi="Times New Roman" w:cs="Times New Roman"/>
        </w:rPr>
        <w:t xml:space="preserve">women are unlikely to </w:t>
      </w:r>
      <w:r w:rsidR="008F3F97" w:rsidRPr="00D913FF">
        <w:rPr>
          <w:rFonts w:ascii="Times New Roman" w:hAnsi="Times New Roman" w:cs="Times New Roman"/>
        </w:rPr>
        <w:t xml:space="preserve">engage </w:t>
      </w:r>
      <w:r w:rsidR="008F3F97">
        <w:rPr>
          <w:rFonts w:ascii="Times New Roman" w:hAnsi="Times New Roman" w:cs="Times New Roman"/>
        </w:rPr>
        <w:t>unless</w:t>
      </w:r>
      <w:r w:rsidR="008F3F97" w:rsidRPr="00D913FF">
        <w:rPr>
          <w:rFonts w:ascii="Times New Roman" w:hAnsi="Times New Roman" w:cs="Times New Roman"/>
        </w:rPr>
        <w:t xml:space="preserve"> </w:t>
      </w:r>
      <w:r w:rsidR="003E75A9" w:rsidRPr="00D913FF">
        <w:rPr>
          <w:rFonts w:ascii="Times New Roman" w:hAnsi="Times New Roman" w:cs="Times New Roman"/>
        </w:rPr>
        <w:t>the</w:t>
      </w:r>
      <w:r w:rsidR="006A520F" w:rsidRPr="00D913FF">
        <w:rPr>
          <w:rFonts w:ascii="Times New Roman" w:hAnsi="Times New Roman" w:cs="Times New Roman"/>
        </w:rPr>
        <w:t>y</w:t>
      </w:r>
      <w:r w:rsidR="003E75A9" w:rsidRPr="00D913FF">
        <w:rPr>
          <w:rFonts w:ascii="Times New Roman" w:hAnsi="Times New Roman" w:cs="Times New Roman"/>
        </w:rPr>
        <w:t xml:space="preserve"> perceive </w:t>
      </w:r>
      <w:r w:rsidRPr="00D913FF">
        <w:rPr>
          <w:rFonts w:ascii="Times New Roman" w:hAnsi="Times New Roman" w:cs="Times New Roman"/>
        </w:rPr>
        <w:t>the person</w:t>
      </w:r>
      <w:r w:rsidR="003E75A9" w:rsidRPr="00D913FF">
        <w:rPr>
          <w:rFonts w:ascii="Times New Roman" w:hAnsi="Times New Roman" w:cs="Times New Roman"/>
        </w:rPr>
        <w:t xml:space="preserve"> to be </w:t>
      </w:r>
      <w:r w:rsidR="00E14404" w:rsidRPr="00D913FF">
        <w:rPr>
          <w:rFonts w:ascii="Times New Roman" w:hAnsi="Times New Roman" w:cs="Times New Roman"/>
        </w:rPr>
        <w:t>reassuring, willing</w:t>
      </w:r>
      <w:r w:rsidR="003E75A9" w:rsidRPr="00D913FF">
        <w:rPr>
          <w:rFonts w:ascii="Times New Roman" w:hAnsi="Times New Roman" w:cs="Times New Roman"/>
        </w:rPr>
        <w:t xml:space="preserve"> to listen </w:t>
      </w:r>
      <w:r w:rsidR="008F3F97">
        <w:rPr>
          <w:rFonts w:ascii="Times New Roman" w:hAnsi="Times New Roman" w:cs="Times New Roman"/>
        </w:rPr>
        <w:t>and</w:t>
      </w:r>
      <w:r w:rsidR="008F3F97" w:rsidRPr="00D913FF">
        <w:rPr>
          <w:rFonts w:ascii="Times New Roman" w:hAnsi="Times New Roman" w:cs="Times New Roman"/>
        </w:rPr>
        <w:t xml:space="preserve"> </w:t>
      </w:r>
      <w:r w:rsidR="00F92954" w:rsidRPr="00D913FF">
        <w:rPr>
          <w:rFonts w:ascii="Times New Roman" w:hAnsi="Times New Roman" w:cs="Times New Roman"/>
        </w:rPr>
        <w:t>knowledg</w:t>
      </w:r>
      <w:r w:rsidR="00F92954">
        <w:rPr>
          <w:rFonts w:ascii="Times New Roman" w:hAnsi="Times New Roman" w:cs="Times New Roman"/>
        </w:rPr>
        <w:t>eable</w:t>
      </w:r>
      <w:r w:rsidR="003E75A9" w:rsidRPr="00D913FF">
        <w:rPr>
          <w:rFonts w:ascii="Times New Roman" w:hAnsi="Times New Roman" w:cs="Times New Roman"/>
        </w:rPr>
        <w:t xml:space="preserve"> </w:t>
      </w:r>
      <w:r w:rsidR="008F3F97">
        <w:rPr>
          <w:rFonts w:ascii="Times New Roman" w:hAnsi="Times New Roman" w:cs="Times New Roman"/>
        </w:rPr>
        <w:t>about</w:t>
      </w:r>
      <w:r w:rsidR="008F3F97" w:rsidRPr="00D913FF">
        <w:rPr>
          <w:rFonts w:ascii="Times New Roman" w:hAnsi="Times New Roman" w:cs="Times New Roman"/>
        </w:rPr>
        <w:t xml:space="preserve"> </w:t>
      </w:r>
      <w:r w:rsidR="003E75A9" w:rsidRPr="00D913FF">
        <w:rPr>
          <w:rFonts w:ascii="Times New Roman" w:hAnsi="Times New Roman" w:cs="Times New Roman"/>
        </w:rPr>
        <w:t xml:space="preserve">their unique situation. </w:t>
      </w:r>
      <w:r w:rsidR="008F3F97">
        <w:rPr>
          <w:rFonts w:ascii="Times New Roman" w:hAnsi="Times New Roman" w:cs="Times New Roman"/>
        </w:rPr>
        <w:t>Any</w:t>
      </w:r>
      <w:r w:rsidR="003E75A9" w:rsidRPr="00D913FF">
        <w:rPr>
          <w:rFonts w:ascii="Times New Roman" w:hAnsi="Times New Roman" w:cs="Times New Roman"/>
        </w:rPr>
        <w:t xml:space="preserve"> feeling </w:t>
      </w:r>
      <w:r w:rsidR="008F3F97">
        <w:rPr>
          <w:rFonts w:ascii="Times New Roman" w:hAnsi="Times New Roman" w:cs="Times New Roman"/>
        </w:rPr>
        <w:t>that</w:t>
      </w:r>
      <w:r w:rsidR="003E75A9" w:rsidRPr="00D913FF">
        <w:rPr>
          <w:rFonts w:ascii="Times New Roman" w:hAnsi="Times New Roman" w:cs="Times New Roman"/>
        </w:rPr>
        <w:t xml:space="preserve"> their exchange with their healthcare provider is completed as a ‘tick</w:t>
      </w:r>
      <w:r w:rsidR="00416D60" w:rsidRPr="00D913FF">
        <w:rPr>
          <w:rFonts w:ascii="Times New Roman" w:hAnsi="Times New Roman" w:cs="Times New Roman"/>
        </w:rPr>
        <w:t xml:space="preserve"> </w:t>
      </w:r>
      <w:r w:rsidR="003E75A9" w:rsidRPr="00D913FF">
        <w:rPr>
          <w:rFonts w:ascii="Times New Roman" w:hAnsi="Times New Roman" w:cs="Times New Roman"/>
        </w:rPr>
        <w:t xml:space="preserve">box’ exercise will not encourage disclosure of distress. </w:t>
      </w:r>
    </w:p>
    <w:p w14:paraId="1531B53C" w14:textId="1268AE6B" w:rsidR="00FB49A0" w:rsidRPr="00D913FF" w:rsidRDefault="007F1BA1"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In order to facilitate access to care women need to be routinely and actively asked about traumatic birth in an accepting and </w:t>
      </w:r>
      <w:r w:rsidR="008B26FE" w:rsidRPr="00D913FF">
        <w:rPr>
          <w:rFonts w:ascii="Times New Roman" w:hAnsi="Times New Roman" w:cs="Times New Roman"/>
        </w:rPr>
        <w:t>non-judgemental</w:t>
      </w:r>
      <w:r w:rsidRPr="00D913FF">
        <w:rPr>
          <w:rFonts w:ascii="Times New Roman" w:hAnsi="Times New Roman" w:cs="Times New Roman"/>
        </w:rPr>
        <w:t xml:space="preserve"> way by </w:t>
      </w:r>
      <w:r w:rsidR="008B26FE" w:rsidRPr="00D913FF">
        <w:rPr>
          <w:rFonts w:ascii="Times New Roman" w:hAnsi="Times New Roman" w:cs="Times New Roman"/>
        </w:rPr>
        <w:t>a health</w:t>
      </w:r>
      <w:r w:rsidRPr="00D913FF">
        <w:rPr>
          <w:rFonts w:ascii="Times New Roman" w:hAnsi="Times New Roman" w:cs="Times New Roman"/>
        </w:rPr>
        <w:t xml:space="preserve"> care professional with time</w:t>
      </w:r>
      <w:r w:rsidR="000B3D7D" w:rsidRPr="00D913FF">
        <w:rPr>
          <w:rFonts w:ascii="Times New Roman" w:hAnsi="Times New Roman" w:cs="Times New Roman"/>
        </w:rPr>
        <w:t>,</w:t>
      </w:r>
      <w:r w:rsidRPr="00D913FF">
        <w:rPr>
          <w:rFonts w:ascii="Times New Roman" w:hAnsi="Times New Roman" w:cs="Times New Roman"/>
        </w:rPr>
        <w:t xml:space="preserve"> empathy, and genuine interest in their experiences. The person needs to </w:t>
      </w:r>
      <w:r w:rsidR="008B26FE" w:rsidRPr="00D913FF">
        <w:rPr>
          <w:rFonts w:ascii="Times New Roman" w:hAnsi="Times New Roman" w:cs="Times New Roman"/>
        </w:rPr>
        <w:t>be validating</w:t>
      </w:r>
      <w:r w:rsidRPr="00D913FF">
        <w:rPr>
          <w:rFonts w:ascii="Times New Roman" w:hAnsi="Times New Roman" w:cs="Times New Roman"/>
        </w:rPr>
        <w:t xml:space="preserve"> about their </w:t>
      </w:r>
      <w:r w:rsidR="008B26FE" w:rsidRPr="00D913FF">
        <w:rPr>
          <w:rFonts w:ascii="Times New Roman" w:hAnsi="Times New Roman" w:cs="Times New Roman"/>
        </w:rPr>
        <w:t>distress, knowledgeable</w:t>
      </w:r>
      <w:r w:rsidRPr="00D913FF">
        <w:rPr>
          <w:rFonts w:ascii="Times New Roman" w:hAnsi="Times New Roman" w:cs="Times New Roman"/>
        </w:rPr>
        <w:t xml:space="preserve"> about their experiences and enable women to put the pieces together and fill in gaps. It is of benefit if </w:t>
      </w:r>
      <w:r w:rsidR="008B26FE" w:rsidRPr="00D913FF">
        <w:rPr>
          <w:rFonts w:ascii="Times New Roman" w:hAnsi="Times New Roman" w:cs="Times New Roman"/>
        </w:rPr>
        <w:t>the</w:t>
      </w:r>
      <w:r w:rsidRPr="00D913FF">
        <w:rPr>
          <w:rFonts w:ascii="Times New Roman" w:hAnsi="Times New Roman" w:cs="Times New Roman"/>
        </w:rPr>
        <w:t xml:space="preserve"> </w:t>
      </w:r>
      <w:r w:rsidR="002F266F" w:rsidRPr="00D913FF">
        <w:rPr>
          <w:rFonts w:ascii="Times New Roman" w:hAnsi="Times New Roman" w:cs="Times New Roman"/>
        </w:rPr>
        <w:t xml:space="preserve">person </w:t>
      </w:r>
      <w:r w:rsidR="008B26FE" w:rsidRPr="00D913FF">
        <w:rPr>
          <w:rFonts w:ascii="Times New Roman" w:hAnsi="Times New Roman" w:cs="Times New Roman"/>
        </w:rPr>
        <w:t>is someone</w:t>
      </w:r>
      <w:r w:rsidR="003E75A9" w:rsidRPr="00D913FF">
        <w:rPr>
          <w:rFonts w:ascii="Times New Roman" w:hAnsi="Times New Roman" w:cs="Times New Roman"/>
        </w:rPr>
        <w:t xml:space="preserve"> </w:t>
      </w:r>
      <w:r w:rsidRPr="00D913FF">
        <w:rPr>
          <w:rFonts w:ascii="Times New Roman" w:hAnsi="Times New Roman" w:cs="Times New Roman"/>
        </w:rPr>
        <w:t xml:space="preserve">with whom </w:t>
      </w:r>
      <w:r w:rsidR="003E75A9" w:rsidRPr="00D913FF">
        <w:rPr>
          <w:rFonts w:ascii="Times New Roman" w:hAnsi="Times New Roman" w:cs="Times New Roman"/>
        </w:rPr>
        <w:t xml:space="preserve">they are </w:t>
      </w:r>
      <w:r w:rsidR="008B26FE">
        <w:rPr>
          <w:rFonts w:ascii="Times New Roman" w:hAnsi="Times New Roman" w:cs="Times New Roman"/>
        </w:rPr>
        <w:t xml:space="preserve">already </w:t>
      </w:r>
      <w:r w:rsidR="003E75A9" w:rsidRPr="00D913FF">
        <w:rPr>
          <w:rFonts w:ascii="Times New Roman" w:hAnsi="Times New Roman" w:cs="Times New Roman"/>
        </w:rPr>
        <w:t xml:space="preserve">familiar and comfortable speaking </w:t>
      </w:r>
      <w:r w:rsidRPr="00D913FF">
        <w:rPr>
          <w:rFonts w:ascii="Times New Roman" w:hAnsi="Times New Roman" w:cs="Times New Roman"/>
        </w:rPr>
        <w:t>with</w:t>
      </w:r>
      <w:r w:rsidR="003E75A9" w:rsidRPr="00D913FF">
        <w:rPr>
          <w:rFonts w:ascii="Times New Roman" w:hAnsi="Times New Roman" w:cs="Times New Roman"/>
        </w:rPr>
        <w:t xml:space="preserve">, </w:t>
      </w:r>
      <w:r w:rsidRPr="00D913FF">
        <w:rPr>
          <w:rFonts w:ascii="Times New Roman" w:hAnsi="Times New Roman" w:cs="Times New Roman"/>
        </w:rPr>
        <w:t>and</w:t>
      </w:r>
      <w:r w:rsidR="003E75A9" w:rsidRPr="00D913FF">
        <w:rPr>
          <w:rFonts w:ascii="Times New Roman" w:hAnsi="Times New Roman" w:cs="Times New Roman"/>
        </w:rPr>
        <w:t xml:space="preserve"> this should occur at a time when the woman is ready (not a catch-all pre-specified time) so that care is personalised according to need.  </w:t>
      </w:r>
    </w:p>
    <w:p w14:paraId="0D59886C" w14:textId="77777777" w:rsidR="00FB49A0" w:rsidRPr="00D913FF" w:rsidRDefault="00FB49A0" w:rsidP="003E75A9">
      <w:pPr>
        <w:tabs>
          <w:tab w:val="left" w:pos="5534"/>
        </w:tabs>
        <w:spacing w:line="360" w:lineRule="auto"/>
        <w:rPr>
          <w:rFonts w:ascii="Times New Roman" w:hAnsi="Times New Roman" w:cs="Times New Roman"/>
          <w:b/>
        </w:rPr>
      </w:pPr>
    </w:p>
    <w:p w14:paraId="7817356F" w14:textId="2F027BF1" w:rsidR="0050404E" w:rsidRPr="00D913FF" w:rsidRDefault="003A2E72" w:rsidP="003E75A9">
      <w:pPr>
        <w:tabs>
          <w:tab w:val="left" w:pos="5534"/>
        </w:tabs>
        <w:spacing w:line="360" w:lineRule="auto"/>
        <w:rPr>
          <w:rFonts w:ascii="Times New Roman" w:hAnsi="Times New Roman" w:cs="Times New Roman"/>
          <w:b/>
        </w:rPr>
      </w:pPr>
      <w:r w:rsidRPr="00D913FF">
        <w:rPr>
          <w:rFonts w:ascii="Times New Roman" w:hAnsi="Times New Roman" w:cs="Times New Roman"/>
          <w:b/>
        </w:rPr>
        <w:t>Limitation</w:t>
      </w:r>
      <w:r w:rsidRPr="00D913FF">
        <w:rPr>
          <w:rFonts w:ascii="Times New Roman" w:hAnsi="Times New Roman" w:cs="Times New Roman"/>
        </w:rPr>
        <w:t>s</w:t>
      </w:r>
      <w:r w:rsidR="0050404E" w:rsidRPr="00D913FF">
        <w:rPr>
          <w:rFonts w:ascii="Times New Roman" w:hAnsi="Times New Roman" w:cs="Times New Roman"/>
        </w:rPr>
        <w:t>.</w:t>
      </w:r>
      <w:r w:rsidR="0050404E" w:rsidRPr="00D913FF">
        <w:rPr>
          <w:rFonts w:ascii="Times New Roman" w:hAnsi="Times New Roman" w:cs="Times New Roman"/>
          <w:b/>
        </w:rPr>
        <w:t xml:space="preserve">  </w:t>
      </w:r>
    </w:p>
    <w:p w14:paraId="53D17233" w14:textId="77777777" w:rsidR="0050404E" w:rsidRPr="00D913FF" w:rsidRDefault="0050404E" w:rsidP="003E75A9">
      <w:pPr>
        <w:tabs>
          <w:tab w:val="left" w:pos="5534"/>
        </w:tabs>
        <w:spacing w:line="360" w:lineRule="auto"/>
        <w:rPr>
          <w:rFonts w:ascii="Times New Roman" w:hAnsi="Times New Roman" w:cs="Times New Roman"/>
          <w:b/>
        </w:rPr>
      </w:pPr>
    </w:p>
    <w:p w14:paraId="62F54524" w14:textId="55E56802" w:rsidR="003E75A9" w:rsidRPr="00D913FF" w:rsidRDefault="004E717C" w:rsidP="003E75A9">
      <w:pPr>
        <w:tabs>
          <w:tab w:val="left" w:pos="5534"/>
        </w:tabs>
        <w:spacing w:line="360" w:lineRule="auto"/>
        <w:rPr>
          <w:rFonts w:ascii="Times New Roman" w:hAnsi="Times New Roman" w:cs="Times New Roman"/>
        </w:rPr>
      </w:pPr>
      <w:r w:rsidRPr="00D913FF">
        <w:rPr>
          <w:rFonts w:ascii="Times New Roman" w:hAnsi="Times New Roman" w:cs="Times New Roman"/>
        </w:rPr>
        <w:t>In terms of the quantitative aspect w</w:t>
      </w:r>
      <w:r w:rsidR="008E2B75" w:rsidRPr="00D913FF">
        <w:rPr>
          <w:rFonts w:ascii="Times New Roman" w:hAnsi="Times New Roman" w:cs="Times New Roman"/>
        </w:rPr>
        <w:t xml:space="preserve">e were unable to extend the work to include </w:t>
      </w:r>
      <w:r w:rsidR="008C63AB" w:rsidRPr="00D913FF">
        <w:rPr>
          <w:rFonts w:ascii="Times New Roman" w:hAnsi="Times New Roman" w:cs="Times New Roman"/>
        </w:rPr>
        <w:t>non-English</w:t>
      </w:r>
      <w:r w:rsidR="008E2B75" w:rsidRPr="00D913FF">
        <w:rPr>
          <w:rFonts w:ascii="Times New Roman" w:hAnsi="Times New Roman" w:cs="Times New Roman"/>
        </w:rPr>
        <w:t xml:space="preserve"> papers. </w:t>
      </w:r>
      <w:r w:rsidR="00B373C8" w:rsidRPr="00D913FF">
        <w:rPr>
          <w:rFonts w:ascii="Times New Roman" w:hAnsi="Times New Roman" w:cs="Times New Roman"/>
        </w:rPr>
        <w:t xml:space="preserve">Data extraction was conducted by a single researcher with processes checked </w:t>
      </w:r>
      <w:r w:rsidR="00B76B9A" w:rsidRPr="00D913FF">
        <w:rPr>
          <w:rFonts w:ascii="Times New Roman" w:hAnsi="Times New Roman" w:cs="Times New Roman"/>
        </w:rPr>
        <w:t xml:space="preserve">at each stage in detail </w:t>
      </w:r>
      <w:r w:rsidR="00B373C8" w:rsidRPr="00D913FF">
        <w:rPr>
          <w:rFonts w:ascii="Times New Roman" w:hAnsi="Times New Roman" w:cs="Times New Roman"/>
        </w:rPr>
        <w:t>by the team</w:t>
      </w:r>
      <w:r w:rsidR="00322254" w:rsidRPr="00D913FF">
        <w:rPr>
          <w:rFonts w:ascii="Times New Roman" w:hAnsi="Times New Roman" w:cs="Times New Roman"/>
        </w:rPr>
        <w:t xml:space="preserve"> and uncertainties resolved by discussion</w:t>
      </w:r>
      <w:r w:rsidR="00B373C8" w:rsidRPr="00D913FF">
        <w:rPr>
          <w:rFonts w:ascii="Times New Roman" w:hAnsi="Times New Roman" w:cs="Times New Roman"/>
        </w:rPr>
        <w:t xml:space="preserve">. In </w:t>
      </w:r>
      <w:r w:rsidR="006A520F" w:rsidRPr="00D913FF">
        <w:rPr>
          <w:rFonts w:ascii="Times New Roman" w:hAnsi="Times New Roman" w:cs="Times New Roman"/>
        </w:rPr>
        <w:t>addition,</w:t>
      </w:r>
      <w:r w:rsidR="00B373C8" w:rsidRPr="00D913FF">
        <w:rPr>
          <w:rFonts w:ascii="Times New Roman" w:hAnsi="Times New Roman" w:cs="Times New Roman"/>
        </w:rPr>
        <w:t xml:space="preserve"> the limited quantitative material available meant that it was not possible to disaggregate by timing of intervention or duration of follow</w:t>
      </w:r>
      <w:r w:rsidR="006A520F" w:rsidRPr="00D913FF">
        <w:rPr>
          <w:rFonts w:ascii="Times New Roman" w:hAnsi="Times New Roman" w:cs="Times New Roman"/>
        </w:rPr>
        <w:t>-</w:t>
      </w:r>
      <w:r w:rsidR="00B373C8" w:rsidRPr="00D913FF">
        <w:rPr>
          <w:rFonts w:ascii="Times New Roman" w:hAnsi="Times New Roman" w:cs="Times New Roman"/>
        </w:rPr>
        <w:t>up.</w:t>
      </w:r>
      <w:r w:rsidRPr="00D913FF">
        <w:rPr>
          <w:rFonts w:ascii="Times New Roman" w:hAnsi="Times New Roman" w:cs="Times New Roman"/>
        </w:rPr>
        <w:t xml:space="preserve"> </w:t>
      </w:r>
    </w:p>
    <w:p w14:paraId="17D177E0" w14:textId="77777777" w:rsidR="00FF11AC" w:rsidRPr="00D913FF" w:rsidRDefault="00FF11AC" w:rsidP="003E75A9">
      <w:pPr>
        <w:tabs>
          <w:tab w:val="left" w:pos="5534"/>
        </w:tabs>
        <w:spacing w:line="360" w:lineRule="auto"/>
        <w:rPr>
          <w:rFonts w:ascii="Times New Roman" w:hAnsi="Times New Roman" w:cs="Times New Roman"/>
        </w:rPr>
      </w:pPr>
    </w:p>
    <w:p w14:paraId="0B987B61" w14:textId="77777777" w:rsidR="00FF11AC" w:rsidRPr="00D913FF" w:rsidRDefault="00FF11AC" w:rsidP="00FF11AC">
      <w:pPr>
        <w:spacing w:after="160" w:line="360" w:lineRule="auto"/>
        <w:rPr>
          <w:rFonts w:ascii="Times New Roman" w:hAnsi="Times New Roman" w:cs="Times New Roman"/>
          <w:b/>
        </w:rPr>
      </w:pPr>
      <w:r w:rsidRPr="00D913FF">
        <w:rPr>
          <w:rFonts w:ascii="Times New Roman" w:hAnsi="Times New Roman" w:cs="Times New Roman"/>
          <w:b/>
        </w:rPr>
        <w:t>Clinical Implications</w:t>
      </w:r>
    </w:p>
    <w:p w14:paraId="7117A3C6" w14:textId="4C709FF2" w:rsidR="00B65482" w:rsidRPr="00D913FF" w:rsidRDefault="00FF11AC"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Despite there being several encouraging approaches further studies are required to provide more robust evidence for psychological and psychosocial interventions of post traumatic stress disorder. </w:t>
      </w:r>
      <w:r w:rsidR="008C63AB" w:rsidRPr="00D913FF">
        <w:rPr>
          <w:rFonts w:ascii="Times New Roman" w:hAnsi="Times New Roman" w:cs="Times New Roman"/>
        </w:rPr>
        <w:t>There are</w:t>
      </w:r>
      <w:r w:rsidRPr="00D913FF">
        <w:rPr>
          <w:rFonts w:ascii="Times New Roman" w:hAnsi="Times New Roman" w:cs="Times New Roman"/>
        </w:rPr>
        <w:t xml:space="preserve"> very clear </w:t>
      </w:r>
      <w:r w:rsidR="008C63AB" w:rsidRPr="00D913FF">
        <w:rPr>
          <w:rFonts w:ascii="Times New Roman" w:hAnsi="Times New Roman" w:cs="Times New Roman"/>
        </w:rPr>
        <w:t>findings about</w:t>
      </w:r>
      <w:r w:rsidRPr="00D913FF">
        <w:rPr>
          <w:rFonts w:ascii="Times New Roman" w:hAnsi="Times New Roman" w:cs="Times New Roman"/>
        </w:rPr>
        <w:t xml:space="preserve"> the blocks to disclosure which services and staff need to be aware of and actively address. </w:t>
      </w:r>
      <w:r w:rsidR="00B65482" w:rsidRPr="00D913FF">
        <w:rPr>
          <w:rFonts w:ascii="Times New Roman" w:hAnsi="Times New Roman" w:cs="Times New Roman"/>
        </w:rPr>
        <w:t xml:space="preserve">Only </w:t>
      </w:r>
      <w:r w:rsidRPr="00D913FF">
        <w:rPr>
          <w:rFonts w:ascii="Times New Roman" w:hAnsi="Times New Roman" w:cs="Times New Roman"/>
        </w:rPr>
        <w:t xml:space="preserve">if traumatic birth is actively acknowledged, routinely addressed by staff skilled in sensitive conversations and allocated time will women disclose and have opportunity to engage in subsequent psychological interventions. </w:t>
      </w:r>
    </w:p>
    <w:p w14:paraId="766A626C" w14:textId="63C75513" w:rsidR="003E75A9" w:rsidRPr="00D913FF" w:rsidRDefault="00FF11AC"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 </w:t>
      </w:r>
    </w:p>
    <w:p w14:paraId="6A4EBC19" w14:textId="77777777" w:rsidR="003E75A9" w:rsidRPr="00D913FF" w:rsidRDefault="003E75A9" w:rsidP="003E75A9">
      <w:pPr>
        <w:tabs>
          <w:tab w:val="left" w:pos="5534"/>
        </w:tabs>
        <w:spacing w:line="360" w:lineRule="auto"/>
        <w:rPr>
          <w:rFonts w:ascii="Times New Roman" w:hAnsi="Times New Roman" w:cs="Times New Roman"/>
          <w:b/>
        </w:rPr>
      </w:pPr>
      <w:r w:rsidRPr="00D913FF">
        <w:rPr>
          <w:rFonts w:ascii="Times New Roman" w:hAnsi="Times New Roman" w:cs="Times New Roman"/>
          <w:b/>
        </w:rPr>
        <w:t>Conclusion</w:t>
      </w:r>
    </w:p>
    <w:p w14:paraId="6992F674" w14:textId="77777777" w:rsidR="003E75A9" w:rsidRPr="00D913FF" w:rsidRDefault="003E75A9" w:rsidP="003E75A9">
      <w:pPr>
        <w:tabs>
          <w:tab w:val="left" w:pos="5534"/>
        </w:tabs>
        <w:spacing w:line="360" w:lineRule="auto"/>
        <w:rPr>
          <w:rFonts w:ascii="Times New Roman" w:hAnsi="Times New Roman" w:cs="Times New Roman"/>
        </w:rPr>
      </w:pPr>
    </w:p>
    <w:p w14:paraId="290957A8" w14:textId="77777777" w:rsidR="00B65482" w:rsidRPr="00D913FF" w:rsidRDefault="00C671B4" w:rsidP="003E75A9">
      <w:pPr>
        <w:tabs>
          <w:tab w:val="left" w:pos="5534"/>
        </w:tabs>
        <w:spacing w:line="360" w:lineRule="auto"/>
        <w:rPr>
          <w:rFonts w:ascii="Times New Roman" w:hAnsi="Times New Roman" w:cs="Times New Roman"/>
        </w:rPr>
      </w:pPr>
      <w:r w:rsidRPr="00D913FF">
        <w:rPr>
          <w:rFonts w:ascii="Times New Roman" w:hAnsi="Times New Roman" w:cs="Times New Roman"/>
        </w:rPr>
        <w:lastRenderedPageBreak/>
        <w:t xml:space="preserve">There are </w:t>
      </w:r>
      <w:r w:rsidR="003E75A9" w:rsidRPr="00D913FF">
        <w:rPr>
          <w:rFonts w:ascii="Times New Roman" w:hAnsi="Times New Roman" w:cs="Times New Roman"/>
        </w:rPr>
        <w:t>a</w:t>
      </w:r>
      <w:r w:rsidRPr="00D913FF">
        <w:rPr>
          <w:rFonts w:ascii="Times New Roman" w:hAnsi="Times New Roman" w:cs="Times New Roman"/>
        </w:rPr>
        <w:t xml:space="preserve"> very </w:t>
      </w:r>
      <w:r w:rsidR="003E75A9" w:rsidRPr="00D913FF">
        <w:rPr>
          <w:rFonts w:ascii="Times New Roman" w:hAnsi="Times New Roman" w:cs="Times New Roman"/>
        </w:rPr>
        <w:t>limited number of studies assessing interventions specifically for PTSDFC.  Although a number of other studies were found during the search process, they did not meet the essential criteria required to assess the clinical effectiveness of the intervention (validated measures, baseline measures, measurement of symptoms on or after 4 weeks post event</w:t>
      </w:r>
      <w:r w:rsidR="006A520F" w:rsidRPr="00D913FF">
        <w:rPr>
          <w:rFonts w:ascii="Times New Roman" w:hAnsi="Times New Roman" w:cs="Times New Roman"/>
        </w:rPr>
        <w:t xml:space="preserve">). </w:t>
      </w:r>
      <w:r w:rsidR="003E75A9" w:rsidRPr="00D913FF">
        <w:rPr>
          <w:rFonts w:ascii="Times New Roman" w:hAnsi="Times New Roman" w:cs="Times New Roman"/>
        </w:rPr>
        <w:t xml:space="preserve">Further research to address this gap in the literature should be a priority. </w:t>
      </w:r>
    </w:p>
    <w:p w14:paraId="65C601A2" w14:textId="32F2D605" w:rsidR="006B2DD8" w:rsidRPr="00D913FF" w:rsidRDefault="003E75A9"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 </w:t>
      </w:r>
    </w:p>
    <w:p w14:paraId="4605A525" w14:textId="4416323B" w:rsidR="003E75A9" w:rsidRPr="00D913FF" w:rsidRDefault="003E75A9" w:rsidP="003E75A9">
      <w:pPr>
        <w:tabs>
          <w:tab w:val="left" w:pos="5534"/>
        </w:tabs>
        <w:spacing w:line="360" w:lineRule="auto"/>
        <w:rPr>
          <w:rFonts w:ascii="Times New Roman" w:hAnsi="Times New Roman" w:cs="Times New Roman"/>
        </w:rPr>
      </w:pPr>
      <w:r w:rsidRPr="00D913FF">
        <w:rPr>
          <w:rFonts w:ascii="Times New Roman" w:hAnsi="Times New Roman" w:cs="Times New Roman"/>
        </w:rPr>
        <w:t xml:space="preserve">In terms of the </w:t>
      </w:r>
      <w:r w:rsidR="00D32FC6" w:rsidRPr="00D913FF">
        <w:rPr>
          <w:rFonts w:ascii="Times New Roman" w:hAnsi="Times New Roman" w:cs="Times New Roman"/>
        </w:rPr>
        <w:t xml:space="preserve">barriers and facilitators </w:t>
      </w:r>
      <w:r w:rsidRPr="00D913FF">
        <w:rPr>
          <w:rFonts w:ascii="Times New Roman" w:hAnsi="Times New Roman" w:cs="Times New Roman"/>
        </w:rPr>
        <w:t>to uptake of care</w:t>
      </w:r>
      <w:r w:rsidR="006A520F" w:rsidRPr="00D913FF">
        <w:rPr>
          <w:rFonts w:ascii="Times New Roman" w:hAnsi="Times New Roman" w:cs="Times New Roman"/>
        </w:rPr>
        <w:t>,</w:t>
      </w:r>
      <w:r w:rsidR="006B2DD8" w:rsidRPr="00D913FF">
        <w:rPr>
          <w:rFonts w:ascii="Times New Roman" w:hAnsi="Times New Roman" w:cs="Times New Roman"/>
        </w:rPr>
        <w:t xml:space="preserve"> the scale of </w:t>
      </w:r>
      <w:r w:rsidR="006A520F" w:rsidRPr="00D913FF">
        <w:rPr>
          <w:rFonts w:ascii="Times New Roman" w:hAnsi="Times New Roman" w:cs="Times New Roman"/>
        </w:rPr>
        <w:t>information</w:t>
      </w:r>
      <w:r w:rsidR="006B2DD8" w:rsidRPr="00D913FF">
        <w:rPr>
          <w:rFonts w:ascii="Times New Roman" w:hAnsi="Times New Roman" w:cs="Times New Roman"/>
        </w:rPr>
        <w:t xml:space="preserve"> available was more satisfactory. It </w:t>
      </w:r>
      <w:r w:rsidRPr="00D913FF">
        <w:rPr>
          <w:rFonts w:ascii="Times New Roman" w:hAnsi="Times New Roman" w:cs="Times New Roman"/>
        </w:rPr>
        <w:t xml:space="preserve">is clear that women experience great difficulty in disclosing distress related to a traumatic birth. </w:t>
      </w:r>
      <w:r w:rsidR="00D32FC6" w:rsidRPr="00D913FF">
        <w:rPr>
          <w:rFonts w:ascii="Times New Roman" w:hAnsi="Times New Roman" w:cs="Times New Roman"/>
        </w:rPr>
        <w:t xml:space="preserve">In terms of barriers women </w:t>
      </w:r>
      <w:r w:rsidRPr="00D913FF">
        <w:rPr>
          <w:rFonts w:ascii="Times New Roman" w:hAnsi="Times New Roman" w:cs="Times New Roman"/>
        </w:rPr>
        <w:t xml:space="preserve">find it difficult to </w:t>
      </w:r>
      <w:r w:rsidR="00D32FC6" w:rsidRPr="00D913FF">
        <w:rPr>
          <w:rFonts w:ascii="Times New Roman" w:hAnsi="Times New Roman" w:cs="Times New Roman"/>
        </w:rPr>
        <w:t xml:space="preserve">know when there is a problem, not knowing what is normal or abnormal after a birth </w:t>
      </w:r>
      <w:r w:rsidR="008C63AB" w:rsidRPr="00D913FF">
        <w:rPr>
          <w:rFonts w:ascii="Times New Roman" w:hAnsi="Times New Roman" w:cs="Times New Roman"/>
        </w:rPr>
        <w:t>and this</w:t>
      </w:r>
      <w:r w:rsidR="00D32FC6" w:rsidRPr="00D913FF">
        <w:rPr>
          <w:rFonts w:ascii="Times New Roman" w:hAnsi="Times New Roman" w:cs="Times New Roman"/>
        </w:rPr>
        <w:t xml:space="preserve"> may relate to the lack of public awareness of </w:t>
      </w:r>
      <w:r w:rsidR="00B0411E" w:rsidRPr="00D913FF">
        <w:rPr>
          <w:rFonts w:ascii="Times New Roman" w:hAnsi="Times New Roman" w:cs="Times New Roman"/>
        </w:rPr>
        <w:t>traumatic birth</w:t>
      </w:r>
      <w:r w:rsidR="00D32FC6" w:rsidRPr="00D913FF">
        <w:rPr>
          <w:rFonts w:ascii="Times New Roman" w:hAnsi="Times New Roman" w:cs="Times New Roman"/>
        </w:rPr>
        <w:t xml:space="preserve"> and post traumatic stress disorder. They try to avoid their distress</w:t>
      </w:r>
      <w:r w:rsidRPr="00D913FF">
        <w:rPr>
          <w:rFonts w:ascii="Times New Roman" w:hAnsi="Times New Roman" w:cs="Times New Roman"/>
        </w:rPr>
        <w:t xml:space="preserve"> and only actively seek help at breaking point. They often feel unjustified </w:t>
      </w:r>
      <w:r w:rsidR="00BE4831" w:rsidRPr="00D913FF">
        <w:rPr>
          <w:rFonts w:ascii="Times New Roman" w:hAnsi="Times New Roman" w:cs="Times New Roman"/>
        </w:rPr>
        <w:t>and</w:t>
      </w:r>
      <w:r w:rsidR="00514016" w:rsidRPr="00D913FF">
        <w:rPr>
          <w:rFonts w:ascii="Times New Roman" w:hAnsi="Times New Roman" w:cs="Times New Roman"/>
        </w:rPr>
        <w:t xml:space="preserve"> require </w:t>
      </w:r>
      <w:r w:rsidR="00BE4831" w:rsidRPr="00D913FF">
        <w:rPr>
          <w:rFonts w:ascii="Times New Roman" w:hAnsi="Times New Roman" w:cs="Times New Roman"/>
        </w:rPr>
        <w:t xml:space="preserve">active </w:t>
      </w:r>
      <w:r w:rsidR="00514016" w:rsidRPr="00D913FF">
        <w:rPr>
          <w:rFonts w:ascii="Times New Roman" w:hAnsi="Times New Roman" w:cs="Times New Roman"/>
        </w:rPr>
        <w:t>validation</w:t>
      </w:r>
      <w:r w:rsidRPr="00D913FF">
        <w:rPr>
          <w:rFonts w:ascii="Times New Roman" w:hAnsi="Times New Roman" w:cs="Times New Roman"/>
        </w:rPr>
        <w:t xml:space="preserve"> </w:t>
      </w:r>
      <w:r w:rsidR="00D32FC6" w:rsidRPr="00D913FF">
        <w:rPr>
          <w:rFonts w:ascii="Times New Roman" w:hAnsi="Times New Roman" w:cs="Times New Roman"/>
        </w:rPr>
        <w:t>a</w:t>
      </w:r>
      <w:r w:rsidR="00514016" w:rsidRPr="00D913FF">
        <w:rPr>
          <w:rFonts w:ascii="Times New Roman" w:hAnsi="Times New Roman" w:cs="Times New Roman"/>
        </w:rPr>
        <w:t>s they</w:t>
      </w:r>
      <w:r w:rsidRPr="00D913FF">
        <w:rPr>
          <w:rFonts w:ascii="Times New Roman" w:hAnsi="Times New Roman" w:cs="Times New Roman"/>
        </w:rPr>
        <w:t xml:space="preserve"> </w:t>
      </w:r>
      <w:r w:rsidR="00216B7C" w:rsidRPr="00D913FF">
        <w:rPr>
          <w:rFonts w:ascii="Times New Roman" w:hAnsi="Times New Roman" w:cs="Times New Roman"/>
        </w:rPr>
        <w:t xml:space="preserve">fear </w:t>
      </w:r>
      <w:r w:rsidRPr="00D913FF">
        <w:rPr>
          <w:rFonts w:ascii="Times New Roman" w:hAnsi="Times New Roman" w:cs="Times New Roman"/>
        </w:rPr>
        <w:t>they may be judged</w:t>
      </w:r>
      <w:r w:rsidR="00216B7C" w:rsidRPr="00D913FF">
        <w:rPr>
          <w:rFonts w:ascii="Times New Roman" w:hAnsi="Times New Roman" w:cs="Times New Roman"/>
        </w:rPr>
        <w:t xml:space="preserve"> as failing</w:t>
      </w:r>
      <w:r w:rsidR="000B3D7D" w:rsidRPr="00D913FF">
        <w:rPr>
          <w:rFonts w:ascii="Times New Roman" w:hAnsi="Times New Roman" w:cs="Times New Roman"/>
        </w:rPr>
        <w:t xml:space="preserve"> as a mother</w:t>
      </w:r>
      <w:r w:rsidR="002F266F" w:rsidRPr="00D913FF">
        <w:rPr>
          <w:rFonts w:ascii="Times New Roman" w:hAnsi="Times New Roman" w:cs="Times New Roman"/>
        </w:rPr>
        <w:t xml:space="preserve">. </w:t>
      </w:r>
      <w:r w:rsidR="00BE4831" w:rsidRPr="00D913FF">
        <w:rPr>
          <w:rFonts w:ascii="Times New Roman" w:hAnsi="Times New Roman" w:cs="Times New Roman"/>
        </w:rPr>
        <w:t xml:space="preserve">Beyond active </w:t>
      </w:r>
      <w:r w:rsidR="00B65482" w:rsidRPr="00D913FF">
        <w:rPr>
          <w:rFonts w:ascii="Times New Roman" w:hAnsi="Times New Roman" w:cs="Times New Roman"/>
        </w:rPr>
        <w:t>inquiry,</w:t>
      </w:r>
      <w:r w:rsidR="00BE4831" w:rsidRPr="00D913FF">
        <w:rPr>
          <w:rFonts w:ascii="Times New Roman" w:hAnsi="Times New Roman" w:cs="Times New Roman"/>
        </w:rPr>
        <w:t xml:space="preserve"> </w:t>
      </w:r>
      <w:r w:rsidR="00514016" w:rsidRPr="00D913FF">
        <w:rPr>
          <w:rFonts w:ascii="Times New Roman" w:hAnsi="Times New Roman" w:cs="Times New Roman"/>
        </w:rPr>
        <w:t>facilitating</w:t>
      </w:r>
      <w:r w:rsidR="00B65482" w:rsidRPr="00D913FF">
        <w:rPr>
          <w:rFonts w:ascii="Times New Roman" w:hAnsi="Times New Roman" w:cs="Times New Roman"/>
        </w:rPr>
        <w:t xml:space="preserve"> access to care</w:t>
      </w:r>
      <w:r w:rsidR="00514016" w:rsidRPr="00D913FF">
        <w:rPr>
          <w:rFonts w:ascii="Times New Roman" w:hAnsi="Times New Roman" w:cs="Times New Roman"/>
        </w:rPr>
        <w:t xml:space="preserve"> </w:t>
      </w:r>
      <w:r w:rsidR="00BE4831" w:rsidRPr="00D913FF">
        <w:rPr>
          <w:rFonts w:ascii="Times New Roman" w:hAnsi="Times New Roman" w:cs="Times New Roman"/>
        </w:rPr>
        <w:t xml:space="preserve">requires </w:t>
      </w:r>
      <w:r w:rsidRPr="00D913FF">
        <w:rPr>
          <w:rFonts w:ascii="Times New Roman" w:hAnsi="Times New Roman" w:cs="Times New Roman"/>
        </w:rPr>
        <w:t>genuine</w:t>
      </w:r>
      <w:r w:rsidR="00514016" w:rsidRPr="00D913FF">
        <w:rPr>
          <w:rFonts w:ascii="Times New Roman" w:hAnsi="Times New Roman" w:cs="Times New Roman"/>
        </w:rPr>
        <w:t xml:space="preserve"> empathic unhurried</w:t>
      </w:r>
      <w:r w:rsidRPr="00D913FF">
        <w:rPr>
          <w:rFonts w:ascii="Times New Roman" w:hAnsi="Times New Roman" w:cs="Times New Roman"/>
        </w:rPr>
        <w:t xml:space="preserve"> interest from health </w:t>
      </w:r>
      <w:r w:rsidR="00964056" w:rsidRPr="00D913FF">
        <w:rPr>
          <w:rFonts w:ascii="Times New Roman" w:hAnsi="Times New Roman" w:cs="Times New Roman"/>
        </w:rPr>
        <w:t>professionals</w:t>
      </w:r>
      <w:r w:rsidR="000B3D7D" w:rsidRPr="00D913FF">
        <w:rPr>
          <w:rFonts w:ascii="Times New Roman" w:hAnsi="Times New Roman" w:cs="Times New Roman"/>
        </w:rPr>
        <w:t xml:space="preserve">. Ideally this will be where there is a </w:t>
      </w:r>
      <w:r w:rsidR="008C63AB" w:rsidRPr="00D913FF">
        <w:rPr>
          <w:rFonts w:ascii="Times New Roman" w:hAnsi="Times New Roman" w:cs="Times New Roman"/>
        </w:rPr>
        <w:t>pre-existing</w:t>
      </w:r>
      <w:r w:rsidR="000B3D7D" w:rsidRPr="00D913FF">
        <w:rPr>
          <w:rFonts w:ascii="Times New Roman" w:hAnsi="Times New Roman" w:cs="Times New Roman"/>
        </w:rPr>
        <w:t xml:space="preserve"> relationship with a woman</w:t>
      </w:r>
      <w:r w:rsidR="00964056" w:rsidRPr="00D913FF">
        <w:rPr>
          <w:rFonts w:ascii="Times New Roman" w:hAnsi="Times New Roman" w:cs="Times New Roman"/>
        </w:rPr>
        <w:t>.</w:t>
      </w:r>
      <w:r w:rsidRPr="00D913FF">
        <w:rPr>
          <w:rFonts w:ascii="Times New Roman" w:hAnsi="Times New Roman" w:cs="Times New Roman"/>
        </w:rPr>
        <w:t xml:space="preserve"> When this occurs, it enables women to </w:t>
      </w:r>
      <w:r w:rsidR="00662630" w:rsidRPr="00D913FF">
        <w:rPr>
          <w:rFonts w:ascii="Times New Roman" w:hAnsi="Times New Roman" w:cs="Times New Roman"/>
        </w:rPr>
        <w:t>‘</w:t>
      </w:r>
      <w:r w:rsidRPr="00D913FF">
        <w:rPr>
          <w:rFonts w:ascii="Times New Roman" w:hAnsi="Times New Roman" w:cs="Times New Roman"/>
        </w:rPr>
        <w:t>put the pieces together</w:t>
      </w:r>
      <w:r w:rsidR="00662630" w:rsidRPr="00D913FF">
        <w:rPr>
          <w:rFonts w:ascii="Times New Roman" w:hAnsi="Times New Roman" w:cs="Times New Roman"/>
        </w:rPr>
        <w:t xml:space="preserve">’ </w:t>
      </w:r>
      <w:r w:rsidR="00324372" w:rsidRPr="00D913FF">
        <w:rPr>
          <w:rFonts w:ascii="Times New Roman" w:hAnsi="Times New Roman" w:cs="Times New Roman"/>
        </w:rPr>
        <w:t xml:space="preserve">and </w:t>
      </w:r>
      <w:r w:rsidR="006A520F" w:rsidRPr="00D913FF">
        <w:rPr>
          <w:rFonts w:ascii="Times New Roman" w:hAnsi="Times New Roman" w:cs="Times New Roman"/>
        </w:rPr>
        <w:t xml:space="preserve">this </w:t>
      </w:r>
      <w:r w:rsidR="00324372" w:rsidRPr="00D913FF">
        <w:rPr>
          <w:rFonts w:ascii="Times New Roman" w:hAnsi="Times New Roman" w:cs="Times New Roman"/>
        </w:rPr>
        <w:t>can</w:t>
      </w:r>
      <w:r w:rsidRPr="00D913FF">
        <w:rPr>
          <w:rFonts w:ascii="Times New Roman" w:hAnsi="Times New Roman" w:cs="Times New Roman"/>
        </w:rPr>
        <w:t xml:space="preserve"> </w:t>
      </w:r>
      <w:r w:rsidR="006A520F" w:rsidRPr="00D913FF">
        <w:rPr>
          <w:rFonts w:ascii="Times New Roman" w:hAnsi="Times New Roman" w:cs="Times New Roman"/>
        </w:rPr>
        <w:t xml:space="preserve">in </w:t>
      </w:r>
      <w:r w:rsidRPr="00D913FF">
        <w:rPr>
          <w:rFonts w:ascii="Times New Roman" w:hAnsi="Times New Roman" w:cs="Times New Roman"/>
        </w:rPr>
        <w:t>itself reduce distress. What women need can vary and therefore professionals need to broach the subject</w:t>
      </w:r>
      <w:r w:rsidR="00662630" w:rsidRPr="00D913FF">
        <w:rPr>
          <w:rFonts w:ascii="Times New Roman" w:hAnsi="Times New Roman" w:cs="Times New Roman"/>
        </w:rPr>
        <w:t xml:space="preserve"> always </w:t>
      </w:r>
      <w:r w:rsidRPr="00D913FF">
        <w:rPr>
          <w:rFonts w:ascii="Times New Roman" w:hAnsi="Times New Roman" w:cs="Times New Roman"/>
        </w:rPr>
        <w:t xml:space="preserve">with care and warmth </w:t>
      </w:r>
      <w:r w:rsidR="00662630" w:rsidRPr="00D913FF">
        <w:rPr>
          <w:rFonts w:ascii="Times New Roman" w:hAnsi="Times New Roman" w:cs="Times New Roman"/>
        </w:rPr>
        <w:t xml:space="preserve">and </w:t>
      </w:r>
      <w:r w:rsidRPr="00D913FF">
        <w:rPr>
          <w:rFonts w:ascii="Times New Roman" w:hAnsi="Times New Roman" w:cs="Times New Roman"/>
        </w:rPr>
        <w:t xml:space="preserve">at different </w:t>
      </w:r>
      <w:r w:rsidR="001C4E28" w:rsidRPr="00D913FF">
        <w:rPr>
          <w:rFonts w:ascii="Times New Roman" w:hAnsi="Times New Roman" w:cs="Times New Roman"/>
        </w:rPr>
        <w:t xml:space="preserve">time </w:t>
      </w:r>
      <w:r w:rsidRPr="00D913FF">
        <w:rPr>
          <w:rFonts w:ascii="Times New Roman" w:hAnsi="Times New Roman" w:cs="Times New Roman"/>
        </w:rPr>
        <w:t>point</w:t>
      </w:r>
      <w:r w:rsidR="001C4E28" w:rsidRPr="00D913FF">
        <w:rPr>
          <w:rFonts w:ascii="Times New Roman" w:hAnsi="Times New Roman" w:cs="Times New Roman"/>
        </w:rPr>
        <w:t>s</w:t>
      </w:r>
      <w:r w:rsidRPr="00D913FF">
        <w:rPr>
          <w:rFonts w:ascii="Times New Roman" w:hAnsi="Times New Roman" w:cs="Times New Roman"/>
        </w:rPr>
        <w:t xml:space="preserve">. </w:t>
      </w:r>
      <w:r w:rsidR="00BE4831" w:rsidRPr="00D913FF">
        <w:rPr>
          <w:rFonts w:ascii="Times New Roman" w:hAnsi="Times New Roman" w:cs="Times New Roman"/>
        </w:rPr>
        <w:t xml:space="preserve">Providing </w:t>
      </w:r>
      <w:r w:rsidR="00964056" w:rsidRPr="00D913FF">
        <w:rPr>
          <w:rFonts w:ascii="Times New Roman" w:hAnsi="Times New Roman" w:cs="Times New Roman"/>
        </w:rPr>
        <w:t>care for</w:t>
      </w:r>
      <w:r w:rsidR="00BE4831" w:rsidRPr="00D913FF">
        <w:rPr>
          <w:rFonts w:ascii="Times New Roman" w:hAnsi="Times New Roman" w:cs="Times New Roman"/>
        </w:rPr>
        <w:t xml:space="preserve"> women with PTSDFC requires not only information about effective interventions but also awareness of effective </w:t>
      </w:r>
      <w:r w:rsidR="00964056" w:rsidRPr="00D913FF">
        <w:rPr>
          <w:rFonts w:ascii="Times New Roman" w:hAnsi="Times New Roman" w:cs="Times New Roman"/>
        </w:rPr>
        <w:t>processes to</w:t>
      </w:r>
      <w:r w:rsidR="00BE4831" w:rsidRPr="00D913FF">
        <w:rPr>
          <w:rFonts w:ascii="Times New Roman" w:hAnsi="Times New Roman" w:cs="Times New Roman"/>
        </w:rPr>
        <w:t xml:space="preserve"> enable </w:t>
      </w:r>
      <w:r w:rsidR="00964056" w:rsidRPr="00D913FF">
        <w:rPr>
          <w:rFonts w:ascii="Times New Roman" w:hAnsi="Times New Roman" w:cs="Times New Roman"/>
        </w:rPr>
        <w:t>women in</w:t>
      </w:r>
      <w:r w:rsidR="00BE4831" w:rsidRPr="00D913FF">
        <w:rPr>
          <w:rFonts w:ascii="Times New Roman" w:hAnsi="Times New Roman" w:cs="Times New Roman"/>
        </w:rPr>
        <w:t xml:space="preserve"> need to access to available services. </w:t>
      </w:r>
      <w:r w:rsidR="006A520F" w:rsidRPr="00D913FF">
        <w:rPr>
          <w:rFonts w:ascii="Times New Roman" w:hAnsi="Times New Roman" w:cs="Times New Roman"/>
        </w:rPr>
        <w:t xml:space="preserve"> </w:t>
      </w:r>
    </w:p>
    <w:p w14:paraId="0FC2C5F6" w14:textId="0433E69C" w:rsidR="003E75A9" w:rsidRPr="00D913FF" w:rsidRDefault="003E75A9" w:rsidP="003E75A9">
      <w:pPr>
        <w:tabs>
          <w:tab w:val="left" w:pos="5534"/>
        </w:tabs>
        <w:spacing w:line="360" w:lineRule="auto"/>
        <w:rPr>
          <w:rFonts w:ascii="Times New Roman" w:hAnsi="Times New Roman" w:cs="Times New Roman"/>
        </w:rPr>
      </w:pPr>
    </w:p>
    <w:p w14:paraId="56229C61" w14:textId="08D61E6F" w:rsidR="00D53F16" w:rsidRPr="00D913FF" w:rsidRDefault="00D53F16" w:rsidP="003E75A9">
      <w:pPr>
        <w:tabs>
          <w:tab w:val="left" w:pos="5534"/>
        </w:tabs>
        <w:spacing w:line="360" w:lineRule="auto"/>
        <w:rPr>
          <w:rFonts w:ascii="Times New Roman" w:hAnsi="Times New Roman" w:cs="Times New Roman"/>
        </w:rPr>
      </w:pPr>
    </w:p>
    <w:p w14:paraId="30E34CD4" w14:textId="3D5FC9E8" w:rsidR="009F33BA" w:rsidRPr="00D913FF" w:rsidRDefault="00EE528B" w:rsidP="009F33BA">
      <w:pPr>
        <w:spacing w:after="160" w:line="259" w:lineRule="auto"/>
        <w:rPr>
          <w:b/>
          <w:sz w:val="22"/>
          <w:szCs w:val="22"/>
        </w:rPr>
      </w:pPr>
      <w:r w:rsidRPr="00D913FF">
        <w:rPr>
          <w:rFonts w:ascii="Times New Roman" w:hAnsi="Times New Roman" w:cs="Times New Roman"/>
          <w:b/>
        </w:rPr>
        <w:t>Funding</w:t>
      </w:r>
      <w:r w:rsidRPr="00D913FF">
        <w:rPr>
          <w:rFonts w:ascii="Times New Roman" w:hAnsi="Times New Roman" w:cs="Times New Roman"/>
        </w:rPr>
        <w:t xml:space="preserve">: </w:t>
      </w:r>
      <w:r w:rsidR="009F33BA" w:rsidRPr="00D913FF">
        <w:rPr>
          <w:rFonts w:ascii="Times New Roman" w:hAnsi="Times New Roman" w:cs="Times New Roman"/>
        </w:rPr>
        <w:t xml:space="preserve">This work was supported by </w:t>
      </w:r>
      <w:r w:rsidR="009F33BA" w:rsidRPr="00D913FF">
        <w:rPr>
          <w:rFonts w:ascii="Times New Roman" w:eastAsia="Times New Roman" w:hAnsi="Times New Roman" w:cs="Times New Roman"/>
          <w:color w:val="414042"/>
        </w:rPr>
        <w:t>Liverpool Clinical Commissioning Group (LCCG), National Institute for Health Research (NIHR), Research Capability Funding (RCF) grant scheme</w:t>
      </w:r>
      <w:r w:rsidR="00F405A0" w:rsidRPr="00D913FF">
        <w:rPr>
          <w:rFonts w:ascii="Times New Roman" w:eastAsia="Times New Roman" w:hAnsi="Times New Roman" w:cs="Times New Roman"/>
          <w:color w:val="414042"/>
        </w:rPr>
        <w:t xml:space="preserve"> 2018</w:t>
      </w:r>
      <w:r w:rsidR="009F33BA" w:rsidRPr="00D913FF">
        <w:rPr>
          <w:rFonts w:ascii="Times New Roman" w:eastAsia="Times New Roman" w:hAnsi="Times New Roman" w:cs="Times New Roman"/>
          <w:color w:val="414042"/>
        </w:rPr>
        <w:t>.</w:t>
      </w:r>
      <w:r w:rsidR="00D41D45" w:rsidRPr="00D913FF">
        <w:rPr>
          <w:rFonts w:ascii="Times New Roman" w:eastAsia="Times New Roman" w:hAnsi="Times New Roman" w:cs="Times New Roman"/>
          <w:color w:val="414042"/>
        </w:rPr>
        <w:t xml:space="preserve"> Funders played no role in the </w:t>
      </w:r>
      <w:r w:rsidR="00964056" w:rsidRPr="00D913FF">
        <w:rPr>
          <w:rFonts w:ascii="Times New Roman" w:eastAsia="Times New Roman" w:hAnsi="Times New Roman" w:cs="Times New Roman"/>
          <w:color w:val="414042"/>
        </w:rPr>
        <w:t>completion or</w:t>
      </w:r>
      <w:r w:rsidR="00D21528" w:rsidRPr="00D913FF">
        <w:rPr>
          <w:rFonts w:ascii="Times New Roman" w:eastAsia="Times New Roman" w:hAnsi="Times New Roman" w:cs="Times New Roman"/>
          <w:color w:val="414042"/>
        </w:rPr>
        <w:t xml:space="preserve"> interpretation of the work.</w:t>
      </w:r>
    </w:p>
    <w:p w14:paraId="69B80604" w14:textId="40DB1C8E" w:rsidR="00BD0AF1" w:rsidRPr="00D913FF" w:rsidRDefault="00BD0AF1" w:rsidP="00BD0AF1">
      <w:pPr>
        <w:rPr>
          <w:rFonts w:ascii="Times New Roman" w:eastAsia="Times New Roman" w:hAnsi="Times New Roman" w:cs="Times New Roman"/>
        </w:rPr>
      </w:pPr>
    </w:p>
    <w:p w14:paraId="1BD2F165" w14:textId="4BD94850" w:rsidR="00EE528B" w:rsidRPr="00D913FF" w:rsidRDefault="00EE528B" w:rsidP="00EE528B">
      <w:pPr>
        <w:tabs>
          <w:tab w:val="left" w:pos="5534"/>
        </w:tabs>
        <w:spacing w:line="360" w:lineRule="auto"/>
        <w:rPr>
          <w:rFonts w:ascii="Times New Roman" w:hAnsi="Times New Roman" w:cs="Times New Roman"/>
          <w:b/>
        </w:rPr>
      </w:pPr>
    </w:p>
    <w:p w14:paraId="0C78EF2D" w14:textId="77777777" w:rsidR="00D53F16" w:rsidRPr="00D913FF" w:rsidRDefault="00D53F16" w:rsidP="003E75A9">
      <w:pPr>
        <w:tabs>
          <w:tab w:val="left" w:pos="5534"/>
        </w:tabs>
        <w:spacing w:line="360" w:lineRule="auto"/>
        <w:rPr>
          <w:rFonts w:ascii="Times New Roman" w:hAnsi="Times New Roman" w:cs="Times New Roman"/>
        </w:rPr>
      </w:pPr>
    </w:p>
    <w:p w14:paraId="619D5096" w14:textId="77777777" w:rsidR="003E75A9" w:rsidRPr="00D913FF" w:rsidRDefault="003E75A9" w:rsidP="003E75A9">
      <w:pPr>
        <w:tabs>
          <w:tab w:val="left" w:pos="5534"/>
        </w:tabs>
        <w:spacing w:line="360" w:lineRule="auto"/>
        <w:rPr>
          <w:rFonts w:ascii="Times New Roman" w:hAnsi="Times New Roman" w:cs="Times New Roman"/>
          <w:b/>
          <w:u w:val="single"/>
        </w:rPr>
      </w:pPr>
      <w:r w:rsidRPr="00D913FF">
        <w:rPr>
          <w:rFonts w:ascii="Times New Roman" w:hAnsi="Times New Roman" w:cs="Times New Roman"/>
          <w:b/>
          <w:u w:val="single"/>
        </w:rPr>
        <w:t>References</w:t>
      </w:r>
    </w:p>
    <w:p w14:paraId="6B2963A8" w14:textId="77777777" w:rsidR="003E75A9" w:rsidRPr="00D913FF" w:rsidRDefault="003E75A9" w:rsidP="003E75A9">
      <w:pPr>
        <w:tabs>
          <w:tab w:val="left" w:pos="5534"/>
        </w:tabs>
        <w:spacing w:line="360" w:lineRule="auto"/>
        <w:rPr>
          <w:rFonts w:ascii="Times New Roman" w:hAnsi="Times New Roman" w:cs="Times New Roman"/>
          <w:b/>
          <w:u w:val="single"/>
        </w:rPr>
      </w:pPr>
    </w:p>
    <w:p w14:paraId="25B5F1C3" w14:textId="7ED66969" w:rsidR="00D41938" w:rsidRPr="00D41938" w:rsidRDefault="003E75A9"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913FF">
        <w:rPr>
          <w:rFonts w:ascii="Times New Roman" w:hAnsi="Times New Roman" w:cs="Times New Roman"/>
        </w:rPr>
        <w:fldChar w:fldCharType="begin" w:fldLock="1"/>
      </w:r>
      <w:r w:rsidRPr="00D913FF">
        <w:rPr>
          <w:rFonts w:ascii="Times New Roman" w:hAnsi="Times New Roman" w:cs="Times New Roman"/>
        </w:rPr>
        <w:instrText xml:space="preserve">ADDIN Mendeley Bibliography CSL_BIBLIOGRAPHY </w:instrText>
      </w:r>
      <w:r w:rsidRPr="00D913FF">
        <w:rPr>
          <w:rFonts w:ascii="Times New Roman" w:hAnsi="Times New Roman" w:cs="Times New Roman"/>
        </w:rPr>
        <w:fldChar w:fldCharType="separate"/>
      </w:r>
      <w:r w:rsidR="00D41938" w:rsidRPr="00D41938">
        <w:rPr>
          <w:rFonts w:ascii="Times New Roman" w:hAnsi="Times New Roman" w:cs="Times New Roman"/>
          <w:noProof/>
          <w:lang w:val="en-US"/>
        </w:rPr>
        <w:t>American Psychiatric Association, 1994. Diagnostic and Statistical Manual of Mental Disorders. American Psychiatric Association. https://doi.org/10.1176/appi.books.9780890425596</w:t>
      </w:r>
    </w:p>
    <w:p w14:paraId="50089F27"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 xml:space="preserve">Ayers, S., 2004. Delivery as a traumatic event: prevalence, risk factors, and treatment for </w:t>
      </w:r>
      <w:r w:rsidRPr="00D41938">
        <w:rPr>
          <w:rFonts w:ascii="Times New Roman" w:hAnsi="Times New Roman" w:cs="Times New Roman"/>
          <w:noProof/>
          <w:lang w:val="en-US"/>
        </w:rPr>
        <w:lastRenderedPageBreak/>
        <w:t>postnatal posttraumatic stress disorder. Clin. Obstet. Gynecol. 47, 552–567.</w:t>
      </w:r>
    </w:p>
    <w:p w14:paraId="75CE88C9"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Ayers, S., Eagle, A., Waring, H., 2006. The effects of childbirth-related post-traumatic stress disorder on women and their relationships: a qualitative study. Psychol. Health Med. 11, 389–398.</w:t>
      </w:r>
    </w:p>
    <w:p w14:paraId="0F627D42"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Ayers, S., McKenzie-McHarg, K., Eagle, A., 2007. Cognitive behaviour therapy for postnatal post-traumatic stress disorder: case studies. J. Psychosom. Obstet. Gynaecol. 28, 177–184.</w:t>
      </w:r>
    </w:p>
    <w:p w14:paraId="506C18BA"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Ayers, S., Wright, D.B., Ford, E., 2015. Hyperarousal symptoms after traumatic and nontraumatic births. J. Reprod. Infant Psychol. 33, 282–293. https://doi.org/10.1080/02646838.2015.1004164</w:t>
      </w:r>
    </w:p>
    <w:p w14:paraId="5DFD89E9"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Bailey, M., Price, S., 2008. Exploring women’s experiences of a Birth Afterthoughts Service. Evid. Based Midwifery 6, 52–58.</w:t>
      </w:r>
    </w:p>
    <w:p w14:paraId="62A09086"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Bernard, R.S., Williams, S.E., Storfer-Isser, A., Rhine, W., Horwitz, S.M., Koopman, C., Shaw, R.J., 2011. Brief cognitive-behavioral intervention for maternal depression and trauma in the neonatal intensive care unit: A pilot study. J. Trauma. Stress 24, 230–234. https://doi.org/10.1002/jts.20626</w:t>
      </w:r>
    </w:p>
    <w:p w14:paraId="44D55F90"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Blevins, C.A., Weathers, F., Davis, M.T., Witte, T.K., Domino, J.L., 2015. The posttraumatic stress disorder checklist for DSM-5 (PCL-5): Development and initial psychometric evaluation. J. Trauma. Stress 28, 489–498. https://doi.org/doi:10.1002/jts.22059</w:t>
      </w:r>
    </w:p>
    <w:p w14:paraId="48BFECF5"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Borghini, A., Habersaat, S., Forcada-Guex, M., Nessi, J., Pierrehumbert, B., Ansermet, F., Müller-Nix, C., 2014. Effects of an early intervention on maternal post-traumatic stress symptoms and the quality of mother-infant interaction: The case of preterm birth. Infant Behav. Dev. 37, 624–631. https://doi.org/10.1016/j.infbeh.2014.08.003</w:t>
      </w:r>
    </w:p>
    <w:p w14:paraId="05F23E16"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Brecht, C.J., 2014. Prevention of postpartum traumatic stress in mothers with preterm infants: Manual development and evaluation. Diss. Abstr. Int. Sect. B Sci. Eng. ProQuest Information &amp; Learning, US.</w:t>
      </w:r>
    </w:p>
    <w:p w14:paraId="3944859E"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Coates, R., Ayers, S., de Visser, R., 2014. Women’s experiences of postnatal distress: a qualitative study. BMC Pregnancy Childbirth 14, 359. https://doi.org/10.1186/1471-2393-14-359</w:t>
      </w:r>
    </w:p>
    <w:p w14:paraId="14C6DE0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Cook, N., Ayers, S., Horsch, A., 2018. Maternal posttraumatic stress disorder during the perinatal period and child outcomes: A systematic review. J. Affect. Disord. 225, 18–31. https://doi.org/10.1016/j.jad.2017.07.045</w:t>
      </w:r>
    </w:p>
    <w:p w14:paraId="2C3FC3E0"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Czarnocka, J., Slade, P., 2000. Prevalence and predictors of post-traumatic stress symptoms following childbirth. Br. J. Clin. Psychol. 39 ( Pt 1), 35–51.</w:t>
      </w:r>
    </w:p>
    <w:p w14:paraId="254A375A"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lastRenderedPageBreak/>
        <w:t>de la Cruz, C.Z., Coulter, M.L., O’Rourke, K., Alio, P.A., Daley, E.M., Mahan, C.S., 2013. Women’s Experiences, Emotional Responses, and Perceptions of Care After Emergency Peripartum Hysterectomy: A Qualitative Survey of Women from 6 Months to 3 Years Postpartum. BIRTH-ISSUES Perinat. CARE 40, 256–263. https://doi.org/10.1111/birt.12070</w:t>
      </w:r>
    </w:p>
    <w:p w14:paraId="2B3A3C68"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DeMier, R.L., Hynan, M.T., Harris, H.B., Manniello, R.L., 1996. Perinatal stressors as predictors of symptoms of posttraumatic stress in mothers of infants at high risk. J. Perinatol. Off. J. Calif. Perinat. Assoc. 16, 276–280.</w:t>
      </w:r>
    </w:p>
    <w:p w14:paraId="742C2AE9"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Fenwick, J., Gamble, J., Creedy, D., Barclay, L., Buist, A., Ryding, E.L., 2013. Women’s perceptions of emotional support following childbirth: A qualitative investigation. Midwifery 29, 217–224. https://doi.org/10.1016/j.midw.2011.12.008</w:t>
      </w:r>
    </w:p>
    <w:p w14:paraId="5D771146"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Foa, E.., Davidsson, J.., Frances, A., 1999. The expert consensus guideline series: Treatment of posttraumatic stress disorder. J. Clin. Psychiatry 60, 1–76.</w:t>
      </w:r>
    </w:p>
    <w:p w14:paraId="3BDE822C"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Foa, E.B., Ehlers, A., Clark, D.M., Tolin, D.., Orsillo, S.., 1999. The Posttraumatic Cognitions Inventory (PTCI): Development and validation. Psychol. Assess. 11, 303–314.</w:t>
      </w:r>
    </w:p>
    <w:p w14:paraId="6234A05C"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Foa, E.B., Riggs, D.S., Dancu, C. V, Rothbaum, B.., 1993. Reliability and validity of a brief instrument for assessing post-traumatic stress disordere. J. Trauma. Stress 6, 459–473.</w:t>
      </w:r>
    </w:p>
    <w:p w14:paraId="17F8C31D"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Furuta, M., Horsch, A., Ng, E.S.W., Bick, D., 2018. Effectiveness of Trauma-Focused Psychological Therapies for Treating Post-traumatic Stress Disorder Symptoms in Women Following Childbirth : A Systematic Review and 9, 3–6. https://doi.org/10.3389/fpsyt.2018.00591</w:t>
      </w:r>
    </w:p>
    <w:p w14:paraId="3D61F345"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Gamble, J., Creedy, D., Moyle, W., Webster, J., McAllister, M., Dickson, P., 2005. Effectiveness of a counseling intervention after a traumatic childbirth: a randomized controlled trial. Birth Issues Perinat. Care 32, 11–19.</w:t>
      </w:r>
    </w:p>
    <w:p w14:paraId="71BE7FB2"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Garel, M., Dardennes, M., Blondel, B., 2007. Mothers’ psychological distress 1 year after very preterm childbirth. Results of the EPIPAGE qualitative study. Child. Care. Health Dev. 33, 137–143.</w:t>
      </w:r>
    </w:p>
    <w:p w14:paraId="3435C381"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Grekin, R., O’Hara, M.W., 2014. Prevalence and risk factors of postpartum posttraumatic stress disorder: a meta-analysis. Clin. Psychol. Rev. 34, 389–401. https://doi.org/10.1016/j.cpr.2014.05.003</w:t>
      </w:r>
    </w:p>
    <w:p w14:paraId="0D99FED0"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Hinton, L., Locock, L., Knight, M., 2015. Support for mothers and their families after life-threatening illness in pregnancy and childbirth: a qualitative study in primary care. Br. J. Gen. Pract. 65, E563–E569. https://doi.org/10.3399/bjgp15X686461</w:t>
      </w:r>
    </w:p>
    <w:p w14:paraId="67D127F5"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lastRenderedPageBreak/>
        <w:t>Horsch, A., Tolsa, J.-F., Gilbert, L., Chêne, L., Müller-Nix, C., Graz, M., du Chêne, L.J., Bickle Graz, M., 2016. Improving Maternal Mental Health Following Preterm Birth Using an Expressive Writing Intervention: A Randomized Controlled Trial. Child Psychiatry Hum. Dev. 47, 780–791. https://doi.org/10.1007/s10578-015-0611-6</w:t>
      </w:r>
    </w:p>
    <w:p w14:paraId="5DF6DD42"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Iles, J., Pote, H., 2015. Postnatal posttraumatic stress: A grounded theory model of first-time mothers’ experiences. J. Reprod. Infant Psychol. 33, 238–255. https://doi.org/10.1080/02646838.2015.1030732</w:t>
      </w:r>
    </w:p>
    <w:p w14:paraId="62932576"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Ivarsson, D., Blom, M., Hesser, H., Carlbring, P., Enderby, P., Nordberg, R., Andersson, G., 2014. Guided Internet-delivered cognitive behavior therapy for post-traumatic stress disorder: A randomized controlled trial. Internet Interv. 1, 33–40.</w:t>
      </w:r>
    </w:p>
    <w:p w14:paraId="4210FCB4"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James, S., 2015. Women’s experiences of symptoms of posttraumatic stress disorder (PTSD) after traumatic childbirth: a review and critical appraisal. Arch. Womens. Ment. Health 18, 761–771. https://doi.org/10.1007/s00737-015-0560-x</w:t>
      </w:r>
    </w:p>
    <w:p w14:paraId="20BB6141"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Lapp, L.K., Agbokou, C., Peretti, C.-S., Ferreri, F., 2010. Management of post traumatic stress disorder after childbirth: a review. J. Psychosom. Obstet. Gynaecol. 31, 113–122. https://doi.org/10.3109/0167482X.2010.503330</w:t>
      </w:r>
    </w:p>
    <w:p w14:paraId="4F8EC89D"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Liberati, A., Altman, D.G., Tetzlaff, J., Mulrow, C., Gøtzsche, P.C., Ioannidis, J.P.A., Clarke, M., Devereaux, P.J., Kleijnen, J., Moher, D., 2009. The PRISMA statement for reporting systematic reviews and meta-analyses of studies that evaluate health care interventions: Explanation and elaboration. PLoS Med. 6. https://doi.org/10.1371/journal.pmed.1000100</w:t>
      </w:r>
    </w:p>
    <w:p w14:paraId="33B30C3F"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Madrid, A., Skolek, S., Shapiro, F., 2006. Repairing Failures in Bonding Through EMDR. Clin. Case Stud. 5, 271–286. https://doi.org/10.1177/1534650104267403</w:t>
      </w:r>
    </w:p>
    <w:p w14:paraId="76E9A539"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McDonald, S., Slade, P., Spiby, H., Iles, J., 2011. Post-traumatic stress symptoms, parenting stress and mother-child relationships following childbirth and at 2 years postpartum. J. Psychosom. Obstet. Gynaecol. 32, 141–146. https://doi.org/10.3109/0167482X.2011.596962</w:t>
      </w:r>
    </w:p>
    <w:p w14:paraId="7C7481D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Meades, R., Pond, C., Ayers, S., Warren, F., 2011. Postnatal debriefing: have we thrown the baby out with the bath water? Behav. Res. Ther. 49, 367–372. https://doi.org/10.1016/j.brat.2011.03.002</w:t>
      </w:r>
    </w:p>
    <w:p w14:paraId="1CA58141"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National Institute for Health and Care Exellence (NICE), 2016. Antenatal and postnatal mental health. Obstet. Evidence-Based Algorithms 215–225. https://doi.org/10.1017/cbo9781107338876.046</w:t>
      </w:r>
    </w:p>
    <w:p w14:paraId="145C48FF"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 xml:space="preserve">National Institute of Health and Care Excellence (NICE), 2019. Post-traumatic Stress </w:t>
      </w:r>
      <w:r w:rsidRPr="00D41938">
        <w:rPr>
          <w:rFonts w:ascii="Times New Roman" w:hAnsi="Times New Roman" w:cs="Times New Roman"/>
          <w:noProof/>
          <w:lang w:val="en-US"/>
        </w:rPr>
        <w:lastRenderedPageBreak/>
        <w:t>Disorder (NICE Guideline No. 116), Perinatal Psychopharmacology. https://doi.org/10.1007/978-3-319-92919-4_18</w:t>
      </w:r>
    </w:p>
    <w:p w14:paraId="336922D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Nicholls, K., Ayers, S., 2007. Childbirth-related post-traumatic stress disorder in couples: a qualitative study. Br. J. Health Psychol. 12, 491–509. https://doi.org/10.1348/135910706X120627</w:t>
      </w:r>
    </w:p>
    <w:p w14:paraId="6369B75E"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Nieminen, K., Berg, I., Frankenstein, K., Viita, L., Larsson, K., Persson, U., Spånberger, L., Wretman, A., Silfvernagel, K., Andersson, G., Wijma, K., 2016. Internet-provided cognitive behaviour therapy of posttraumatic stress symptoms following childbirth-a randomized controlled trial. Cogn. Behav. Ther. 45, 287–306. https://doi.org/10.1080/16506073.2016.1169626</w:t>
      </w:r>
    </w:p>
    <w:p w14:paraId="69AC6C42"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Noblit, G., Hare, D., 1988. Meta-Ethnography: Synthesizing Qualitative Studies. Sage Publications, London.</w:t>
      </w:r>
    </w:p>
    <w:p w14:paraId="16C21B6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Pace, R., Pluye, P., Bartlett, G., Macaulay, A.C., Salsberg, J., Jagosh, J., Seller, R., 2012. Testing the reliability and efficiency of the pilot Mixed Methods Appraisal Tool (MMAT) for systematic mixed studies review. Int. J. Nurs. Stud. 49, 47–53. https://doi.org/10.1016/j.ijnurstu.2011.07.002</w:t>
      </w:r>
    </w:p>
    <w:p w14:paraId="2FA15EA9"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Pluye, P., Robert, E., Cargo, M., Bartlett, G., 2011. Proposal: A mixed methods appraisal tool for systematic mixed studies reviews. Montréal McGill Univ. 1–8. https://doi.org/Archived by WebCite® at http://www.webcitation.org/5tTRTc9yJ</w:t>
      </w:r>
    </w:p>
    <w:p w14:paraId="5CB94DFD"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Priddis, H., Dahlen, H., Schmied, V., 2013. Women’s experiences following severe perineal trauma: a meta-ethnographic synthesis. J. Adv. Nurs. 69, 748–759. https://doi.org/10.1111/jan.12005</w:t>
      </w:r>
    </w:p>
    <w:p w14:paraId="4BF1BF85"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Priddis, H.S., Keedle, H., Dahlen, H., 2018a. The Perfect Storm of Trauma: The experiences of women who have experienced birth trauma and subsequently accessed residential parenting services in Australia. Women &amp; Birth 31, 17–24. https://doi.org/10.1016/j.wombi.2017.06.007</w:t>
      </w:r>
    </w:p>
    <w:p w14:paraId="144D3EA4"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Priddis, H.S., Keedle, H., Dahlen, H., 2018b. The Perfect Storm of Trauma: The experiences of women who have experienced birth trauma and subsequently accessed residential parenting services in Australia. Women Birth J. Aust. Coll. Midwives 31, 17–24.</w:t>
      </w:r>
    </w:p>
    <w:p w14:paraId="7268CD9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Reina, S.A., Freund, B., Ironson, G., 2019. The Use of Prolonged Exposure Therapy Augmented With CBT to Treat Postpartum Trauma. Clin. Case Stud. 18, 239–253. https://doi.org/10.1177/1534650119834646</w:t>
      </w:r>
    </w:p>
    <w:p w14:paraId="39A382DA"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Robjant, K., Fazel, M., 2010. The emerging evidence for narrative exposure therapy: A review. Clin. Psychol. Rev. 30, 1030–1039.</w:t>
      </w:r>
    </w:p>
    <w:p w14:paraId="50DFC82D"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lastRenderedPageBreak/>
        <w:t>Rossman, B., Greene, M.M., Kratovil, A.L., Meier, P.P., 2017. Resilience in Mothers of Very-Low-Birth-Weight Infants Hospitalized in the NICU. JOGNN - J. Obstet. Gynecol. Neonatal Nurs. 46, 434–445. https://doi.org/10.1016/j.jogn.2016.11.016</w:t>
      </w:r>
    </w:p>
    <w:p w14:paraId="340F3E2A"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Roux, S.L., van Rensburg, E., 2011. South African mothers’ perceptions and experiences of an unplanned caesarean section. J. Psychol. Africa 21, 429–438.</w:t>
      </w:r>
    </w:p>
    <w:p w14:paraId="47D0A69A"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andström, M., Wiberg, B., Wikman, M., Willman, A.-K., Högberg, U., Sandstrom, M., Wiberg, B., Willman, A.-K., Wikman, M., Hogberg, U., 2008. A pilot study of eye movement desensitisation and reprocessing treatment (EMDR) for post-traumatic stress after childbirth. Midwifery 24, 62–73. https://doi.org/10.1016/j.midw.2006.07.008</w:t>
      </w:r>
    </w:p>
    <w:p w14:paraId="2A943784"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chmidt, M., Haglund, K., 2017. Debrief in Emergency Departments to Improve Compassion Fatigue and Promote Resiliency. J. Trauma Nurs. 24, 317–322.</w:t>
      </w:r>
    </w:p>
    <w:p w14:paraId="13228711"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elkirk, R., McLaren, S., Ollerenshaw, A., AJ, M., Moten, J., 2006. The longitudinal effects of midwife-led postnatal debriefing on the psychological health of mothers. J. Reprod. Infant Psychol. 24, 133–147.</w:t>
      </w:r>
    </w:p>
    <w:p w14:paraId="2EA44EEC"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hapiro, F., Forrest, M.S., 1997. EMDR:  The breakthrough therapy for overcoming anxiety, stress, and trauma., EMDR:  The breakthrough therapy for overcoming anxiety, stress, and trauma. Basic Books, New York,  NY,  US.</w:t>
      </w:r>
    </w:p>
    <w:p w14:paraId="707492F7"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heen, K., Slade, P., 2015. The efficacy of “debriefing” after childbirth: Is there a case for targeted intervention? J. Reprod. Infant Psychol. 33, 308–320. https://doi.org/10.1080/02646838.2015.1009881</w:t>
      </w:r>
    </w:p>
    <w:p w14:paraId="433708C3"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igurðardóttir, V.L., Gamble, J., Guðmundsdóttir, B., Sveinsdóttir, H., Gottfreðsdóttir, H., 2019. Processing birth experiences: A content analysis of women’s preferences. Midwifery 69, 29–38. https://doi.org/10.1016/j.midw.2018.10.016</w:t>
      </w:r>
    </w:p>
    <w:p w14:paraId="31580492"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mithBattle, L., Chantamit-o-pas, C., Freed, P., McLaughlin, D., Schneider, J.K., 2017. Moms growing together: Piloting action methods and expressive arts in a therapeutic group for teen mothers. J. CHILD Adolesc. Psychiatr. Nurs. 30, 72–79. https://doi.org/10.1111/jcap.12172</w:t>
      </w:r>
    </w:p>
    <w:p w14:paraId="18B425D1"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Söderquist, J., Wijma, B., Thorbert, G., Wijma, K., Soderquist, J., Wijma, B., Thorbert, G., Wijma, K., Söderquist, J., Wijma, B., Thorbert, G., Wijma, K., Soderquist, J., Wijma, B., Thorbert, G., Wijma, K., 2009. Risk factors in pregnancy for post-traumatic stress and depression after childbirth. BJOG-AN Int. J. Obstet. Gynaecol. 116, 672–680. https://doi.org/10.1111/j.1471-0528.2008.02083.x</w:t>
      </w:r>
    </w:p>
    <w:p w14:paraId="521B6F0F"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 xml:space="preserve">Stramrood, C.A.I., van der Velde, J., Doornbos, B., Marieke Paarlberg, K., Weijmar Schultz, W.C.M., van Pampus, M.G., 2012. The patient observer: eye-movement desensitization </w:t>
      </w:r>
      <w:r w:rsidRPr="00D41938">
        <w:rPr>
          <w:rFonts w:ascii="Times New Roman" w:hAnsi="Times New Roman" w:cs="Times New Roman"/>
          <w:noProof/>
          <w:lang w:val="en-US"/>
        </w:rPr>
        <w:lastRenderedPageBreak/>
        <w:t>and reprocessing for the treatment of posttraumatic stress following childbirth. Birth 39, 70–76. https://doi.org/10.1111/j.1523-536X.2011.00517.x</w:t>
      </w:r>
    </w:p>
    <w:p w14:paraId="01806BC5"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Thomson, G., Downe, S., 2016. Emotions and support needs following a distressing birth: Scoping study with pregnant multigravida women in North-West England. Midwifery 40, 32–39.</w:t>
      </w:r>
    </w:p>
    <w:p w14:paraId="36B30576"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Weathers, F.W., 2008. Posttraumatic stress disorder checklist, in: Reyes, G., Elhai, J.D., Ford, J.D. (Eds.), Encyclopedia of Psychological Trauma. John Wiley, Hoboken, NJ, p. 491*494.</w:t>
      </w:r>
    </w:p>
    <w:p w14:paraId="0CE54FBF"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Weiss, D.S., Marmar, D.., 1997. The impact of event scale-revised, in: Wilson, J.., Keane, T.. (Eds.), Assessing Psychological Trauma and PTSD. Guildford Press, New York, pp. 399–411.</w:t>
      </w:r>
    </w:p>
    <w:p w14:paraId="54310317"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lang w:val="en-US"/>
        </w:rPr>
      </w:pPr>
      <w:r w:rsidRPr="00D41938">
        <w:rPr>
          <w:rFonts w:ascii="Times New Roman" w:hAnsi="Times New Roman" w:cs="Times New Roman"/>
          <w:noProof/>
          <w:lang w:val="en-US"/>
        </w:rPr>
        <w:t>Wijma, K., Söderquist, J., Wijma, B., 1997. Posttraumatic stress disorder after childbirth: a cross sectional study. J. Anxiety Disord. 11, 587–597.</w:t>
      </w:r>
    </w:p>
    <w:p w14:paraId="775065BD" w14:textId="77777777" w:rsidR="00D41938" w:rsidRPr="00D41938" w:rsidRDefault="00D41938" w:rsidP="00D41938">
      <w:pPr>
        <w:widowControl w:val="0"/>
        <w:autoSpaceDE w:val="0"/>
        <w:autoSpaceDN w:val="0"/>
        <w:adjustRightInd w:val="0"/>
        <w:spacing w:line="360" w:lineRule="auto"/>
        <w:ind w:left="480" w:hanging="480"/>
        <w:rPr>
          <w:rFonts w:ascii="Times New Roman" w:hAnsi="Times New Roman" w:cs="Times New Roman"/>
          <w:noProof/>
        </w:rPr>
      </w:pPr>
      <w:r w:rsidRPr="00D41938">
        <w:rPr>
          <w:rFonts w:ascii="Times New Roman" w:hAnsi="Times New Roman" w:cs="Times New Roman"/>
          <w:noProof/>
          <w:lang w:val="en-US"/>
        </w:rPr>
        <w:t>Yildiz, P.D., Ayers, S., Phillips, L., 2017. The prevalence of posttraumatic stress disorder in pregnancy and after birth: A systematic review and meta-analysis. J. Affect. Disord. 208, 634–645. https://doi.org/10.1016/j.jad.2016.10.009</w:t>
      </w:r>
    </w:p>
    <w:p w14:paraId="01789712" w14:textId="56D26D4A" w:rsidR="003E75A9" w:rsidRDefault="003E75A9" w:rsidP="00D41938">
      <w:pPr>
        <w:widowControl w:val="0"/>
        <w:autoSpaceDE w:val="0"/>
        <w:autoSpaceDN w:val="0"/>
        <w:adjustRightInd w:val="0"/>
        <w:spacing w:line="360" w:lineRule="auto"/>
        <w:ind w:left="480" w:hanging="480"/>
        <w:rPr>
          <w:rFonts w:ascii="Times New Roman" w:hAnsi="Times New Roman" w:cs="Times New Roman"/>
        </w:rPr>
      </w:pPr>
      <w:r w:rsidRPr="00D913FF">
        <w:rPr>
          <w:rFonts w:ascii="Times New Roman" w:hAnsi="Times New Roman" w:cs="Times New Roman"/>
        </w:rPr>
        <w:fldChar w:fldCharType="end"/>
      </w:r>
    </w:p>
    <w:p w14:paraId="0A483062" w14:textId="77777777" w:rsidR="003E75A9" w:rsidRDefault="003E75A9" w:rsidP="003E75A9">
      <w:pPr>
        <w:spacing w:line="360" w:lineRule="auto"/>
        <w:rPr>
          <w:rFonts w:ascii="Times New Roman" w:hAnsi="Times New Roman" w:cs="Times New Roman"/>
        </w:rPr>
      </w:pPr>
    </w:p>
    <w:p w14:paraId="0E74E4D7" w14:textId="77777777" w:rsidR="003E75A9" w:rsidRDefault="003E75A9" w:rsidP="003E75A9">
      <w:pPr>
        <w:spacing w:line="360" w:lineRule="auto"/>
        <w:rPr>
          <w:rFonts w:ascii="Times New Roman" w:hAnsi="Times New Roman" w:cs="Times New Roman"/>
        </w:rPr>
      </w:pPr>
    </w:p>
    <w:p w14:paraId="357BC4CA" w14:textId="77777777" w:rsidR="003E75A9" w:rsidRDefault="003E75A9" w:rsidP="003E75A9">
      <w:pPr>
        <w:spacing w:line="360" w:lineRule="auto"/>
        <w:rPr>
          <w:rFonts w:ascii="Times New Roman" w:hAnsi="Times New Roman" w:cs="Times New Roman"/>
        </w:rPr>
      </w:pPr>
    </w:p>
    <w:p w14:paraId="68394FCF" w14:textId="77777777" w:rsidR="003E75A9" w:rsidRDefault="003E75A9" w:rsidP="003E75A9">
      <w:pPr>
        <w:spacing w:line="360" w:lineRule="auto"/>
        <w:rPr>
          <w:rFonts w:ascii="Times New Roman" w:hAnsi="Times New Roman" w:cs="Times New Roman"/>
        </w:rPr>
      </w:pPr>
    </w:p>
    <w:p w14:paraId="589DEF64" w14:textId="2135A01D" w:rsidR="00E43C4F" w:rsidRDefault="00E43C4F" w:rsidP="000C0868">
      <w:pPr>
        <w:tabs>
          <w:tab w:val="left" w:pos="5534"/>
        </w:tabs>
      </w:pPr>
    </w:p>
    <w:sectPr w:rsidR="00E43C4F" w:rsidSect="00D7056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62280" w14:textId="77777777" w:rsidR="006E1FE1" w:rsidRDefault="006E1FE1" w:rsidP="002A1352">
      <w:r>
        <w:separator/>
      </w:r>
    </w:p>
  </w:endnote>
  <w:endnote w:type="continuationSeparator" w:id="0">
    <w:p w14:paraId="3B919ED5" w14:textId="77777777" w:rsidR="006E1FE1" w:rsidRDefault="006E1FE1" w:rsidP="002A1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CILK J+ Gulliver">
    <w:altName w:val="Gulliver"/>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2773075"/>
      <w:docPartObj>
        <w:docPartGallery w:val="Page Numbers (Bottom of Page)"/>
        <w:docPartUnique/>
      </w:docPartObj>
    </w:sdtPr>
    <w:sdtEndPr>
      <w:rPr>
        <w:noProof/>
      </w:rPr>
    </w:sdtEndPr>
    <w:sdtContent>
      <w:p w14:paraId="72B51B8F" w14:textId="47F44421" w:rsidR="00A76DA0" w:rsidRDefault="00A76D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EF3031" w14:textId="77777777" w:rsidR="00A76DA0" w:rsidRDefault="00A76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75456" w14:textId="77777777" w:rsidR="006E1FE1" w:rsidRDefault="006E1FE1" w:rsidP="002A1352">
      <w:r>
        <w:separator/>
      </w:r>
    </w:p>
  </w:footnote>
  <w:footnote w:type="continuationSeparator" w:id="0">
    <w:p w14:paraId="4F9D82A8" w14:textId="77777777" w:rsidR="006E1FE1" w:rsidRDefault="006E1FE1" w:rsidP="002A1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9013B"/>
    <w:multiLevelType w:val="hybridMultilevel"/>
    <w:tmpl w:val="A55682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8522C"/>
    <w:multiLevelType w:val="hybridMultilevel"/>
    <w:tmpl w:val="5044945A"/>
    <w:lvl w:ilvl="0" w:tplc="DF88EA7A">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330C0F"/>
    <w:multiLevelType w:val="hybridMultilevel"/>
    <w:tmpl w:val="268E9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7C63D3"/>
    <w:multiLevelType w:val="hybridMultilevel"/>
    <w:tmpl w:val="1AF6CD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4C574C"/>
    <w:multiLevelType w:val="hybridMultilevel"/>
    <w:tmpl w:val="E340B9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E04FAA"/>
    <w:multiLevelType w:val="hybridMultilevel"/>
    <w:tmpl w:val="D9BCA3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75711D"/>
    <w:multiLevelType w:val="hybridMultilevel"/>
    <w:tmpl w:val="550AF4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2D1E96"/>
    <w:multiLevelType w:val="hybridMultilevel"/>
    <w:tmpl w:val="043248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21135B"/>
    <w:multiLevelType w:val="hybridMultilevel"/>
    <w:tmpl w:val="BA3E5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5379D6"/>
    <w:multiLevelType w:val="hybridMultilevel"/>
    <w:tmpl w:val="64349B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6C578B"/>
    <w:multiLevelType w:val="hybridMultilevel"/>
    <w:tmpl w:val="32B4B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5B1160"/>
    <w:multiLevelType w:val="hybridMultilevel"/>
    <w:tmpl w:val="75DA8A0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580BBF"/>
    <w:multiLevelType w:val="hybridMultilevel"/>
    <w:tmpl w:val="A064C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953DDC"/>
    <w:multiLevelType w:val="hybridMultilevel"/>
    <w:tmpl w:val="268E9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6D4069"/>
    <w:multiLevelType w:val="hybridMultilevel"/>
    <w:tmpl w:val="44A6198A"/>
    <w:lvl w:ilvl="0" w:tplc="C3F4E75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5169016F"/>
    <w:multiLevelType w:val="hybridMultilevel"/>
    <w:tmpl w:val="DCF677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9700BF"/>
    <w:multiLevelType w:val="hybridMultilevel"/>
    <w:tmpl w:val="9A7E39A0"/>
    <w:lvl w:ilvl="0" w:tplc="072EEFA8">
      <w:start w:val="1"/>
      <w:numFmt w:val="bullet"/>
      <w:lvlText w:val=""/>
      <w:lvlJc w:val="left"/>
      <w:pPr>
        <w:ind w:left="720" w:hanging="360"/>
      </w:pPr>
      <w:rPr>
        <w:rFonts w:ascii="Symbol" w:eastAsiaTheme="minorHAnsi" w:hAnsi="Symbol" w:cs="Times New Roman" w:hint="default"/>
        <w:b w:val="0"/>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4A15C4"/>
    <w:multiLevelType w:val="hybridMultilevel"/>
    <w:tmpl w:val="4A3AF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DBB256B"/>
    <w:multiLevelType w:val="hybridMultilevel"/>
    <w:tmpl w:val="1B84F20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187D13"/>
    <w:multiLevelType w:val="hybridMultilevel"/>
    <w:tmpl w:val="CF64B0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A010C5"/>
    <w:multiLevelType w:val="hybridMultilevel"/>
    <w:tmpl w:val="F6C47AF4"/>
    <w:lvl w:ilvl="0" w:tplc="D0D40D00">
      <w:start w:val="1"/>
      <w:numFmt w:val="decimal"/>
      <w:lvlText w:val="%1."/>
      <w:lvlJc w:val="left"/>
      <w:pPr>
        <w:ind w:left="1076" w:hanging="360"/>
      </w:pPr>
      <w:rPr>
        <w:rFonts w:hint="default"/>
      </w:rPr>
    </w:lvl>
    <w:lvl w:ilvl="1" w:tplc="08090019">
      <w:start w:val="1"/>
      <w:numFmt w:val="lowerLetter"/>
      <w:lvlText w:val="%2."/>
      <w:lvlJc w:val="left"/>
      <w:pPr>
        <w:ind w:left="1796" w:hanging="360"/>
      </w:pPr>
    </w:lvl>
    <w:lvl w:ilvl="2" w:tplc="0809001B" w:tentative="1">
      <w:start w:val="1"/>
      <w:numFmt w:val="lowerRoman"/>
      <w:lvlText w:val="%3."/>
      <w:lvlJc w:val="right"/>
      <w:pPr>
        <w:ind w:left="2516" w:hanging="180"/>
      </w:pPr>
    </w:lvl>
    <w:lvl w:ilvl="3" w:tplc="0809000F" w:tentative="1">
      <w:start w:val="1"/>
      <w:numFmt w:val="decimal"/>
      <w:lvlText w:val="%4."/>
      <w:lvlJc w:val="left"/>
      <w:pPr>
        <w:ind w:left="3236" w:hanging="360"/>
      </w:pPr>
    </w:lvl>
    <w:lvl w:ilvl="4" w:tplc="08090019" w:tentative="1">
      <w:start w:val="1"/>
      <w:numFmt w:val="lowerLetter"/>
      <w:lvlText w:val="%5."/>
      <w:lvlJc w:val="left"/>
      <w:pPr>
        <w:ind w:left="3956" w:hanging="360"/>
      </w:pPr>
    </w:lvl>
    <w:lvl w:ilvl="5" w:tplc="0809001B" w:tentative="1">
      <w:start w:val="1"/>
      <w:numFmt w:val="lowerRoman"/>
      <w:lvlText w:val="%6."/>
      <w:lvlJc w:val="right"/>
      <w:pPr>
        <w:ind w:left="4676" w:hanging="180"/>
      </w:pPr>
    </w:lvl>
    <w:lvl w:ilvl="6" w:tplc="0809000F" w:tentative="1">
      <w:start w:val="1"/>
      <w:numFmt w:val="decimal"/>
      <w:lvlText w:val="%7."/>
      <w:lvlJc w:val="left"/>
      <w:pPr>
        <w:ind w:left="5396" w:hanging="360"/>
      </w:pPr>
    </w:lvl>
    <w:lvl w:ilvl="7" w:tplc="08090019" w:tentative="1">
      <w:start w:val="1"/>
      <w:numFmt w:val="lowerLetter"/>
      <w:lvlText w:val="%8."/>
      <w:lvlJc w:val="left"/>
      <w:pPr>
        <w:ind w:left="6116" w:hanging="360"/>
      </w:pPr>
    </w:lvl>
    <w:lvl w:ilvl="8" w:tplc="0809001B" w:tentative="1">
      <w:start w:val="1"/>
      <w:numFmt w:val="lowerRoman"/>
      <w:lvlText w:val="%9."/>
      <w:lvlJc w:val="right"/>
      <w:pPr>
        <w:ind w:left="6836" w:hanging="180"/>
      </w:pPr>
    </w:lvl>
  </w:abstractNum>
  <w:abstractNum w:abstractNumId="21" w15:restartNumberingAfterBreak="0">
    <w:nsid w:val="62797659"/>
    <w:multiLevelType w:val="hybridMultilevel"/>
    <w:tmpl w:val="A69C45E4"/>
    <w:lvl w:ilvl="0" w:tplc="078ABD88">
      <w:start w:val="21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006F78"/>
    <w:multiLevelType w:val="hybridMultilevel"/>
    <w:tmpl w:val="BE4285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5C42E0"/>
    <w:multiLevelType w:val="hybridMultilevel"/>
    <w:tmpl w:val="268E9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600C"/>
    <w:multiLevelType w:val="hybridMultilevel"/>
    <w:tmpl w:val="258E28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643838"/>
    <w:multiLevelType w:val="hybridMultilevel"/>
    <w:tmpl w:val="5552A1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8C03F9"/>
    <w:multiLevelType w:val="hybridMultilevel"/>
    <w:tmpl w:val="1E1C5D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FE713ED"/>
    <w:multiLevelType w:val="multilevel"/>
    <w:tmpl w:val="1B56F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4"/>
  </w:num>
  <w:num w:numId="3">
    <w:abstractNumId w:val="14"/>
  </w:num>
  <w:num w:numId="4">
    <w:abstractNumId w:val="13"/>
  </w:num>
  <w:num w:numId="5">
    <w:abstractNumId w:val="2"/>
  </w:num>
  <w:num w:numId="6">
    <w:abstractNumId w:val="23"/>
  </w:num>
  <w:num w:numId="7">
    <w:abstractNumId w:val="4"/>
  </w:num>
  <w:num w:numId="8">
    <w:abstractNumId w:val="7"/>
  </w:num>
  <w:num w:numId="9">
    <w:abstractNumId w:val="0"/>
  </w:num>
  <w:num w:numId="10">
    <w:abstractNumId w:val="19"/>
  </w:num>
  <w:num w:numId="11">
    <w:abstractNumId w:val="3"/>
  </w:num>
  <w:num w:numId="12">
    <w:abstractNumId w:val="15"/>
  </w:num>
  <w:num w:numId="13">
    <w:abstractNumId w:val="17"/>
  </w:num>
  <w:num w:numId="14">
    <w:abstractNumId w:val="8"/>
  </w:num>
  <w:num w:numId="15">
    <w:abstractNumId w:val="18"/>
  </w:num>
  <w:num w:numId="16">
    <w:abstractNumId w:val="12"/>
  </w:num>
  <w:num w:numId="17">
    <w:abstractNumId w:val="6"/>
  </w:num>
  <w:num w:numId="18">
    <w:abstractNumId w:val="5"/>
  </w:num>
  <w:num w:numId="19">
    <w:abstractNumId w:val="11"/>
  </w:num>
  <w:num w:numId="20">
    <w:abstractNumId w:val="26"/>
  </w:num>
  <w:num w:numId="21">
    <w:abstractNumId w:val="9"/>
  </w:num>
  <w:num w:numId="22">
    <w:abstractNumId w:val="1"/>
  </w:num>
  <w:num w:numId="23">
    <w:abstractNumId w:val="22"/>
  </w:num>
  <w:num w:numId="24">
    <w:abstractNumId w:val="10"/>
  </w:num>
  <w:num w:numId="25">
    <w:abstractNumId w:val="27"/>
  </w:num>
  <w:num w:numId="26">
    <w:abstractNumId w:val="16"/>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441"/>
    <w:rsid w:val="00003221"/>
    <w:rsid w:val="00011E61"/>
    <w:rsid w:val="00030EBA"/>
    <w:rsid w:val="000345A6"/>
    <w:rsid w:val="00065EF5"/>
    <w:rsid w:val="000715B7"/>
    <w:rsid w:val="00082DA2"/>
    <w:rsid w:val="000835A1"/>
    <w:rsid w:val="00084AA5"/>
    <w:rsid w:val="00090F93"/>
    <w:rsid w:val="000A0B42"/>
    <w:rsid w:val="000A4146"/>
    <w:rsid w:val="000A5577"/>
    <w:rsid w:val="000B1D15"/>
    <w:rsid w:val="000B3D7D"/>
    <w:rsid w:val="000C0868"/>
    <w:rsid w:val="000C2BE9"/>
    <w:rsid w:val="000F1C7B"/>
    <w:rsid w:val="000F21A3"/>
    <w:rsid w:val="000F608A"/>
    <w:rsid w:val="0010179D"/>
    <w:rsid w:val="001027DD"/>
    <w:rsid w:val="00115F47"/>
    <w:rsid w:val="00130CBE"/>
    <w:rsid w:val="00150CB8"/>
    <w:rsid w:val="00156FAF"/>
    <w:rsid w:val="001636D6"/>
    <w:rsid w:val="001659F0"/>
    <w:rsid w:val="001828F5"/>
    <w:rsid w:val="0019281B"/>
    <w:rsid w:val="001A2DB0"/>
    <w:rsid w:val="001A3008"/>
    <w:rsid w:val="001B7FCE"/>
    <w:rsid w:val="001C0D92"/>
    <w:rsid w:val="001C4E28"/>
    <w:rsid w:val="001D017D"/>
    <w:rsid w:val="001D3FA6"/>
    <w:rsid w:val="001E5B05"/>
    <w:rsid w:val="001F3726"/>
    <w:rsid w:val="00204D38"/>
    <w:rsid w:val="00216B7C"/>
    <w:rsid w:val="00223A66"/>
    <w:rsid w:val="0022517D"/>
    <w:rsid w:val="002317BD"/>
    <w:rsid w:val="00234F40"/>
    <w:rsid w:val="00237B18"/>
    <w:rsid w:val="00244EFF"/>
    <w:rsid w:val="002665C2"/>
    <w:rsid w:val="00266DB9"/>
    <w:rsid w:val="0027084C"/>
    <w:rsid w:val="00272006"/>
    <w:rsid w:val="00272207"/>
    <w:rsid w:val="002A1352"/>
    <w:rsid w:val="002A21D0"/>
    <w:rsid w:val="002B4237"/>
    <w:rsid w:val="002B6E51"/>
    <w:rsid w:val="002D0E0E"/>
    <w:rsid w:val="002D7F54"/>
    <w:rsid w:val="002E3E99"/>
    <w:rsid w:val="002F233B"/>
    <w:rsid w:val="002F266F"/>
    <w:rsid w:val="003047D0"/>
    <w:rsid w:val="00304859"/>
    <w:rsid w:val="00304978"/>
    <w:rsid w:val="00322254"/>
    <w:rsid w:val="00324372"/>
    <w:rsid w:val="0033565A"/>
    <w:rsid w:val="00336596"/>
    <w:rsid w:val="0035676B"/>
    <w:rsid w:val="00362838"/>
    <w:rsid w:val="00364C08"/>
    <w:rsid w:val="00364D8C"/>
    <w:rsid w:val="00381AB7"/>
    <w:rsid w:val="00392331"/>
    <w:rsid w:val="003A2E72"/>
    <w:rsid w:val="003A384C"/>
    <w:rsid w:val="003A4580"/>
    <w:rsid w:val="003B44E5"/>
    <w:rsid w:val="003C33E7"/>
    <w:rsid w:val="003C3695"/>
    <w:rsid w:val="003D757A"/>
    <w:rsid w:val="003E21BA"/>
    <w:rsid w:val="003E5B6B"/>
    <w:rsid w:val="003E75A9"/>
    <w:rsid w:val="003F2B9D"/>
    <w:rsid w:val="003F6F42"/>
    <w:rsid w:val="00410110"/>
    <w:rsid w:val="00411546"/>
    <w:rsid w:val="00416D60"/>
    <w:rsid w:val="004221A0"/>
    <w:rsid w:val="004634C8"/>
    <w:rsid w:val="00464689"/>
    <w:rsid w:val="00472979"/>
    <w:rsid w:val="00473F66"/>
    <w:rsid w:val="0048436C"/>
    <w:rsid w:val="004A048A"/>
    <w:rsid w:val="004B0E2C"/>
    <w:rsid w:val="004B5A26"/>
    <w:rsid w:val="004C1CA9"/>
    <w:rsid w:val="004D2B60"/>
    <w:rsid w:val="004D4A69"/>
    <w:rsid w:val="004D54B0"/>
    <w:rsid w:val="004E47A4"/>
    <w:rsid w:val="004E717C"/>
    <w:rsid w:val="0050404E"/>
    <w:rsid w:val="005055B3"/>
    <w:rsid w:val="00514016"/>
    <w:rsid w:val="005143A8"/>
    <w:rsid w:val="00531DB1"/>
    <w:rsid w:val="00541573"/>
    <w:rsid w:val="00542E3E"/>
    <w:rsid w:val="00552455"/>
    <w:rsid w:val="00555CBD"/>
    <w:rsid w:val="00556D65"/>
    <w:rsid w:val="00560DD9"/>
    <w:rsid w:val="00562D8C"/>
    <w:rsid w:val="0056544F"/>
    <w:rsid w:val="00595D7F"/>
    <w:rsid w:val="00596D92"/>
    <w:rsid w:val="005C2CDE"/>
    <w:rsid w:val="005D1D1D"/>
    <w:rsid w:val="005D2296"/>
    <w:rsid w:val="005E3975"/>
    <w:rsid w:val="005E6E6A"/>
    <w:rsid w:val="005F53B3"/>
    <w:rsid w:val="006019FB"/>
    <w:rsid w:val="00611A6F"/>
    <w:rsid w:val="00626FB9"/>
    <w:rsid w:val="006369A1"/>
    <w:rsid w:val="00662630"/>
    <w:rsid w:val="00684D5A"/>
    <w:rsid w:val="0069053F"/>
    <w:rsid w:val="0069716F"/>
    <w:rsid w:val="006A15B8"/>
    <w:rsid w:val="006A520F"/>
    <w:rsid w:val="006B2DD8"/>
    <w:rsid w:val="006C0D09"/>
    <w:rsid w:val="006C5218"/>
    <w:rsid w:val="006D4CAB"/>
    <w:rsid w:val="006D698A"/>
    <w:rsid w:val="006E1FE1"/>
    <w:rsid w:val="006F0532"/>
    <w:rsid w:val="00701CF3"/>
    <w:rsid w:val="007055E6"/>
    <w:rsid w:val="007223A7"/>
    <w:rsid w:val="0072582C"/>
    <w:rsid w:val="00731773"/>
    <w:rsid w:val="00740467"/>
    <w:rsid w:val="00746B26"/>
    <w:rsid w:val="00751F75"/>
    <w:rsid w:val="00752F51"/>
    <w:rsid w:val="0075705A"/>
    <w:rsid w:val="00757BEB"/>
    <w:rsid w:val="0076195D"/>
    <w:rsid w:val="00766AEC"/>
    <w:rsid w:val="007743DD"/>
    <w:rsid w:val="007C4A82"/>
    <w:rsid w:val="007C77EA"/>
    <w:rsid w:val="007D1441"/>
    <w:rsid w:val="007E641D"/>
    <w:rsid w:val="007F1BA1"/>
    <w:rsid w:val="007F63B3"/>
    <w:rsid w:val="007F780C"/>
    <w:rsid w:val="00805B36"/>
    <w:rsid w:val="008229B6"/>
    <w:rsid w:val="008506BF"/>
    <w:rsid w:val="00851512"/>
    <w:rsid w:val="00873434"/>
    <w:rsid w:val="008932CD"/>
    <w:rsid w:val="008A0E7B"/>
    <w:rsid w:val="008B26FE"/>
    <w:rsid w:val="008C3B2A"/>
    <w:rsid w:val="008C63AB"/>
    <w:rsid w:val="008D0D66"/>
    <w:rsid w:val="008E046E"/>
    <w:rsid w:val="008E2B75"/>
    <w:rsid w:val="008E5901"/>
    <w:rsid w:val="008F2834"/>
    <w:rsid w:val="008F3F97"/>
    <w:rsid w:val="008F4E50"/>
    <w:rsid w:val="009004A4"/>
    <w:rsid w:val="00917035"/>
    <w:rsid w:val="009237B1"/>
    <w:rsid w:val="0092597D"/>
    <w:rsid w:val="00944914"/>
    <w:rsid w:val="00964056"/>
    <w:rsid w:val="00965C3C"/>
    <w:rsid w:val="009675EE"/>
    <w:rsid w:val="00972E15"/>
    <w:rsid w:val="00975ED5"/>
    <w:rsid w:val="00984DB7"/>
    <w:rsid w:val="00990A9C"/>
    <w:rsid w:val="009A4EC9"/>
    <w:rsid w:val="009B0BAB"/>
    <w:rsid w:val="009B4E16"/>
    <w:rsid w:val="009D2155"/>
    <w:rsid w:val="009D2375"/>
    <w:rsid w:val="009D56E7"/>
    <w:rsid w:val="009D6BDC"/>
    <w:rsid w:val="009F33BA"/>
    <w:rsid w:val="009F6529"/>
    <w:rsid w:val="00A22E6C"/>
    <w:rsid w:val="00A4210D"/>
    <w:rsid w:val="00A45222"/>
    <w:rsid w:val="00A705B4"/>
    <w:rsid w:val="00A75300"/>
    <w:rsid w:val="00A76162"/>
    <w:rsid w:val="00A76DA0"/>
    <w:rsid w:val="00A8098E"/>
    <w:rsid w:val="00A81C9F"/>
    <w:rsid w:val="00A84ECB"/>
    <w:rsid w:val="00A92438"/>
    <w:rsid w:val="00A95CE8"/>
    <w:rsid w:val="00AB2751"/>
    <w:rsid w:val="00AB3AB9"/>
    <w:rsid w:val="00AC34FA"/>
    <w:rsid w:val="00AC74D3"/>
    <w:rsid w:val="00AD08C2"/>
    <w:rsid w:val="00AF0D64"/>
    <w:rsid w:val="00B03826"/>
    <w:rsid w:val="00B0411E"/>
    <w:rsid w:val="00B128FC"/>
    <w:rsid w:val="00B31FC0"/>
    <w:rsid w:val="00B373C8"/>
    <w:rsid w:val="00B400A0"/>
    <w:rsid w:val="00B4794C"/>
    <w:rsid w:val="00B603C9"/>
    <w:rsid w:val="00B65482"/>
    <w:rsid w:val="00B71EBF"/>
    <w:rsid w:val="00B76B9A"/>
    <w:rsid w:val="00B80748"/>
    <w:rsid w:val="00B80D1A"/>
    <w:rsid w:val="00B8282E"/>
    <w:rsid w:val="00B96935"/>
    <w:rsid w:val="00BA334F"/>
    <w:rsid w:val="00BA7049"/>
    <w:rsid w:val="00BA7691"/>
    <w:rsid w:val="00BD0AF1"/>
    <w:rsid w:val="00BE1C29"/>
    <w:rsid w:val="00BE4831"/>
    <w:rsid w:val="00BE496F"/>
    <w:rsid w:val="00BE49C7"/>
    <w:rsid w:val="00C0367A"/>
    <w:rsid w:val="00C041CC"/>
    <w:rsid w:val="00C0768F"/>
    <w:rsid w:val="00C1743C"/>
    <w:rsid w:val="00C3197C"/>
    <w:rsid w:val="00C35BA1"/>
    <w:rsid w:val="00C373EA"/>
    <w:rsid w:val="00C6232F"/>
    <w:rsid w:val="00C6440D"/>
    <w:rsid w:val="00C671B4"/>
    <w:rsid w:val="00C6774C"/>
    <w:rsid w:val="00C72124"/>
    <w:rsid w:val="00CA241E"/>
    <w:rsid w:val="00CA24C3"/>
    <w:rsid w:val="00CA7A01"/>
    <w:rsid w:val="00CD4F75"/>
    <w:rsid w:val="00CE53E3"/>
    <w:rsid w:val="00CF0637"/>
    <w:rsid w:val="00CF51D5"/>
    <w:rsid w:val="00D02670"/>
    <w:rsid w:val="00D064E9"/>
    <w:rsid w:val="00D12EBC"/>
    <w:rsid w:val="00D21528"/>
    <w:rsid w:val="00D2368C"/>
    <w:rsid w:val="00D24DB5"/>
    <w:rsid w:val="00D2504D"/>
    <w:rsid w:val="00D32FC6"/>
    <w:rsid w:val="00D40C71"/>
    <w:rsid w:val="00D41938"/>
    <w:rsid w:val="00D41D45"/>
    <w:rsid w:val="00D53F16"/>
    <w:rsid w:val="00D6155C"/>
    <w:rsid w:val="00D70057"/>
    <w:rsid w:val="00D7056F"/>
    <w:rsid w:val="00D8137D"/>
    <w:rsid w:val="00D913B3"/>
    <w:rsid w:val="00D913D2"/>
    <w:rsid w:val="00D913FF"/>
    <w:rsid w:val="00DA4741"/>
    <w:rsid w:val="00DA679D"/>
    <w:rsid w:val="00DB413C"/>
    <w:rsid w:val="00DD27E2"/>
    <w:rsid w:val="00DE0A85"/>
    <w:rsid w:val="00DF2888"/>
    <w:rsid w:val="00E13EE1"/>
    <w:rsid w:val="00E14404"/>
    <w:rsid w:val="00E23D1E"/>
    <w:rsid w:val="00E276FA"/>
    <w:rsid w:val="00E43C4F"/>
    <w:rsid w:val="00E52A7F"/>
    <w:rsid w:val="00E55F2D"/>
    <w:rsid w:val="00E76411"/>
    <w:rsid w:val="00EA6063"/>
    <w:rsid w:val="00EB46B8"/>
    <w:rsid w:val="00EC485B"/>
    <w:rsid w:val="00EE528B"/>
    <w:rsid w:val="00EE530C"/>
    <w:rsid w:val="00F00860"/>
    <w:rsid w:val="00F02741"/>
    <w:rsid w:val="00F029CE"/>
    <w:rsid w:val="00F116C9"/>
    <w:rsid w:val="00F248AA"/>
    <w:rsid w:val="00F31643"/>
    <w:rsid w:val="00F32EA4"/>
    <w:rsid w:val="00F3394D"/>
    <w:rsid w:val="00F35DF3"/>
    <w:rsid w:val="00F405A0"/>
    <w:rsid w:val="00F41769"/>
    <w:rsid w:val="00F42FE2"/>
    <w:rsid w:val="00F45AFA"/>
    <w:rsid w:val="00F55A15"/>
    <w:rsid w:val="00F7664E"/>
    <w:rsid w:val="00F92954"/>
    <w:rsid w:val="00F930FD"/>
    <w:rsid w:val="00FB49A0"/>
    <w:rsid w:val="00FC1346"/>
    <w:rsid w:val="00FD0D3B"/>
    <w:rsid w:val="00FD4587"/>
    <w:rsid w:val="00FF026D"/>
    <w:rsid w:val="00FF11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9FC52"/>
  <w15:chartTrackingRefBased/>
  <w15:docId w15:val="{E6D8DB92-C585-47B2-8AC2-19EE4B747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144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D1441"/>
    <w:rPr>
      <w:sz w:val="20"/>
      <w:szCs w:val="20"/>
    </w:rPr>
  </w:style>
  <w:style w:type="character" w:customStyle="1" w:styleId="CommentTextChar">
    <w:name w:val="Comment Text Char"/>
    <w:basedOn w:val="DefaultParagraphFont"/>
    <w:link w:val="CommentText"/>
    <w:uiPriority w:val="99"/>
    <w:rsid w:val="007D1441"/>
    <w:rPr>
      <w:sz w:val="20"/>
      <w:szCs w:val="20"/>
    </w:rPr>
  </w:style>
  <w:style w:type="character" w:styleId="CommentReference">
    <w:name w:val="annotation reference"/>
    <w:basedOn w:val="DefaultParagraphFont"/>
    <w:uiPriority w:val="99"/>
    <w:semiHidden/>
    <w:unhideWhenUsed/>
    <w:rsid w:val="007D1441"/>
    <w:rPr>
      <w:sz w:val="16"/>
      <w:szCs w:val="16"/>
    </w:rPr>
  </w:style>
  <w:style w:type="paragraph" w:styleId="ListParagraph">
    <w:name w:val="List Paragraph"/>
    <w:basedOn w:val="Normal"/>
    <w:uiPriority w:val="34"/>
    <w:qFormat/>
    <w:rsid w:val="007D1441"/>
    <w:pPr>
      <w:ind w:left="720"/>
      <w:contextualSpacing/>
    </w:pPr>
  </w:style>
  <w:style w:type="table" w:styleId="TableGrid">
    <w:name w:val="Table Grid"/>
    <w:basedOn w:val="TableNormal"/>
    <w:uiPriority w:val="59"/>
    <w:rsid w:val="007D144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14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441"/>
    <w:rPr>
      <w:rFonts w:ascii="Segoe UI" w:hAnsi="Segoe UI" w:cs="Segoe UI"/>
      <w:sz w:val="18"/>
      <w:szCs w:val="18"/>
    </w:rPr>
  </w:style>
  <w:style w:type="paragraph" w:styleId="Header">
    <w:name w:val="header"/>
    <w:basedOn w:val="Normal"/>
    <w:link w:val="HeaderChar"/>
    <w:uiPriority w:val="99"/>
    <w:unhideWhenUsed/>
    <w:rsid w:val="007D1441"/>
    <w:pPr>
      <w:tabs>
        <w:tab w:val="center" w:pos="4513"/>
        <w:tab w:val="right" w:pos="9026"/>
      </w:tabs>
    </w:pPr>
  </w:style>
  <w:style w:type="character" w:customStyle="1" w:styleId="HeaderChar">
    <w:name w:val="Header Char"/>
    <w:basedOn w:val="DefaultParagraphFont"/>
    <w:link w:val="Header"/>
    <w:uiPriority w:val="99"/>
    <w:rsid w:val="007D1441"/>
    <w:rPr>
      <w:sz w:val="24"/>
      <w:szCs w:val="24"/>
    </w:rPr>
  </w:style>
  <w:style w:type="paragraph" w:styleId="Footer">
    <w:name w:val="footer"/>
    <w:basedOn w:val="Normal"/>
    <w:link w:val="FooterChar"/>
    <w:uiPriority w:val="99"/>
    <w:unhideWhenUsed/>
    <w:rsid w:val="007D1441"/>
    <w:pPr>
      <w:tabs>
        <w:tab w:val="center" w:pos="4513"/>
        <w:tab w:val="right" w:pos="9026"/>
      </w:tabs>
    </w:pPr>
  </w:style>
  <w:style w:type="character" w:customStyle="1" w:styleId="FooterChar">
    <w:name w:val="Footer Char"/>
    <w:basedOn w:val="DefaultParagraphFont"/>
    <w:link w:val="Footer"/>
    <w:uiPriority w:val="99"/>
    <w:rsid w:val="007D1441"/>
    <w:rPr>
      <w:sz w:val="24"/>
      <w:szCs w:val="24"/>
    </w:rPr>
  </w:style>
  <w:style w:type="character" w:customStyle="1" w:styleId="CommentSubjectChar">
    <w:name w:val="Comment Subject Char"/>
    <w:basedOn w:val="CommentTextChar"/>
    <w:link w:val="CommentSubject"/>
    <w:uiPriority w:val="99"/>
    <w:semiHidden/>
    <w:rsid w:val="007D1441"/>
    <w:rPr>
      <w:b/>
      <w:bCs/>
      <w:sz w:val="20"/>
      <w:szCs w:val="20"/>
    </w:rPr>
  </w:style>
  <w:style w:type="paragraph" w:styleId="CommentSubject">
    <w:name w:val="annotation subject"/>
    <w:basedOn w:val="CommentText"/>
    <w:next w:val="CommentText"/>
    <w:link w:val="CommentSubjectChar"/>
    <w:uiPriority w:val="99"/>
    <w:semiHidden/>
    <w:unhideWhenUsed/>
    <w:rsid w:val="007D1441"/>
    <w:rPr>
      <w:b/>
      <w:bCs/>
    </w:rPr>
  </w:style>
  <w:style w:type="character" w:customStyle="1" w:styleId="CommentSubjectChar1">
    <w:name w:val="Comment Subject Char1"/>
    <w:basedOn w:val="CommentTextChar"/>
    <w:uiPriority w:val="99"/>
    <w:semiHidden/>
    <w:rsid w:val="007D1441"/>
    <w:rPr>
      <w:b/>
      <w:bCs/>
      <w:sz w:val="20"/>
      <w:szCs w:val="20"/>
    </w:rPr>
  </w:style>
  <w:style w:type="paragraph" w:styleId="Title">
    <w:name w:val="Title"/>
    <w:basedOn w:val="Normal"/>
    <w:next w:val="Normal"/>
    <w:link w:val="TitleChar"/>
    <w:uiPriority w:val="10"/>
    <w:qFormat/>
    <w:rsid w:val="007D144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D1441"/>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unhideWhenUsed/>
    <w:rsid w:val="007D1441"/>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11E61"/>
    <w:rPr>
      <w:color w:val="0563C1" w:themeColor="hyperlink"/>
      <w:u w:val="single"/>
    </w:rPr>
  </w:style>
  <w:style w:type="paragraph" w:customStyle="1" w:styleId="Default">
    <w:name w:val="Default"/>
    <w:rsid w:val="003E75A9"/>
    <w:pPr>
      <w:autoSpaceDE w:val="0"/>
      <w:autoSpaceDN w:val="0"/>
      <w:adjustRightInd w:val="0"/>
      <w:spacing w:after="0" w:line="240" w:lineRule="auto"/>
    </w:pPr>
    <w:rPr>
      <w:rFonts w:ascii="BCILK J+ Gulliver" w:hAnsi="BCILK J+ Gulliver" w:cs="BCILK J+ Gulliver"/>
      <w:color w:val="000000"/>
      <w:sz w:val="24"/>
      <w:szCs w:val="24"/>
    </w:rPr>
  </w:style>
  <w:style w:type="paragraph" w:styleId="Revision">
    <w:name w:val="Revision"/>
    <w:hidden/>
    <w:uiPriority w:val="99"/>
    <w:semiHidden/>
    <w:rsid w:val="00984DB7"/>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4676">
      <w:bodyDiv w:val="1"/>
      <w:marLeft w:val="0"/>
      <w:marRight w:val="0"/>
      <w:marTop w:val="0"/>
      <w:marBottom w:val="0"/>
      <w:divBdr>
        <w:top w:val="none" w:sz="0" w:space="0" w:color="auto"/>
        <w:left w:val="none" w:sz="0" w:space="0" w:color="auto"/>
        <w:bottom w:val="none" w:sz="0" w:space="0" w:color="auto"/>
        <w:right w:val="none" w:sz="0" w:space="0" w:color="auto"/>
      </w:divBdr>
      <w:divsChild>
        <w:div w:id="2008819554">
          <w:marLeft w:val="0"/>
          <w:marRight w:val="0"/>
          <w:marTop w:val="0"/>
          <w:marBottom w:val="0"/>
          <w:divBdr>
            <w:top w:val="none" w:sz="0" w:space="0" w:color="auto"/>
            <w:left w:val="none" w:sz="0" w:space="0" w:color="auto"/>
            <w:bottom w:val="none" w:sz="0" w:space="0" w:color="auto"/>
            <w:right w:val="none" w:sz="0" w:space="0" w:color="auto"/>
          </w:divBdr>
          <w:divsChild>
            <w:div w:id="501167374">
              <w:marLeft w:val="0"/>
              <w:marRight w:val="0"/>
              <w:marTop w:val="0"/>
              <w:marBottom w:val="0"/>
              <w:divBdr>
                <w:top w:val="none" w:sz="0" w:space="0" w:color="auto"/>
                <w:left w:val="none" w:sz="0" w:space="0" w:color="auto"/>
                <w:bottom w:val="none" w:sz="0" w:space="0" w:color="auto"/>
                <w:right w:val="none" w:sz="0" w:space="0" w:color="auto"/>
              </w:divBdr>
              <w:divsChild>
                <w:div w:id="168775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91683">
      <w:bodyDiv w:val="1"/>
      <w:marLeft w:val="0"/>
      <w:marRight w:val="0"/>
      <w:marTop w:val="0"/>
      <w:marBottom w:val="0"/>
      <w:divBdr>
        <w:top w:val="none" w:sz="0" w:space="0" w:color="auto"/>
        <w:left w:val="none" w:sz="0" w:space="0" w:color="auto"/>
        <w:bottom w:val="none" w:sz="0" w:space="0" w:color="auto"/>
        <w:right w:val="none" w:sz="0" w:space="0" w:color="auto"/>
      </w:divBdr>
    </w:div>
    <w:div w:id="1291128736">
      <w:bodyDiv w:val="1"/>
      <w:marLeft w:val="0"/>
      <w:marRight w:val="0"/>
      <w:marTop w:val="0"/>
      <w:marBottom w:val="0"/>
      <w:divBdr>
        <w:top w:val="none" w:sz="0" w:space="0" w:color="auto"/>
        <w:left w:val="none" w:sz="0" w:space="0" w:color="auto"/>
        <w:bottom w:val="none" w:sz="0" w:space="0" w:color="auto"/>
        <w:right w:val="none" w:sz="0" w:space="0" w:color="auto"/>
      </w:divBdr>
    </w:div>
    <w:div w:id="1362122806">
      <w:bodyDiv w:val="1"/>
      <w:marLeft w:val="0"/>
      <w:marRight w:val="0"/>
      <w:marTop w:val="0"/>
      <w:marBottom w:val="0"/>
      <w:divBdr>
        <w:top w:val="none" w:sz="0" w:space="0" w:color="auto"/>
        <w:left w:val="none" w:sz="0" w:space="0" w:color="auto"/>
        <w:bottom w:val="none" w:sz="0" w:space="0" w:color="auto"/>
        <w:right w:val="none" w:sz="0" w:space="0" w:color="auto"/>
      </w:divBdr>
      <w:divsChild>
        <w:div w:id="906839784">
          <w:marLeft w:val="0"/>
          <w:marRight w:val="0"/>
          <w:marTop w:val="0"/>
          <w:marBottom w:val="0"/>
          <w:divBdr>
            <w:top w:val="none" w:sz="0" w:space="0" w:color="auto"/>
            <w:left w:val="none" w:sz="0" w:space="0" w:color="auto"/>
            <w:bottom w:val="none" w:sz="0" w:space="0" w:color="auto"/>
            <w:right w:val="none" w:sz="0" w:space="0" w:color="auto"/>
          </w:divBdr>
          <w:divsChild>
            <w:div w:id="1065105897">
              <w:marLeft w:val="0"/>
              <w:marRight w:val="0"/>
              <w:marTop w:val="0"/>
              <w:marBottom w:val="0"/>
              <w:divBdr>
                <w:top w:val="none" w:sz="0" w:space="0" w:color="auto"/>
                <w:left w:val="none" w:sz="0" w:space="0" w:color="auto"/>
                <w:bottom w:val="none" w:sz="0" w:space="0" w:color="auto"/>
                <w:right w:val="none" w:sz="0" w:space="0" w:color="auto"/>
              </w:divBdr>
              <w:divsChild>
                <w:div w:id="119099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746472">
      <w:bodyDiv w:val="1"/>
      <w:marLeft w:val="0"/>
      <w:marRight w:val="0"/>
      <w:marTop w:val="0"/>
      <w:marBottom w:val="0"/>
      <w:divBdr>
        <w:top w:val="none" w:sz="0" w:space="0" w:color="auto"/>
        <w:left w:val="none" w:sz="0" w:space="0" w:color="auto"/>
        <w:bottom w:val="none" w:sz="0" w:space="0" w:color="auto"/>
        <w:right w:val="none" w:sz="0" w:space="0" w:color="auto"/>
      </w:divBdr>
    </w:div>
    <w:div w:id="1844859430">
      <w:bodyDiv w:val="1"/>
      <w:marLeft w:val="0"/>
      <w:marRight w:val="0"/>
      <w:marTop w:val="0"/>
      <w:marBottom w:val="0"/>
      <w:divBdr>
        <w:top w:val="none" w:sz="0" w:space="0" w:color="auto"/>
        <w:left w:val="none" w:sz="0" w:space="0" w:color="auto"/>
        <w:bottom w:val="none" w:sz="0" w:space="0" w:color="auto"/>
        <w:right w:val="none" w:sz="0" w:space="0" w:color="auto"/>
      </w:divBdr>
      <w:divsChild>
        <w:div w:id="1661888068">
          <w:marLeft w:val="0"/>
          <w:marRight w:val="0"/>
          <w:marTop w:val="0"/>
          <w:marBottom w:val="0"/>
          <w:divBdr>
            <w:top w:val="none" w:sz="0" w:space="0" w:color="auto"/>
            <w:left w:val="none" w:sz="0" w:space="0" w:color="auto"/>
            <w:bottom w:val="none" w:sz="0" w:space="0" w:color="auto"/>
            <w:right w:val="none" w:sz="0" w:space="0" w:color="auto"/>
          </w:divBdr>
          <w:divsChild>
            <w:div w:id="863589911">
              <w:marLeft w:val="0"/>
              <w:marRight w:val="0"/>
              <w:marTop w:val="0"/>
              <w:marBottom w:val="0"/>
              <w:divBdr>
                <w:top w:val="none" w:sz="0" w:space="0" w:color="auto"/>
                <w:left w:val="none" w:sz="0" w:space="0" w:color="auto"/>
                <w:bottom w:val="none" w:sz="0" w:space="0" w:color="auto"/>
                <w:right w:val="none" w:sz="0" w:space="0" w:color="auto"/>
              </w:divBdr>
              <w:divsChild>
                <w:div w:id="775906592">
                  <w:marLeft w:val="0"/>
                  <w:marRight w:val="0"/>
                  <w:marTop w:val="0"/>
                  <w:marBottom w:val="0"/>
                  <w:divBdr>
                    <w:top w:val="none" w:sz="0" w:space="0" w:color="auto"/>
                    <w:left w:val="none" w:sz="0" w:space="0" w:color="auto"/>
                    <w:bottom w:val="none" w:sz="0" w:space="0" w:color="auto"/>
                    <w:right w:val="none" w:sz="0" w:space="0" w:color="auto"/>
                  </w:divBdr>
                  <w:divsChild>
                    <w:div w:id="1966085289">
                      <w:marLeft w:val="0"/>
                      <w:marRight w:val="0"/>
                      <w:marTop w:val="0"/>
                      <w:marBottom w:val="0"/>
                      <w:divBdr>
                        <w:top w:val="none" w:sz="0" w:space="0" w:color="auto"/>
                        <w:left w:val="none" w:sz="0" w:space="0" w:color="auto"/>
                        <w:bottom w:val="none" w:sz="0" w:space="0" w:color="auto"/>
                        <w:right w:val="none" w:sz="0" w:space="0" w:color="auto"/>
                      </w:divBdr>
                      <w:divsChild>
                        <w:div w:id="133719133">
                          <w:marLeft w:val="0"/>
                          <w:marRight w:val="0"/>
                          <w:marTop w:val="0"/>
                          <w:marBottom w:val="0"/>
                          <w:divBdr>
                            <w:top w:val="none" w:sz="0" w:space="0" w:color="auto"/>
                            <w:left w:val="none" w:sz="0" w:space="0" w:color="auto"/>
                            <w:bottom w:val="none" w:sz="0" w:space="0" w:color="auto"/>
                            <w:right w:val="none" w:sz="0" w:space="0" w:color="auto"/>
                          </w:divBdr>
                          <w:divsChild>
                            <w:div w:id="713625935">
                              <w:marLeft w:val="0"/>
                              <w:marRight w:val="0"/>
                              <w:marTop w:val="0"/>
                              <w:marBottom w:val="0"/>
                              <w:divBdr>
                                <w:top w:val="none" w:sz="0" w:space="0" w:color="auto"/>
                                <w:left w:val="none" w:sz="0" w:space="0" w:color="auto"/>
                                <w:bottom w:val="none" w:sz="0" w:space="0" w:color="auto"/>
                                <w:right w:val="none" w:sz="0" w:space="0" w:color="auto"/>
                              </w:divBdr>
                              <w:divsChild>
                                <w:div w:id="25822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565D8-F383-4C98-BB6C-440263DB0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3830</Words>
  <Characters>363831</Characters>
  <Application>Microsoft Office Word</Application>
  <DocSecurity>0</DocSecurity>
  <Lines>3031</Lines>
  <Paragraphs>85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okall, Rebecca</dc:creator>
  <cp:keywords/>
  <dc:description/>
  <cp:lastModifiedBy>Slade, Pauline</cp:lastModifiedBy>
  <cp:revision>2</cp:revision>
  <dcterms:created xsi:type="dcterms:W3CDTF">2020-11-10T12:43:00Z</dcterms:created>
  <dcterms:modified xsi:type="dcterms:W3CDTF">2020-11-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75adf1-9343-316a-abb1-d247c531791c</vt:lpwstr>
  </property>
  <property fmtid="{D5CDD505-2E9C-101B-9397-08002B2CF9AE}" pid="4" name="Mendeley Citation Style_1">
    <vt:lpwstr>http://www.zotero.org/styles/journal-of-affective-disord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psychology-review</vt:lpwstr>
  </property>
  <property fmtid="{D5CDD505-2E9C-101B-9397-08002B2CF9AE}" pid="16" name="Mendeley Recent Style Name 5_1">
    <vt:lpwstr>Clinical Psychology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ffective-disorders</vt:lpwstr>
  </property>
  <property fmtid="{D5CDD505-2E9C-101B-9397-08002B2CF9AE}" pid="20" name="Mendeley Recent Style Name 7_1">
    <vt:lpwstr>Journal of Affective Disorder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